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E773E9C" w14:textId="6B17FC5A" w:rsidR="00E67735" w:rsidRPr="00A24D49" w:rsidRDefault="00E67735" w:rsidP="000F5857">
      <w:pPr>
        <w:spacing w:after="0" w:line="240" w:lineRule="auto"/>
        <w:rPr>
          <w:b/>
        </w:rPr>
      </w:pPr>
      <w:r w:rsidRPr="00A24D49">
        <w:rPr>
          <w:b/>
        </w:rPr>
        <w:t>Title</w:t>
      </w:r>
    </w:p>
    <w:p w14:paraId="5293D175" w14:textId="0C64BA6C" w:rsidR="006D4CAF" w:rsidRDefault="00156F5E" w:rsidP="000F5857">
      <w:pPr>
        <w:spacing w:after="0" w:line="240" w:lineRule="auto"/>
      </w:pPr>
      <w:r>
        <w:t xml:space="preserve">Patient </w:t>
      </w:r>
      <w:r w:rsidR="00AD4971" w:rsidRPr="00AD4971">
        <w:t>Safety Informatics:</w:t>
      </w:r>
      <w:r w:rsidR="003A1A36">
        <w:t xml:space="preserve"> Meeting</w:t>
      </w:r>
      <w:r>
        <w:t xml:space="preserve"> the </w:t>
      </w:r>
      <w:r w:rsidR="00AD4971" w:rsidRPr="00AD4971">
        <w:t xml:space="preserve">challenges </w:t>
      </w:r>
      <w:r w:rsidR="000C663C">
        <w:t>of</w:t>
      </w:r>
      <w:r w:rsidR="00AD4971" w:rsidRPr="00AD4971">
        <w:t xml:space="preserve"> </w:t>
      </w:r>
      <w:r w:rsidR="003667E8">
        <w:t>emerging digital health</w:t>
      </w:r>
    </w:p>
    <w:p w14:paraId="11BEA67E" w14:textId="15D199BA" w:rsidR="00E67735" w:rsidRDefault="00E67735" w:rsidP="000F5857">
      <w:pPr>
        <w:spacing w:after="0" w:line="240" w:lineRule="auto"/>
      </w:pPr>
    </w:p>
    <w:p w14:paraId="2503255A" w14:textId="3DE77049" w:rsidR="00E67735" w:rsidRPr="00A24D49" w:rsidRDefault="00E67735" w:rsidP="000F5857">
      <w:pPr>
        <w:spacing w:after="0" w:line="240" w:lineRule="auto"/>
        <w:rPr>
          <w:b/>
        </w:rPr>
      </w:pPr>
      <w:r w:rsidRPr="00A24D49">
        <w:rPr>
          <w:b/>
        </w:rPr>
        <w:t>Authors</w:t>
      </w:r>
    </w:p>
    <w:p w14:paraId="2BC89279" w14:textId="51682DA8" w:rsidR="00A24D49" w:rsidRDefault="00A24D49" w:rsidP="000F5857">
      <w:pPr>
        <w:spacing w:after="0" w:line="240" w:lineRule="auto"/>
        <w:rPr>
          <w:vertAlign w:val="superscript"/>
        </w:rPr>
      </w:pPr>
      <w:r w:rsidRPr="00A24D49">
        <w:rPr>
          <w:i/>
        </w:rPr>
        <w:t>Name</w:t>
      </w:r>
      <w:r>
        <w:t xml:space="preserve">: </w:t>
      </w:r>
      <w:r w:rsidR="00E67735">
        <w:t>Ciarán D. McInerney</w:t>
      </w:r>
      <w:r>
        <w:t xml:space="preserve"> [CORRESPONDING AUTHOR]</w:t>
      </w:r>
    </w:p>
    <w:p w14:paraId="6A2E20BE" w14:textId="1BF797EC" w:rsidR="00E67735" w:rsidRDefault="00A24D49" w:rsidP="000F5857">
      <w:pPr>
        <w:spacing w:after="0" w:line="240" w:lineRule="auto"/>
      </w:pPr>
      <w:r w:rsidRPr="00A24D49">
        <w:rPr>
          <w:i/>
        </w:rPr>
        <w:t>Degree</w:t>
      </w:r>
      <w:r>
        <w:t xml:space="preserve">: </w:t>
      </w:r>
      <w:r w:rsidR="00E67735">
        <w:t>PhD</w:t>
      </w:r>
    </w:p>
    <w:p w14:paraId="048C0491" w14:textId="5BAC1755" w:rsidR="00A24D49" w:rsidRDefault="00A24D49" w:rsidP="000F5857">
      <w:pPr>
        <w:spacing w:after="0" w:line="240" w:lineRule="auto"/>
      </w:pPr>
      <w:r w:rsidRPr="00A24D49">
        <w:rPr>
          <w:i/>
        </w:rPr>
        <w:t>Affiliation</w:t>
      </w:r>
      <w:r>
        <w:t>: NIHR Yorkshire and Humber Patient Safety Translational Research Centre; University of Leeds</w:t>
      </w:r>
    </w:p>
    <w:p w14:paraId="12B4D44F" w14:textId="2B5FE725" w:rsidR="00A24D49" w:rsidRDefault="00A24D49" w:rsidP="000F5857">
      <w:pPr>
        <w:spacing w:after="0" w:line="240" w:lineRule="auto"/>
      </w:pPr>
      <w:r w:rsidRPr="00A24D49">
        <w:rPr>
          <w:i/>
        </w:rPr>
        <w:t>Full address</w:t>
      </w:r>
      <w:r>
        <w:t>:</w:t>
      </w:r>
      <w:r w:rsidRPr="00A24D49">
        <w:t xml:space="preserve"> </w:t>
      </w:r>
      <w:r>
        <w:t xml:space="preserve">University of Leeds, </w:t>
      </w:r>
      <w:r w:rsidRPr="00A24D49">
        <w:t>Woodhouse, Leeds</w:t>
      </w:r>
      <w:r>
        <w:t>,</w:t>
      </w:r>
      <w:r w:rsidRPr="00A24D49">
        <w:t xml:space="preserve"> LS2 9JT</w:t>
      </w:r>
    </w:p>
    <w:p w14:paraId="19334E69" w14:textId="35392F86" w:rsidR="00A24D49" w:rsidRDefault="00A24D49" w:rsidP="000F5857">
      <w:pPr>
        <w:spacing w:after="0" w:line="240" w:lineRule="auto"/>
      </w:pPr>
      <w:r>
        <w:rPr>
          <w:i/>
        </w:rPr>
        <w:t>Email</w:t>
      </w:r>
      <w:r>
        <w:t xml:space="preserve">: </w:t>
      </w:r>
      <w:hyperlink r:id="rId11" w:history="1">
        <w:r w:rsidRPr="00CB0AF6">
          <w:rPr>
            <w:rStyle w:val="Hyperlink"/>
          </w:rPr>
          <w:t>c.mcinerney@leeds.ac.uk</w:t>
        </w:r>
      </w:hyperlink>
    </w:p>
    <w:p w14:paraId="793068ED" w14:textId="1D99C3F3" w:rsidR="00A24D49" w:rsidRPr="00A24D49" w:rsidRDefault="00A24D49" w:rsidP="000F5857">
      <w:pPr>
        <w:spacing w:after="0" w:line="240" w:lineRule="auto"/>
      </w:pPr>
      <w:r>
        <w:rPr>
          <w:i/>
        </w:rPr>
        <w:t>Phone</w:t>
      </w:r>
      <w:r>
        <w:t>: n/a</w:t>
      </w:r>
    </w:p>
    <w:p w14:paraId="26D36699" w14:textId="2DDA323A" w:rsidR="00E67735" w:rsidRDefault="00E67735" w:rsidP="000F5857">
      <w:pPr>
        <w:spacing w:after="0" w:line="240" w:lineRule="auto"/>
      </w:pPr>
    </w:p>
    <w:p w14:paraId="4AFD205A" w14:textId="77777777" w:rsidR="003447F2" w:rsidRDefault="003447F2" w:rsidP="000F5857">
      <w:pPr>
        <w:spacing w:after="0" w:line="240" w:lineRule="auto"/>
      </w:pPr>
      <w:r w:rsidRPr="00A24D49">
        <w:rPr>
          <w:i/>
        </w:rPr>
        <w:t>Name</w:t>
      </w:r>
      <w:r>
        <w:t>: Jonathan Benn</w:t>
      </w:r>
    </w:p>
    <w:p w14:paraId="6BCF0585" w14:textId="77777777" w:rsidR="003447F2" w:rsidRDefault="003447F2" w:rsidP="000F5857">
      <w:pPr>
        <w:spacing w:after="0" w:line="240" w:lineRule="auto"/>
      </w:pPr>
      <w:r>
        <w:rPr>
          <w:i/>
        </w:rPr>
        <w:t>Degree</w:t>
      </w:r>
      <w:r>
        <w:t>: PhD</w:t>
      </w:r>
    </w:p>
    <w:p w14:paraId="00139D95" w14:textId="582F6E5B" w:rsidR="003447F2" w:rsidRDefault="003447F2" w:rsidP="000F5857">
      <w:pPr>
        <w:spacing w:after="0" w:line="240" w:lineRule="auto"/>
      </w:pPr>
      <w:r w:rsidRPr="003447F2">
        <w:rPr>
          <w:i/>
        </w:rPr>
        <w:t>Affiliation</w:t>
      </w:r>
      <w:r>
        <w:t xml:space="preserve">: NIHR Yorkshire and Humber Patient Safety Translational Research Centre; </w:t>
      </w:r>
      <w:r w:rsidR="00E242A0">
        <w:t xml:space="preserve">School of Psychology, </w:t>
      </w:r>
      <w:r>
        <w:t>University of Leeds</w:t>
      </w:r>
    </w:p>
    <w:p w14:paraId="0B90FDBA" w14:textId="77777777" w:rsidR="003447F2" w:rsidRPr="00A24D49" w:rsidRDefault="003447F2" w:rsidP="000F5857">
      <w:pPr>
        <w:spacing w:after="0" w:line="240" w:lineRule="auto"/>
      </w:pPr>
      <w:r w:rsidRPr="00A24D49">
        <w:rPr>
          <w:i/>
        </w:rPr>
        <w:t>Full address</w:t>
      </w:r>
      <w:r>
        <w:t>:</w:t>
      </w:r>
      <w:r w:rsidRPr="00A24D49">
        <w:t xml:space="preserve"> </w:t>
      </w:r>
      <w:r>
        <w:t xml:space="preserve">University of Leeds, </w:t>
      </w:r>
      <w:r w:rsidRPr="00A24D49">
        <w:t>Woodhouse, Leeds</w:t>
      </w:r>
      <w:r>
        <w:t>,</w:t>
      </w:r>
      <w:r w:rsidRPr="00A24D49">
        <w:t xml:space="preserve"> LS2 9JT</w:t>
      </w:r>
      <w:r>
        <w:t xml:space="preserve"> </w:t>
      </w:r>
    </w:p>
    <w:p w14:paraId="54627C92" w14:textId="77777777" w:rsidR="003447F2" w:rsidRDefault="003447F2" w:rsidP="000F5857">
      <w:pPr>
        <w:spacing w:after="0" w:line="240" w:lineRule="auto"/>
      </w:pPr>
    </w:p>
    <w:p w14:paraId="6151D6C8" w14:textId="77777777" w:rsidR="003447F2" w:rsidRDefault="003447F2" w:rsidP="000F5857">
      <w:pPr>
        <w:spacing w:after="0" w:line="240" w:lineRule="auto"/>
      </w:pPr>
      <w:r w:rsidRPr="00A24D49">
        <w:rPr>
          <w:i/>
        </w:rPr>
        <w:t>Name</w:t>
      </w:r>
      <w:r>
        <w:t>: Dawn Dowding</w:t>
      </w:r>
    </w:p>
    <w:p w14:paraId="1BA993F2" w14:textId="77777777" w:rsidR="003447F2" w:rsidRDefault="003447F2" w:rsidP="000F5857">
      <w:pPr>
        <w:spacing w:after="0" w:line="240" w:lineRule="auto"/>
      </w:pPr>
      <w:r>
        <w:rPr>
          <w:i/>
        </w:rPr>
        <w:t>Degree</w:t>
      </w:r>
      <w:r>
        <w:t>: PhD</w:t>
      </w:r>
    </w:p>
    <w:p w14:paraId="539D63DC" w14:textId="2C3D7BAF" w:rsidR="003447F2" w:rsidRDefault="003447F2" w:rsidP="000F5857">
      <w:pPr>
        <w:spacing w:after="0" w:line="240" w:lineRule="auto"/>
      </w:pPr>
      <w:r>
        <w:rPr>
          <w:i/>
        </w:rPr>
        <w:t>Affiliation</w:t>
      </w:r>
      <w:r>
        <w:t xml:space="preserve">: </w:t>
      </w:r>
      <w:r w:rsidR="00705DA9">
        <w:t xml:space="preserve">Division of Nursing, Midwifery and Social Work, School of Health Sciences, </w:t>
      </w:r>
      <w:r>
        <w:t>University of Manchester</w:t>
      </w:r>
    </w:p>
    <w:p w14:paraId="580CCA8F" w14:textId="7122A098" w:rsidR="003447F2" w:rsidRPr="00A24D49" w:rsidRDefault="003447F2" w:rsidP="000F5857">
      <w:pPr>
        <w:spacing w:after="0" w:line="240" w:lineRule="auto"/>
      </w:pPr>
      <w:r>
        <w:rPr>
          <w:i/>
        </w:rPr>
        <w:t>Full address</w:t>
      </w:r>
      <w:r>
        <w:t xml:space="preserve">: </w:t>
      </w:r>
      <w:r w:rsidR="00705DA9">
        <w:t xml:space="preserve">Jean McFarlane Building, </w:t>
      </w:r>
      <w:r>
        <w:t xml:space="preserve">University of Manchester, </w:t>
      </w:r>
      <w:r w:rsidRPr="00A24D49">
        <w:t>Oxford Rd, Manchester M13 9PL</w:t>
      </w:r>
    </w:p>
    <w:p w14:paraId="7DC3AF68" w14:textId="77777777" w:rsidR="003447F2" w:rsidRDefault="003447F2" w:rsidP="000F5857">
      <w:pPr>
        <w:spacing w:after="0" w:line="240" w:lineRule="auto"/>
      </w:pPr>
    </w:p>
    <w:p w14:paraId="325CCF4D" w14:textId="77777777" w:rsidR="003447F2" w:rsidRDefault="003447F2" w:rsidP="000F5857">
      <w:pPr>
        <w:spacing w:after="0" w:line="240" w:lineRule="auto"/>
      </w:pPr>
      <w:r w:rsidRPr="00A24D49">
        <w:rPr>
          <w:i/>
        </w:rPr>
        <w:t>Name</w:t>
      </w:r>
      <w:r>
        <w:t>: Ibrahim Habli</w:t>
      </w:r>
    </w:p>
    <w:p w14:paraId="2D89910B" w14:textId="77777777" w:rsidR="003447F2" w:rsidRDefault="003447F2" w:rsidP="000F5857">
      <w:pPr>
        <w:spacing w:after="0" w:line="240" w:lineRule="auto"/>
      </w:pPr>
      <w:r>
        <w:rPr>
          <w:i/>
        </w:rPr>
        <w:t>Degree</w:t>
      </w:r>
      <w:r>
        <w:t>: PhD</w:t>
      </w:r>
    </w:p>
    <w:p w14:paraId="118E2532" w14:textId="77777777" w:rsidR="003447F2" w:rsidRDefault="003447F2" w:rsidP="000F5857">
      <w:pPr>
        <w:spacing w:after="0" w:line="240" w:lineRule="auto"/>
      </w:pPr>
      <w:r>
        <w:rPr>
          <w:i/>
        </w:rPr>
        <w:t>Affiliation</w:t>
      </w:r>
      <w:r>
        <w:t>: University of York</w:t>
      </w:r>
    </w:p>
    <w:p w14:paraId="1535AC9C" w14:textId="1333C0DA" w:rsidR="003447F2" w:rsidRDefault="003447F2" w:rsidP="000F5857">
      <w:pPr>
        <w:spacing w:after="0" w:line="240" w:lineRule="auto"/>
      </w:pPr>
      <w:r>
        <w:rPr>
          <w:i/>
        </w:rPr>
        <w:t>Full address</w:t>
      </w:r>
      <w:r>
        <w:t>: University of York</w:t>
      </w:r>
      <w:r w:rsidR="0094464B">
        <w:t>,</w:t>
      </w:r>
      <w:r>
        <w:t xml:space="preserve"> Deramore Lane, York, YO10 5GH</w:t>
      </w:r>
    </w:p>
    <w:p w14:paraId="472B8E0D" w14:textId="77777777" w:rsidR="003447F2" w:rsidRDefault="003447F2" w:rsidP="000F5857">
      <w:pPr>
        <w:spacing w:after="0" w:line="240" w:lineRule="auto"/>
      </w:pPr>
    </w:p>
    <w:p w14:paraId="6CF55718" w14:textId="5ABCEB74" w:rsidR="003447F2" w:rsidRDefault="003447F2" w:rsidP="000F5857">
      <w:pPr>
        <w:spacing w:after="0" w:line="240" w:lineRule="auto"/>
      </w:pPr>
      <w:r w:rsidRPr="00A24D49">
        <w:rPr>
          <w:i/>
        </w:rPr>
        <w:t>Name</w:t>
      </w:r>
      <w:r>
        <w:t xml:space="preserve">: David </w:t>
      </w:r>
      <w:r w:rsidR="00897400">
        <w:t xml:space="preserve">A </w:t>
      </w:r>
      <w:r>
        <w:t>Jenkins</w:t>
      </w:r>
    </w:p>
    <w:p w14:paraId="1B1B33C6" w14:textId="5FDE452A" w:rsidR="003447F2" w:rsidRDefault="003447F2" w:rsidP="000F5857">
      <w:pPr>
        <w:spacing w:after="0" w:line="240" w:lineRule="auto"/>
      </w:pPr>
      <w:r>
        <w:rPr>
          <w:i/>
        </w:rPr>
        <w:t>Degree</w:t>
      </w:r>
      <w:r>
        <w:t xml:space="preserve">: </w:t>
      </w:r>
      <w:r w:rsidR="00E275B9">
        <w:t>MSc</w:t>
      </w:r>
    </w:p>
    <w:p w14:paraId="7D9DF6BD" w14:textId="53FF7988" w:rsidR="003447F2" w:rsidRDefault="003447F2" w:rsidP="000F5857">
      <w:pPr>
        <w:spacing w:after="0" w:line="240" w:lineRule="auto"/>
      </w:pPr>
      <w:r>
        <w:rPr>
          <w:i/>
        </w:rPr>
        <w:t>Affiliation</w:t>
      </w:r>
      <w:r w:rsidR="00E275B9">
        <w:rPr>
          <w:i/>
        </w:rPr>
        <w:t xml:space="preserve"> 1</w:t>
      </w:r>
      <w:r>
        <w:t>: NIHR Greater Manchester Patient Safety Translational Research Centre; University of Manchester</w:t>
      </w:r>
    </w:p>
    <w:p w14:paraId="0AE64AEC" w14:textId="304862B0" w:rsidR="00E275B9" w:rsidRDefault="00E275B9" w:rsidP="000F5857">
      <w:pPr>
        <w:spacing w:after="0" w:line="240" w:lineRule="auto"/>
      </w:pPr>
      <w:r w:rsidRPr="008805BA">
        <w:rPr>
          <w:i/>
        </w:rPr>
        <w:t>Affiliation 2:</w:t>
      </w:r>
      <w:r>
        <w:t xml:space="preserve"> </w:t>
      </w:r>
      <w:r w:rsidRPr="008805BA">
        <w:t>Division of Informatics, Imaging and Data Science, School of Health Sciences, Faculty of Biology</w:t>
      </w:r>
      <w:r w:rsidR="0094464B">
        <w:t>,</w:t>
      </w:r>
      <w:r w:rsidRPr="008805BA">
        <w:t xml:space="preserve"> Medicine and Health, University of Manchester</w:t>
      </w:r>
    </w:p>
    <w:p w14:paraId="300F9943" w14:textId="7F60604A" w:rsidR="003447F2" w:rsidRDefault="003447F2" w:rsidP="000F5857">
      <w:pPr>
        <w:spacing w:after="0" w:line="240" w:lineRule="auto"/>
      </w:pPr>
      <w:r>
        <w:rPr>
          <w:i/>
        </w:rPr>
        <w:t>Full address</w:t>
      </w:r>
      <w:r>
        <w:t xml:space="preserve">: University of Manchester, </w:t>
      </w:r>
      <w:r w:rsidRPr="00A24D49">
        <w:t>Oxford Rd, Manchester M13 9PL</w:t>
      </w:r>
      <w:r>
        <w:t xml:space="preserve"> </w:t>
      </w:r>
    </w:p>
    <w:p w14:paraId="2F5AEF25" w14:textId="32F2D60E" w:rsidR="003A1A36" w:rsidRDefault="003A1A36" w:rsidP="000F5857">
      <w:pPr>
        <w:spacing w:after="0" w:line="240" w:lineRule="auto"/>
      </w:pPr>
    </w:p>
    <w:p w14:paraId="61E7AB0E" w14:textId="77777777" w:rsidR="003A1A36" w:rsidRDefault="003A1A36" w:rsidP="000F5857">
      <w:pPr>
        <w:spacing w:after="0" w:line="240" w:lineRule="auto"/>
      </w:pPr>
      <w:r w:rsidRPr="39DC7FAE">
        <w:rPr>
          <w:i/>
          <w:iCs/>
        </w:rPr>
        <w:t>Name</w:t>
      </w:r>
      <w:r>
        <w:t>: Carolyn McCrorie</w:t>
      </w:r>
    </w:p>
    <w:p w14:paraId="0F9A35D2" w14:textId="77777777" w:rsidR="003A1A36" w:rsidRDefault="003A1A36" w:rsidP="000F5857">
      <w:pPr>
        <w:spacing w:after="0" w:line="240" w:lineRule="auto"/>
      </w:pPr>
      <w:r w:rsidRPr="39DC7FAE">
        <w:rPr>
          <w:i/>
          <w:iCs/>
        </w:rPr>
        <w:t>Degree</w:t>
      </w:r>
      <w:r>
        <w:t>: PhD</w:t>
      </w:r>
    </w:p>
    <w:p w14:paraId="2A0F64D3" w14:textId="77777777" w:rsidR="003A1A36" w:rsidRDefault="003A1A36" w:rsidP="000F5857">
      <w:pPr>
        <w:spacing w:after="0" w:line="240" w:lineRule="auto"/>
      </w:pPr>
      <w:r w:rsidRPr="39DC7FAE">
        <w:rPr>
          <w:i/>
          <w:iCs/>
        </w:rPr>
        <w:t>Affiliation</w:t>
      </w:r>
      <w:r>
        <w:t>: NIHR Yorkshire and Humber Patient Safety Translational Research Centre</w:t>
      </w:r>
    </w:p>
    <w:p w14:paraId="2B9BBA96" w14:textId="77777777" w:rsidR="003A1A36" w:rsidRDefault="003A1A36" w:rsidP="000F5857">
      <w:pPr>
        <w:spacing w:after="0" w:line="240" w:lineRule="auto"/>
      </w:pPr>
      <w:r w:rsidRPr="39DC7FAE">
        <w:rPr>
          <w:i/>
          <w:iCs/>
        </w:rPr>
        <w:t>Full address</w:t>
      </w:r>
      <w:r>
        <w:t xml:space="preserve">: Wolfson Centre for Applied Health Research, Bradford Royal Infirmary, Bradford, BD9 6RJ </w:t>
      </w:r>
    </w:p>
    <w:p w14:paraId="48E250EC" w14:textId="77777777" w:rsidR="003447F2" w:rsidRDefault="003447F2" w:rsidP="000F5857">
      <w:pPr>
        <w:spacing w:after="0" w:line="240" w:lineRule="auto"/>
      </w:pPr>
    </w:p>
    <w:p w14:paraId="7FD7980B" w14:textId="6A1B326A" w:rsidR="003447F2" w:rsidRDefault="003447F2" w:rsidP="000F5857">
      <w:pPr>
        <w:spacing w:after="0" w:line="240" w:lineRule="auto"/>
      </w:pPr>
      <w:r w:rsidRPr="00A24D49">
        <w:rPr>
          <w:i/>
        </w:rPr>
        <w:t>Name</w:t>
      </w:r>
      <w:r>
        <w:t>: Niels Peek</w:t>
      </w:r>
    </w:p>
    <w:p w14:paraId="0CF0E88B" w14:textId="77777777" w:rsidR="003447F2" w:rsidRDefault="003447F2" w:rsidP="000F5857">
      <w:pPr>
        <w:spacing w:after="0" w:line="240" w:lineRule="auto"/>
      </w:pPr>
      <w:r>
        <w:rPr>
          <w:i/>
        </w:rPr>
        <w:t>Degree</w:t>
      </w:r>
      <w:r>
        <w:t>: PhD</w:t>
      </w:r>
    </w:p>
    <w:p w14:paraId="1115CA6E" w14:textId="6AB68A7E" w:rsidR="003447F2" w:rsidRDefault="003447F2" w:rsidP="000F5857">
      <w:pPr>
        <w:spacing w:after="0" w:line="240" w:lineRule="auto"/>
      </w:pPr>
      <w:r>
        <w:rPr>
          <w:i/>
        </w:rPr>
        <w:t>Affiliation</w:t>
      </w:r>
      <w:r w:rsidR="00E234E1">
        <w:rPr>
          <w:i/>
        </w:rPr>
        <w:t xml:space="preserve"> 1</w:t>
      </w:r>
      <w:r>
        <w:t>: NIHR Greater Manchester Patient Safety Translational Research Centre; University of Manchester</w:t>
      </w:r>
    </w:p>
    <w:p w14:paraId="6BB64D24" w14:textId="6A1F9983" w:rsidR="0059285A" w:rsidRDefault="00E234E1" w:rsidP="000F5857">
      <w:pPr>
        <w:spacing w:after="0" w:line="240" w:lineRule="auto"/>
      </w:pPr>
      <w:r w:rsidRPr="008805BA">
        <w:rPr>
          <w:i/>
        </w:rPr>
        <w:t>Affiliation 2:</w:t>
      </w:r>
      <w:r>
        <w:t xml:space="preserve"> </w:t>
      </w:r>
      <w:r w:rsidRPr="008805BA">
        <w:t>Division of Informatics, Imaging and Data Science, School of Healt</w:t>
      </w:r>
      <w:r w:rsidR="0059285A">
        <w:t>h Sciences, Faculty of Biology, Medicine and Health.</w:t>
      </w:r>
    </w:p>
    <w:p w14:paraId="60020C46" w14:textId="77777777" w:rsidR="00A24D49" w:rsidRDefault="00AD55B4" w:rsidP="000F5857">
      <w:pPr>
        <w:spacing w:after="0" w:line="240" w:lineRule="auto"/>
      </w:pPr>
      <w:r>
        <w:rPr>
          <w:i/>
        </w:rPr>
        <w:t>Full address</w:t>
      </w:r>
      <w:r>
        <w:t xml:space="preserve">: University of Manchester, </w:t>
      </w:r>
      <w:r w:rsidRPr="00A24D49">
        <w:t>Oxford Rd, Manchester M13 9PL</w:t>
      </w:r>
    </w:p>
    <w:p w14:paraId="499DB3F1" w14:textId="77777777" w:rsidR="00A24D49" w:rsidRPr="00A24D49" w:rsidRDefault="00A24D49" w:rsidP="000F5857">
      <w:pPr>
        <w:spacing w:after="0" w:line="240" w:lineRule="auto"/>
      </w:pPr>
    </w:p>
    <w:p w14:paraId="6BDCB7CD" w14:textId="6E8B122A" w:rsidR="00A24D49" w:rsidRDefault="00A24D49" w:rsidP="000F5857">
      <w:pPr>
        <w:spacing w:after="0" w:line="240" w:lineRule="auto"/>
      </w:pPr>
      <w:r w:rsidRPr="00A24D49">
        <w:rPr>
          <w:i/>
        </w:rPr>
        <w:lastRenderedPageBreak/>
        <w:t>Name</w:t>
      </w:r>
      <w:r>
        <w:t>: Rebecca Randell</w:t>
      </w:r>
    </w:p>
    <w:p w14:paraId="5F1AB3E3" w14:textId="1A7652FA" w:rsidR="00A24D49" w:rsidRDefault="00A24D49" w:rsidP="000F5857">
      <w:pPr>
        <w:spacing w:after="0" w:line="240" w:lineRule="auto"/>
      </w:pPr>
      <w:r>
        <w:rPr>
          <w:i/>
        </w:rPr>
        <w:t>Degree</w:t>
      </w:r>
      <w:r>
        <w:t>: PhD</w:t>
      </w:r>
    </w:p>
    <w:p w14:paraId="6DFD93D4" w14:textId="1E69F1CD" w:rsidR="00A24D49" w:rsidRDefault="00A24D49" w:rsidP="000F5857">
      <w:pPr>
        <w:spacing w:after="0" w:line="240" w:lineRule="auto"/>
      </w:pPr>
      <w:r>
        <w:rPr>
          <w:i/>
        </w:rPr>
        <w:t>Affiliation</w:t>
      </w:r>
      <w:r>
        <w:t>: University of Bradford</w:t>
      </w:r>
      <w:r w:rsidR="001E47DF">
        <w:t>; Wolfson Centre for Applied Health Research</w:t>
      </w:r>
    </w:p>
    <w:p w14:paraId="14AA2C63" w14:textId="05AD76C6" w:rsidR="00A24D49" w:rsidRPr="00A24D49" w:rsidRDefault="00A24D49" w:rsidP="000F5857">
      <w:pPr>
        <w:spacing w:after="0" w:line="240" w:lineRule="auto"/>
      </w:pPr>
      <w:r>
        <w:rPr>
          <w:i/>
        </w:rPr>
        <w:t>Full address</w:t>
      </w:r>
      <w:r>
        <w:t xml:space="preserve">: University of Bradford, </w:t>
      </w:r>
      <w:r w:rsidRPr="00A24D49">
        <w:t>Richmond Rd, Bradford</w:t>
      </w:r>
      <w:r>
        <w:t>,</w:t>
      </w:r>
      <w:r w:rsidRPr="00A24D49">
        <w:t xml:space="preserve"> BD7 1DP</w:t>
      </w:r>
    </w:p>
    <w:p w14:paraId="73A995AA" w14:textId="77777777" w:rsidR="00A24D49" w:rsidRDefault="00A24D49" w:rsidP="000F5857">
      <w:pPr>
        <w:spacing w:after="0" w:line="240" w:lineRule="auto"/>
      </w:pPr>
    </w:p>
    <w:p w14:paraId="4BDF93FE" w14:textId="7AF94F3A" w:rsidR="00A24D49" w:rsidRDefault="00A24D49" w:rsidP="000F5857">
      <w:pPr>
        <w:spacing w:after="0" w:line="240" w:lineRule="auto"/>
      </w:pPr>
      <w:r w:rsidRPr="00A24D49">
        <w:rPr>
          <w:i/>
        </w:rPr>
        <w:t>Name</w:t>
      </w:r>
      <w:r>
        <w:t xml:space="preserve">: </w:t>
      </w:r>
      <w:r w:rsidR="00AD55B4">
        <w:t>Richard Williams</w:t>
      </w:r>
    </w:p>
    <w:p w14:paraId="32D3767D" w14:textId="22DCBB6B" w:rsidR="00AD55B4" w:rsidRDefault="00AD55B4" w:rsidP="000F5857">
      <w:pPr>
        <w:spacing w:after="0" w:line="240" w:lineRule="auto"/>
      </w:pPr>
      <w:r>
        <w:rPr>
          <w:i/>
        </w:rPr>
        <w:t>Degree</w:t>
      </w:r>
      <w:r>
        <w:t xml:space="preserve">: </w:t>
      </w:r>
      <w:r w:rsidR="00AC185B">
        <w:t>PhD</w:t>
      </w:r>
    </w:p>
    <w:p w14:paraId="75755F9D" w14:textId="0EF01E38" w:rsidR="00AD55B4" w:rsidRDefault="00AD55B4" w:rsidP="000F5857">
      <w:pPr>
        <w:spacing w:after="0" w:line="240" w:lineRule="auto"/>
      </w:pPr>
      <w:r>
        <w:rPr>
          <w:i/>
        </w:rPr>
        <w:t>Affiliation</w:t>
      </w:r>
      <w:r w:rsidR="008805BA">
        <w:rPr>
          <w:i/>
        </w:rPr>
        <w:t xml:space="preserve"> 1</w:t>
      </w:r>
      <w:r>
        <w:t>: NIHR Greater Manchester Patient Safety Translational Research Centre; University of Manchester</w:t>
      </w:r>
    </w:p>
    <w:p w14:paraId="420D0E93" w14:textId="77777777" w:rsidR="008805BA" w:rsidRPr="008805BA" w:rsidRDefault="008805BA" w:rsidP="000F5857">
      <w:pPr>
        <w:spacing w:after="0" w:line="240" w:lineRule="auto"/>
      </w:pPr>
      <w:r w:rsidRPr="008805BA">
        <w:rPr>
          <w:i/>
        </w:rPr>
        <w:t>Affiliation 2:</w:t>
      </w:r>
      <w:r>
        <w:t xml:space="preserve"> </w:t>
      </w:r>
      <w:r w:rsidRPr="008805BA">
        <w:t>Division of Informatics, Imaging and Data Science, School of Health Sciences, Faculty of Biology. Medicine and Health, University of Manchester</w:t>
      </w:r>
    </w:p>
    <w:p w14:paraId="09F4F812" w14:textId="07680E52" w:rsidR="00A24D49" w:rsidRDefault="00AD55B4" w:rsidP="000F5857">
      <w:pPr>
        <w:spacing w:after="0" w:line="240" w:lineRule="auto"/>
      </w:pPr>
      <w:r>
        <w:rPr>
          <w:i/>
        </w:rPr>
        <w:t>Full address</w:t>
      </w:r>
      <w:r>
        <w:t xml:space="preserve">: University of Manchester, </w:t>
      </w:r>
      <w:r w:rsidRPr="00A24D49">
        <w:t>Oxford Rd, Manchester M13 9PL</w:t>
      </w:r>
    </w:p>
    <w:p w14:paraId="3DFA0DCC" w14:textId="15A0975D" w:rsidR="00C353E3" w:rsidRDefault="00C353E3" w:rsidP="000F5857">
      <w:pPr>
        <w:spacing w:after="0" w:line="240" w:lineRule="auto"/>
      </w:pPr>
    </w:p>
    <w:p w14:paraId="5A6DFCC4" w14:textId="77777777" w:rsidR="00C353E3" w:rsidRDefault="00C353E3" w:rsidP="000F5857">
      <w:pPr>
        <w:spacing w:after="0" w:line="240" w:lineRule="auto"/>
      </w:pPr>
      <w:r w:rsidRPr="00A24D49">
        <w:rPr>
          <w:i/>
        </w:rPr>
        <w:t>Name</w:t>
      </w:r>
      <w:r>
        <w:t>: Owen Johnson</w:t>
      </w:r>
    </w:p>
    <w:p w14:paraId="4886DF91" w14:textId="77777777" w:rsidR="00C353E3" w:rsidRDefault="00C353E3" w:rsidP="000F5857">
      <w:pPr>
        <w:spacing w:after="0" w:line="240" w:lineRule="auto"/>
      </w:pPr>
      <w:r>
        <w:rPr>
          <w:i/>
        </w:rPr>
        <w:t>Degree</w:t>
      </w:r>
      <w:r>
        <w:t>: MSc</w:t>
      </w:r>
    </w:p>
    <w:p w14:paraId="793B9AE2" w14:textId="77777777" w:rsidR="00C353E3" w:rsidRDefault="00C353E3" w:rsidP="000F5857">
      <w:pPr>
        <w:spacing w:after="0" w:line="240" w:lineRule="auto"/>
      </w:pPr>
      <w:r w:rsidRPr="003447F2">
        <w:rPr>
          <w:i/>
        </w:rPr>
        <w:t>Affiliation</w:t>
      </w:r>
      <w:r>
        <w:t>: NIHR Yorkshire and Humber Patient Safety Translational Research Centre; University of Leeds</w:t>
      </w:r>
    </w:p>
    <w:p w14:paraId="7EB1CECD" w14:textId="77777777" w:rsidR="00C353E3" w:rsidRDefault="00C353E3" w:rsidP="000F5857">
      <w:pPr>
        <w:spacing w:after="0" w:line="240" w:lineRule="auto"/>
      </w:pPr>
      <w:r w:rsidRPr="00A24D49">
        <w:rPr>
          <w:i/>
        </w:rPr>
        <w:t>Full address</w:t>
      </w:r>
      <w:r>
        <w:t>:</w:t>
      </w:r>
      <w:r w:rsidRPr="00A24D49">
        <w:t xml:space="preserve"> </w:t>
      </w:r>
      <w:r>
        <w:t xml:space="preserve">University of Leeds, </w:t>
      </w:r>
      <w:r w:rsidRPr="00A24D49">
        <w:t>Woodhouse, Leeds</w:t>
      </w:r>
      <w:r>
        <w:t>,</w:t>
      </w:r>
      <w:r w:rsidRPr="00A24D49">
        <w:t xml:space="preserve"> LS2 9JT</w:t>
      </w:r>
    </w:p>
    <w:p w14:paraId="065794AC" w14:textId="77777777" w:rsidR="00C353E3" w:rsidRDefault="00C353E3" w:rsidP="000F5857">
      <w:pPr>
        <w:spacing w:after="0" w:line="240" w:lineRule="auto"/>
      </w:pPr>
    </w:p>
    <w:p w14:paraId="4CDB8647" w14:textId="77777777" w:rsidR="00C353E3" w:rsidRDefault="00C353E3" w:rsidP="000F5857">
      <w:pPr>
        <w:spacing w:after="0" w:line="240" w:lineRule="auto"/>
      </w:pPr>
    </w:p>
    <w:p w14:paraId="15DD75C7" w14:textId="77777777" w:rsidR="00A24D49" w:rsidRPr="00A24D49" w:rsidRDefault="00A24D49" w:rsidP="000F5857">
      <w:pPr>
        <w:spacing w:after="0" w:line="240" w:lineRule="auto"/>
      </w:pPr>
    </w:p>
    <w:p w14:paraId="48772173" w14:textId="77777777" w:rsidR="00E67735" w:rsidRDefault="00E67735" w:rsidP="000F5857">
      <w:pPr>
        <w:spacing w:after="0" w:line="240" w:lineRule="auto"/>
      </w:pPr>
      <w:r>
        <w:br w:type="page"/>
      </w:r>
    </w:p>
    <w:p w14:paraId="5C674D4A" w14:textId="77777777" w:rsidR="00DC3CBB" w:rsidRDefault="00DC3CBB" w:rsidP="000F5857">
      <w:pPr>
        <w:spacing w:after="0" w:line="240" w:lineRule="auto"/>
      </w:pPr>
    </w:p>
    <w:p w14:paraId="08CA733E" w14:textId="27683E4A" w:rsidR="008543EC" w:rsidRDefault="008543EC" w:rsidP="009D222D">
      <w:pPr>
        <w:pStyle w:val="Heading1"/>
      </w:pPr>
      <w:r>
        <w:t>Abstract</w:t>
      </w:r>
    </w:p>
    <w:p w14:paraId="5A6189C8" w14:textId="3746D1CC" w:rsidR="0039053B" w:rsidRDefault="0039053B" w:rsidP="0076545F">
      <w:r>
        <w:t>The fourth industrial revolution is based on cyber-physical systems and the connectivity of devices. It is currently unclear what the consequences are for patient safety as existing digital health technologies become ubiquitous with increasing pace and interact in unforeseen ways.</w:t>
      </w:r>
      <w:r w:rsidRPr="0039053B">
        <w:t xml:space="preserve"> </w:t>
      </w:r>
      <w:r>
        <w:t>In this paper, we describe the output from a workshop focused on identifying the patient-safety challenges associated with emerging digital health technologies.</w:t>
      </w:r>
      <w:r w:rsidRPr="0039053B">
        <w:t xml:space="preserve"> </w:t>
      </w:r>
      <w:r>
        <w:t xml:space="preserve">We present a definition of Patient Safety Informatics that was informed by the workshop and existing literature, discuss the challenges identified in the workshop, and present recommendations to address the patient-safety concerns posed </w:t>
      </w:r>
      <w:r w:rsidR="00CE0C51">
        <w:t xml:space="preserve">by </w:t>
      </w:r>
      <w:r>
        <w:t>them. A</w:t>
      </w:r>
      <w:r w:rsidRPr="009B5424">
        <w:t xml:space="preserve"> key implication of considering the challenges and op</w:t>
      </w:r>
      <w:r>
        <w:t xml:space="preserve">portunities for Patient Safety Informatics </w:t>
      </w:r>
      <w:r w:rsidR="00CE0C51">
        <w:t>i</w:t>
      </w:r>
      <w:r w:rsidRPr="009B5424">
        <w:t>s the interdisciplinary contribution required to study digital health technologies within their embedded context</w:t>
      </w:r>
      <w:r>
        <w:t>. The principles underlying our recommendations are th</w:t>
      </w:r>
      <w:r w:rsidR="00CE0C51">
        <w:t>ose</w:t>
      </w:r>
      <w:r>
        <w:t xml:space="preserve"> of pro</w:t>
      </w:r>
      <w:r w:rsidR="00BE4CAF">
        <w:t>active</w:t>
      </w:r>
      <w:r>
        <w:t xml:space="preserve"> and systems </w:t>
      </w:r>
      <w:r w:rsidR="00BE4CAF">
        <w:t>approach</w:t>
      </w:r>
      <w:r w:rsidR="0065206E">
        <w:t>es</w:t>
      </w:r>
      <w:r w:rsidR="00BE4CAF">
        <w:t xml:space="preserve"> </w:t>
      </w:r>
      <w:r>
        <w:t>that relate the social, technical and regulatory facets</w:t>
      </w:r>
      <w:r w:rsidR="00CE0C51">
        <w:t xml:space="preserve"> underpinning </w:t>
      </w:r>
      <w:r w:rsidR="00CA79D9">
        <w:t xml:space="preserve">patient </w:t>
      </w:r>
      <w:r w:rsidR="00CE0C51">
        <w:t>safety informatics theory and practice</w:t>
      </w:r>
      <w:r>
        <w:t>.</w:t>
      </w:r>
    </w:p>
    <w:p w14:paraId="32EB5068" w14:textId="1969C08F" w:rsidR="00E36E7D" w:rsidRDefault="00E36E7D" w:rsidP="00E36E7D">
      <w:pPr>
        <w:pStyle w:val="Heading1"/>
      </w:pPr>
      <w:r>
        <w:t>Keywords</w:t>
      </w:r>
    </w:p>
    <w:p w14:paraId="090CF31D" w14:textId="599265B1" w:rsidR="00E36E7D" w:rsidRPr="00E36E7D" w:rsidRDefault="00E36E7D" w:rsidP="00E36E7D">
      <w:r>
        <w:t>socio-technical; systems; safety cases; health information systems; internet of things; health informatics</w:t>
      </w:r>
    </w:p>
    <w:p w14:paraId="5A6D7B90" w14:textId="77777777" w:rsidR="0039053B" w:rsidRPr="0076545F" w:rsidRDefault="0039053B" w:rsidP="0076545F"/>
    <w:p w14:paraId="61C049F6" w14:textId="0E666201" w:rsidR="0084507D" w:rsidRDefault="0084507D" w:rsidP="009D222D">
      <w:pPr>
        <w:pStyle w:val="Heading1"/>
      </w:pPr>
      <w:r>
        <w:t>Introduction</w:t>
      </w:r>
    </w:p>
    <w:p w14:paraId="00812596" w14:textId="512DC288" w:rsidR="003A1A36" w:rsidRDefault="003A1A36" w:rsidP="000F5857">
      <w:pPr>
        <w:spacing w:after="0" w:line="240" w:lineRule="auto"/>
      </w:pPr>
      <w:r>
        <w:t>The fourth industrial revolution is based on cyber-physical systems and the connectivity of devices. ‘Healthcare 4.0’ describes the adaptation of healthcare to this new paradigm by facilitating, for example, physiological monitoring, assisted living, and telemedicine.</w:t>
      </w:r>
      <w:r>
        <w:fldChar w:fldCharType="begin" w:fldLock="1"/>
      </w:r>
      <w:r>
        <w:instrText>ADDIN CSL_CITATION {"citationItems":[{"id":"ITEM-1","itemData":{"DOI":"10.1016/j.jii.2020.100129","ISSN":"2452-414X","author":[{"dropping-particle":"","family":"Aceto","given":"Giuseppe","non-dropping-particle":"","parse-names":false,"suffix":""},{"dropping-particle":"","family":"Persico","given":"Valerio","non-dropping-particle":"","parse-names":false,"suffix":""},{"dropping-particle":"","family":"Pescapé","given":"Antonio","non-dropping-particle":"","parse-names":false,"suffix":""}],"container-title":"Journal of Industrial Information Integration","id":"ITEM-1","issued":{"date-parts":[["2020"]]},"page":"100129","publisher":"Elsevier","title":"Industry 4.0 and Health: Internet of Things, Big Data, and Cloud Computing","type":"article-journal","volume":"18"},"uris":["http://www.mendeley.com/documents/?uuid=dae5fe6b-26a8-479f-a932-a7667dd56787"]}],"mendeley":{"formattedCitation":"&lt;sup&gt;1&lt;/sup&gt;","plainTextFormattedCitation":"1","previouslyFormattedCitation":"&lt;sup&gt;1&lt;/sup&gt;"},"properties":{"noteIndex":0},"schema":"https://github.com/citation-style-language/schema/raw/master/csl-citation.json"}</w:instrText>
      </w:r>
      <w:r>
        <w:rPr>
          <w:vertAlign w:val="superscript"/>
        </w:rPr>
        <w:fldChar w:fldCharType="separate"/>
      </w:r>
      <w:r w:rsidRPr="00637F22">
        <w:rPr>
          <w:noProof/>
          <w:vertAlign w:val="superscript"/>
        </w:rPr>
        <w:t>1</w:t>
      </w:r>
      <w:r>
        <w:fldChar w:fldCharType="end"/>
      </w:r>
      <w:r>
        <w:t xml:space="preserve"> Healthcare is already becoming increasingly digital and connected with moves toward fog computing and the Internet of Things.</w:t>
      </w:r>
      <w:r>
        <w:fldChar w:fldCharType="begin" w:fldLock="1"/>
      </w:r>
      <w:r>
        <w:instrText>ADDIN CSL_CITATION {"citationItems":[{"id":"ITEM-1","itemData":{"DOI":"10.1016/j.future.2017.04.036","ISSN":"0167739X","abstract":"Internet of Things (IoT) offers a seamless platform to connect people and objects to one another for enriching and making our lives easier. This vision carries us from compute-based centralized schemes to a more distributed environment offering a vast amount of applications such as smart wearables, smart home, smart mobility, and smart cities. In this paper we discuss applicability of IoT in healthcare and medicine by presenting a holistic architecture of IoT eHealth ecosystem. Healthcare is becoming increasingly difficult to manage due to insufficient and less effective healthcare services to meet the increasing demands of rising aging population with chronic diseases. We propose that this requires a transition from the clinic-centric treatment to patient-centric healthcare where each agent such as hospital, patient, and services are seamlessly connected to each other. This patient-centric IoT eHealth ecosystem needs a multi-layer architecture: (1) device, (2) fog computing and (3) cloud to empower handling of complex data in terms of its variety, speed, and latency. This fog-driven IoT architecture is followed by various case examples of services and applications that are implemented on those layers. Those examples range from mobile health, assisted living, e-medicine, implants, early warning systems, to population monitoring in smart cities. We then finally address the challenges of IoT eHealth such as data management, scalability, regulations, interoperability, device–network–human interfaces, security, and privacy.","author":[{"dropping-particle":"","family":"Farahani","given":"Bahar","non-dropping-particle":"","parse-names":false,"suffix":""},{"dropping-particle":"","family":"Firouzi","given":"Farshad","non-dropping-particle":"","parse-names":false,"suffix":""},{"dropping-particle":"","family":"Chang","given":"Victor","non-dropping-particle":"","parse-names":false,"suffix":""},{"dropping-particle":"","family":"Badaroglu","given":"Mustafa","non-dropping-particle":"","parse-names":false,"suffix":""},{"dropping-particle":"","family":"Constant","given":"Nicholas","non-dropping-particle":"","parse-names":false,"suffix":""},{"dropping-particle":"","family":"Mankodiya","given":"Kunal","non-dropping-particle":"","parse-names":false,"suffix":""}],"container-title":"Future Generation Computer Systems","id":"ITEM-1","issued":{"date-parts":[["2018"]]},"page":"659-676","title":"Towards fog-driven IoT eHealth: Promises and challenges of IoT in medicine and healthcare","type":"article-journal","volume":"78"},"uris":["http://www.mendeley.com/documents/?uuid=b5803d7f-4c09-470f-87f6-e57f99febcca"]}],"mendeley":{"formattedCitation":"&lt;sup&gt;2&lt;/sup&gt;","plainTextFormattedCitation":"2","previouslyFormattedCitation":"&lt;sup&gt;2&lt;/sup&gt;"},"properties":{"noteIndex":0},"schema":"https://github.com/citation-style-language/schema/raw/master/csl-citation.json"}</w:instrText>
      </w:r>
      <w:r>
        <w:fldChar w:fldCharType="separate"/>
      </w:r>
      <w:r w:rsidRPr="00637F22">
        <w:rPr>
          <w:noProof/>
          <w:vertAlign w:val="superscript"/>
        </w:rPr>
        <w:t>2</w:t>
      </w:r>
      <w:r>
        <w:fldChar w:fldCharType="end"/>
      </w:r>
      <w:r>
        <w:t xml:space="preserve"> Additionally, at the time of writing, the COVID-19 pandemic is accelerating the conception, design, development and use of digital health technology. Healthcare providers have quickly responded with rapid wide-spread adoption of existing technology like video consultation.</w:t>
      </w:r>
      <w:r>
        <w:fldChar w:fldCharType="begin" w:fldLock="1"/>
      </w:r>
      <w:r>
        <w:instrText>ADDIN CSL_CITATION {"citationItems":[{"id":"ITEM-1","itemData":{"DOI":"10.1136/leader-2020-000262","author":[{"dropping-particle":"","family":"Wherton","given":"Joseph","non-dropping-particle":"","parse-names":false,"suffix":""},{"dropping-particle":"","family":"Shaw","given":"Sara","non-dropping-particle":"","parse-names":false,"suffix":""},{"dropping-particle":"","family":"Papoutsi","given":"Chrysanthi","non-dropping-particle":"","parse-names":false,"suffix":""},{"dropping-particle":"","family":"Seuren","given":"Lucas","non-dropping-particle":"","parse-names":false,"suffix":""},{"dropping-particle":"","family":"Greenhalgh","given":"Trisha","non-dropping-particle":"","parse-names":false,"suffix":""}],"container-title":"BMJ Leader","id":"ITEM-1","issued":{"date-parts":[["2020"]]},"title":"Guidance on the introduction and use of video consultations during COVID-19: important lessons from qualitative research","type":"article-journal"},"uris":["http://www.mendeley.com/documents/?uuid=85a6c090-6d16-42ba-8f2e-56c7fe4b3b6b"]}],"mendeley":{"formattedCitation":"&lt;sup&gt;3&lt;/sup&gt;","plainTextFormattedCitation":"3","previouslyFormattedCitation":"&lt;sup&gt;3&lt;/sup&gt;"},"properties":{"noteIndex":0},"schema":"https://github.com/citation-style-language/schema/raw/master/csl-citation.json"}</w:instrText>
      </w:r>
      <w:r>
        <w:fldChar w:fldCharType="separate"/>
      </w:r>
      <w:r w:rsidRPr="00637F22">
        <w:rPr>
          <w:noProof/>
          <w:vertAlign w:val="superscript"/>
        </w:rPr>
        <w:t>3</w:t>
      </w:r>
      <w:r>
        <w:fldChar w:fldCharType="end"/>
      </w:r>
      <w:r>
        <w:t xml:space="preserve"> Other technologies like electronic health records, decision-support tools and handheld medical devices have been widely adopted with reported benefits for patient care along with concerns for patient safety.</w:t>
      </w:r>
      <w:r>
        <w:fldChar w:fldCharType="begin" w:fldLock="1"/>
      </w:r>
      <w:r>
        <w:instrText>ADDIN CSL_CITATION {"citationItems":[{"id":"ITEM-1","itemData":{"DOI":"10.1177/1460458218814893","author":[{"dropping-particle":"","family":"Sittig","given":"Dean F.","non-dropping-particle":"","parse-names":false,"suffix":""},{"dropping-particle":"","family":"Wright","given":"Adam","non-dropping-particle":"","parse-names":false,"suffix":""},{"dropping-particle":"","family":"Coiera","given":"Enrico","non-dropping-particle":"","parse-names":false,"suffix":""},{"dropping-particle":"","family":"Magrabi","given":"Farah","non-dropping-particle":"","parse-names":false,"suffix":""},{"dropping-particle":"","family":"Ratwant","given":"Raj","non-dropping-particle":"","parse-names":false,"suffix":""},{"dropping-particle":"","family":"Bates","given":"David W.","non-dropping-particle":"","parse-names":false,"suffix":""},{"dropping-particle":"","family":"Singh","given":"Hardeep","non-dropping-particle":"","parse-names":false,"suffix":""}],"container-title":"Health Informatics Journal","id":"ITEM-1","issue":"2","issued":{"date-parts":[["2018"]]},"page":"1-9","title":"Current challenges in health information technology–related patient safety","type":"article-journal"},"uris":["http://www.mendeley.com/documents/?uuid=b9db33f0-a753-4fc4-b3d8-ab0597270afd"]}],"mendeley":{"formattedCitation":"&lt;sup&gt;4&lt;/sup&gt;","plainTextFormattedCitation":"4","previouslyFormattedCitation":"&lt;sup&gt;4&lt;/sup&gt;"},"properties":{"noteIndex":0},"schema":"https://github.com/citation-style-language/schema/raw/master/csl-citation.json"}</w:instrText>
      </w:r>
      <w:r>
        <w:fldChar w:fldCharType="separate"/>
      </w:r>
      <w:r w:rsidRPr="00637F22">
        <w:rPr>
          <w:noProof/>
          <w:vertAlign w:val="superscript"/>
        </w:rPr>
        <w:t>4</w:t>
      </w:r>
      <w:r>
        <w:fldChar w:fldCharType="end"/>
      </w:r>
      <w:r>
        <w:t xml:space="preserve"> It is currently unclear what th</w:t>
      </w:r>
      <w:r w:rsidR="0039053B">
        <w:t>e consequences are for patient</w:t>
      </w:r>
      <w:r>
        <w:t xml:space="preserve"> safety as existing </w:t>
      </w:r>
      <w:r w:rsidR="00977083">
        <w:t xml:space="preserve">digital </w:t>
      </w:r>
      <w:r>
        <w:t>health technologies become ubiquitous with increasing pace and interact in unforeseen ways.</w:t>
      </w:r>
      <w:r>
        <w:fldChar w:fldCharType="begin" w:fldLock="1"/>
      </w:r>
      <w:r>
        <w:instrText>ADDIN CSL_CITATION {"citationItems":[{"id":"ITEM-1","itemData":{"ISSN":"0276-7783","abstract":"Complexity is all around us in this increasingly digital world. Global digital infrastructure, social media, Internet of Things, robotic process automation, digital business platforms, algorithmic decision making, and other digitally enabled networks and ecosystems fuel complexity by fostering hyper-connections and mutual dependencies among human actors, technical artifacts, processes, organizations, and institutions. Complexity affects human agencies and experiences in all dimensions. Individuals and organizations turn to digitally enabled solutions to cope with the wicked problems arising out of digitalization. In the digital world, complexity and digital solutions present new opportunities and challenges for information systems (IS) research. The purpose of this special issue is to foster the development of new IS theories on the causes, dynamics, and consequences of complexity in increasing digital sociotechnical systems. In this essay, we discuss the key theories and methods of complexity science, and illustrate emerging new IS research challenges and opportunities in complex sociotechnical systems. We also provide an overview of the five articles included in the special issue. These articles illustrate how IS researchers build on theories and methods from complexity science to study wicked problems in the emerging digital world. They also illustrate how IS researchers leverage the uniqueness of the IS context to generate new insights to contribute back to complexity science. 1","author":[{"dropping-particle":"","family":"Benbya","given":"Hind","non-dropping-particle":"","parse-names":false,"suffix":""},{"dropping-particle":"","family":"Nan","given":"Ning","non-dropping-particle":"","parse-names":false,"suffix":""},{"dropping-particle":"","family":"Tanriverdi","given":"Hüseyin","non-dropping-particle":"","parse-names":false,"suffix":""},{"dropping-particle":"","family":"Yoo","given":"Youngjin","non-dropping-particle":"","parse-names":false,"suffix":""}],"container-title":"Management Information Systems Quarterly","id":"ITEM-1","issue":"1","issued":{"date-parts":[["2020"]]},"page":"1","title":"Complexity and Information Systems Research in the Emerging Digital World","type":"article-journal","volume":"44"},"uris":["http://www.mendeley.com/documents/?uuid=5f79c7b6-20ae-449b-9eeb-841da126e9e2"]}],"mendeley":{"formattedCitation":"&lt;sup&gt;5&lt;/sup&gt;","plainTextFormattedCitation":"5","previouslyFormattedCitation":"&lt;sup&gt;5&lt;/sup&gt;"},"properties":{"noteIndex":0},"schema":"https://github.com/citation-style-language/schema/raw/master/csl-citation.json"}</w:instrText>
      </w:r>
      <w:r>
        <w:fldChar w:fldCharType="separate"/>
      </w:r>
      <w:r w:rsidRPr="00637F22">
        <w:rPr>
          <w:noProof/>
          <w:vertAlign w:val="superscript"/>
        </w:rPr>
        <w:t>5</w:t>
      </w:r>
      <w:r>
        <w:fldChar w:fldCharType="end"/>
      </w:r>
      <w:r>
        <w:t xml:space="preserve"> There is thus a need for an improved understanding and praxis of patient safety in relation to information technology.</w:t>
      </w:r>
    </w:p>
    <w:p w14:paraId="75046046" w14:textId="2C7087B5" w:rsidR="003A1A36" w:rsidRDefault="003A1A36" w:rsidP="000F5857">
      <w:pPr>
        <w:spacing w:after="0" w:line="240" w:lineRule="auto"/>
      </w:pPr>
    </w:p>
    <w:p w14:paraId="401B54C3" w14:textId="0B5EFB87" w:rsidR="003C3712" w:rsidRDefault="003A1A36" w:rsidP="000F5857">
      <w:pPr>
        <w:spacing w:after="0" w:line="240" w:lineRule="auto"/>
      </w:pPr>
      <w:r>
        <w:t xml:space="preserve">Partially motivated by these concerns, the Patient Safety Translational Research Centres were set up by the UK National Institute for Health Research to translate patient-safety knowledge into practice. Beginning in 2020, a series of </w:t>
      </w:r>
      <w:r w:rsidRPr="002A32FD">
        <w:t>workshops</w:t>
      </w:r>
      <w:r w:rsidRPr="00287437">
        <w:t xml:space="preserve"> </w:t>
      </w:r>
      <w:r>
        <w:t>led</w:t>
      </w:r>
      <w:r w:rsidRPr="00AA44BF">
        <w:t xml:space="preserve"> by the </w:t>
      </w:r>
      <w:r>
        <w:t>Centres from both Yorkshire and Humber and Greater Manchester</w:t>
      </w:r>
      <w:r w:rsidDel="00636CC5">
        <w:t xml:space="preserve"> </w:t>
      </w:r>
      <w:r>
        <w:t>was set up</w:t>
      </w:r>
      <w:r w:rsidRPr="00287437">
        <w:t xml:space="preserve"> </w:t>
      </w:r>
      <w:r>
        <w:t xml:space="preserve">specifically to </w:t>
      </w:r>
      <w:r w:rsidRPr="00287437">
        <w:t>explore the interaction between emerging digital health technologies and patient safety. The</w:t>
      </w:r>
      <w:r>
        <w:t xml:space="preserve"> aim of the </w:t>
      </w:r>
      <w:r w:rsidRPr="00287437">
        <w:t xml:space="preserve">workshops </w:t>
      </w:r>
      <w:r>
        <w:t xml:space="preserve">was to </w:t>
      </w:r>
      <w:r w:rsidR="00713797">
        <w:t>develop</w:t>
      </w:r>
      <w:r>
        <w:t xml:space="preserve"> the </w:t>
      </w:r>
      <w:r w:rsidRPr="00284512">
        <w:t xml:space="preserve">field of </w:t>
      </w:r>
      <w:r>
        <w:t>Patient S</w:t>
      </w:r>
      <w:r w:rsidRPr="00284512">
        <w:t xml:space="preserve">afety </w:t>
      </w:r>
      <w:r>
        <w:t>I</w:t>
      </w:r>
      <w:r w:rsidRPr="00284512">
        <w:t xml:space="preserve">nformatics and </w:t>
      </w:r>
      <w:r>
        <w:t xml:space="preserve">establish a platform of Patient Safety Informatics theory </w:t>
      </w:r>
      <w:r w:rsidRPr="00284512">
        <w:t>for future research and development</w:t>
      </w:r>
      <w:r w:rsidRPr="00287437">
        <w:t>.</w:t>
      </w:r>
      <w:r>
        <w:t xml:space="preserve"> The first workshop in the series was convened to identify the patient-safety challenges associated with emerging </w:t>
      </w:r>
      <w:r w:rsidR="00977083">
        <w:t xml:space="preserve">digital </w:t>
      </w:r>
      <w:r>
        <w:t>h</w:t>
      </w:r>
      <w:r w:rsidR="003C3712">
        <w:t>ealth technologies.</w:t>
      </w:r>
      <w:r w:rsidR="00713797">
        <w:t xml:space="preserve"> The 14 participants in the inaugural workshop represented a diverse range of expertise in the development and evaluation of digital health technologies, including clinicians, commercial developers of </w:t>
      </w:r>
      <w:r w:rsidR="00977083">
        <w:t xml:space="preserve">digital </w:t>
      </w:r>
      <w:r w:rsidR="00713797">
        <w:t>health technologies, software engineers, medical statisticians, and researchers in applied health, health services, safety science, human factors, health informatics, and clinical decision making</w:t>
      </w:r>
      <w:r w:rsidR="001E3B46">
        <w:t>.</w:t>
      </w:r>
    </w:p>
    <w:p w14:paraId="67152D3C" w14:textId="77777777" w:rsidR="00CA79D9" w:rsidRDefault="00CA79D9" w:rsidP="000F5857">
      <w:pPr>
        <w:spacing w:after="0" w:line="240" w:lineRule="auto"/>
      </w:pPr>
    </w:p>
    <w:p w14:paraId="7412E592" w14:textId="726A2C2B" w:rsidR="003A1A36" w:rsidRDefault="00FA0DA1" w:rsidP="000F5857">
      <w:pPr>
        <w:spacing w:after="0" w:line="240" w:lineRule="auto"/>
      </w:pPr>
      <w:r>
        <w:lastRenderedPageBreak/>
        <w:t>In this viewpoint paper, we</w:t>
      </w:r>
      <w:r w:rsidR="003A1A36">
        <w:t xml:space="preserve"> present a definition of Patient Safety Informatics</w:t>
      </w:r>
      <w:r w:rsidR="003C3712">
        <w:t xml:space="preserve"> that was informed by </w:t>
      </w:r>
      <w:r w:rsidR="0039053B">
        <w:t xml:space="preserve">the </w:t>
      </w:r>
      <w:r w:rsidR="003C3712">
        <w:t>workshop and existing literature</w:t>
      </w:r>
      <w:r w:rsidR="003A1A36">
        <w:t xml:space="preserve">, to discuss the challenges identified in the workshop, and to </w:t>
      </w:r>
      <w:r w:rsidR="00713797">
        <w:t xml:space="preserve">present </w:t>
      </w:r>
      <w:r w:rsidR="003A1A36">
        <w:t>recommendations to address the patient-safety concerns posed</w:t>
      </w:r>
      <w:r w:rsidR="00CA79D9">
        <w:t xml:space="preserve"> by</w:t>
      </w:r>
      <w:r w:rsidR="003A1A36">
        <w:t xml:space="preserve"> them. </w:t>
      </w:r>
    </w:p>
    <w:p w14:paraId="6EFECA2B" w14:textId="301C4202" w:rsidR="003A1A36" w:rsidRDefault="003A1A36" w:rsidP="000F5857">
      <w:pPr>
        <w:spacing w:after="0" w:line="240" w:lineRule="auto"/>
      </w:pPr>
    </w:p>
    <w:p w14:paraId="232694F0" w14:textId="4D611647" w:rsidR="003447F2" w:rsidRDefault="003447F2" w:rsidP="000F5857">
      <w:pPr>
        <w:spacing w:after="0" w:line="240" w:lineRule="auto"/>
      </w:pPr>
    </w:p>
    <w:p w14:paraId="0342C2C5" w14:textId="6B9572CA" w:rsidR="004B6407" w:rsidRDefault="00F83865" w:rsidP="009D222D">
      <w:pPr>
        <w:pStyle w:val="Heading1"/>
      </w:pPr>
      <w:r>
        <w:t xml:space="preserve">The </w:t>
      </w:r>
      <w:r w:rsidR="0031724A">
        <w:t xml:space="preserve">need </w:t>
      </w:r>
      <w:r>
        <w:t xml:space="preserve">for </w:t>
      </w:r>
      <w:r w:rsidR="00FF67B8">
        <w:t xml:space="preserve">Patient </w:t>
      </w:r>
      <w:r w:rsidR="009D0ABB">
        <w:t>Safety Informatics</w:t>
      </w:r>
    </w:p>
    <w:p w14:paraId="359D0C01" w14:textId="28A0E58A" w:rsidR="0033179C" w:rsidRDefault="0033179C" w:rsidP="00F40E20">
      <w:pPr>
        <w:pStyle w:val="Heading2"/>
        <w:rPr>
          <w:rFonts w:asciiTheme="minorHAnsi" w:eastAsiaTheme="minorHAnsi" w:hAnsiTheme="minorHAnsi" w:cstheme="minorBidi"/>
          <w:sz w:val="22"/>
          <w:szCs w:val="22"/>
        </w:rPr>
      </w:pPr>
      <w:r>
        <w:t xml:space="preserve">Patient safety </w:t>
      </w:r>
      <w:r w:rsidR="00713797">
        <w:t>and its relationship with</w:t>
      </w:r>
      <w:r>
        <w:t xml:space="preserve"> digital health</w:t>
      </w:r>
    </w:p>
    <w:p w14:paraId="7C2132CA" w14:textId="6CA3D1BD" w:rsidR="00E95698" w:rsidRDefault="002D78D3" w:rsidP="000F5857">
      <w:pPr>
        <w:spacing w:after="0" w:line="240" w:lineRule="auto"/>
      </w:pPr>
      <w:r>
        <w:t xml:space="preserve">Although no consensual definition exists, patient safety can be considered to be </w:t>
      </w:r>
      <w:r w:rsidR="0055697B">
        <w:t xml:space="preserve">the </w:t>
      </w:r>
      <w:r>
        <w:t>“</w:t>
      </w:r>
      <w:r w:rsidRPr="008E3903">
        <w:rPr>
          <w:i/>
        </w:rPr>
        <w:t>avoidance, prevention and amelioration of adverse outcomes or injuries stemming from the process of healthcare</w:t>
      </w:r>
      <w:r>
        <w:t>”.</w:t>
      </w:r>
      <w:r w:rsidR="00195399">
        <w:fldChar w:fldCharType="begin" w:fldLock="1"/>
      </w:r>
      <w:r w:rsidR="00195399">
        <w:instrText>ADDIN CSL_CITATION {"citationItems":[{"id":"ITEM-1","itemData":{"author":[{"dropping-particle":"","family":"Vincent","given":"Charles","non-dropping-particle":"","parse-names":false,"suffix":""}],"edition":"2nd","id":"ITEM-1","issued":{"date-parts":[["2010"]]},"publisher":"Wiley-Blackwell","publisher-place":"Oxford","title":"Patient Safety","type":"book"},"uris":["http://www.mendeley.com/documents/?uuid=d12a37dc-3cd4-4085-b7cd-ce5622ab7dc1"]}],"mendeley":{"formattedCitation":"&lt;sup&gt;6&lt;/sup&gt;","plainTextFormattedCitation":"6","previouslyFormattedCitation":"&lt;sup&gt;6&lt;/sup&gt;"},"properties":{"noteIndex":0},"schema":"https://github.com/citation-style-language/schema/raw/master/csl-citation.json"}</w:instrText>
      </w:r>
      <w:r w:rsidR="00195399">
        <w:rPr>
          <w:vertAlign w:val="superscript"/>
        </w:rPr>
        <w:fldChar w:fldCharType="separate"/>
      </w:r>
      <w:r w:rsidR="00195399" w:rsidRPr="00637F22">
        <w:rPr>
          <w:noProof/>
          <w:vertAlign w:val="superscript"/>
        </w:rPr>
        <w:t>6</w:t>
      </w:r>
      <w:r w:rsidR="00195399">
        <w:fldChar w:fldCharType="end"/>
      </w:r>
      <w:r w:rsidR="00386548">
        <w:t xml:space="preserve"> It is</w:t>
      </w:r>
      <w:r w:rsidR="00C361D0">
        <w:t xml:space="preserve"> sometimes conceptualised as a balance between risks of harm</w:t>
      </w:r>
      <w:r w:rsidR="00E03105">
        <w:t xml:space="preserve">, </w:t>
      </w:r>
      <w:r w:rsidR="00C361D0">
        <w:t>resource use</w:t>
      </w:r>
      <w:r w:rsidR="00E03105">
        <w:t xml:space="preserve">, and </w:t>
      </w:r>
      <w:r w:rsidR="00393EAA">
        <w:t>improving patient health</w:t>
      </w:r>
      <w:r w:rsidR="00C361D0">
        <w:t>.</w:t>
      </w:r>
      <w:r w:rsidR="00195399">
        <w:fldChar w:fldCharType="begin" w:fldLock="1"/>
      </w:r>
      <w:r w:rsidR="00195399">
        <w:instrText>ADDIN CSL_CITATION {"citationItems":[{"id":"ITEM-1","itemData":{"DOI":"10.1136/qshc.2003.009530","ISSN":"14753898","PMID":"15805459","abstract":"Rather than being a static property of hospitals and other healthcare facilities, safety is dynamic and often on short time scales. In the past most healthcare delivery systems were loosely coupled-that is, activities and conditions in one part of the system had only limited effect on those elsewhere. Loose coupling allowed the system to buffer many conditions such as short term surges in demand. Modern management techniques and information systems have allowed facilities to reduce inefficiencies in operation. One side effect is the loss of buffers that previously accommodated demand surges. As a result, situations occur in which activities in one area of the hospital become critically dependent on seemingly insignificant events in seemingly distant areas. This tight coupling condition is called \"going solid\". Rasmussen's dynamic model of risk and safety can be used to formulate a model of patient safety dynamics that includes \"going solid\" and its consequences. Because the model addresses the dynamic aspects of safety, it is particularly suited to understanding current conditions in modern healthcare delivery and the way these conditions may lead to accidents.","author":[{"dropping-particle":"","family":"Cook","given":"R.","non-dropping-particle":"","parse-names":false,"suffix":""},{"dropping-particle":"","family":"Rasmussen","given":"Jens","non-dropping-particle":"","parse-names":false,"suffix":""}],"container-title":"Quality and Safety in Health Care","id":"ITEM-1","issue":"2","issued":{"date-parts":[["2005"]]},"page":"130-134","title":"\"Going solid\": A model of system dynamics and consequences for patient safety","type":"article-journal","volume":"14"},"uris":["http://www.mendeley.com/documents/?uuid=c2c4b53f-2585-4b38-aa4e-62ffcae3a021"]}],"mendeley":{"formattedCitation":"&lt;sup&gt;7&lt;/sup&gt;","plainTextFormattedCitation":"7","previouslyFormattedCitation":"&lt;sup&gt;7&lt;/sup&gt;"},"properties":{"noteIndex":0},"schema":"https://github.com/citation-style-language/schema/raw/master/csl-citation.json"}</w:instrText>
      </w:r>
      <w:r w:rsidR="00195399">
        <w:fldChar w:fldCharType="separate"/>
      </w:r>
      <w:r w:rsidR="00195399" w:rsidRPr="00637F22">
        <w:rPr>
          <w:noProof/>
          <w:vertAlign w:val="superscript"/>
        </w:rPr>
        <w:t>7</w:t>
      </w:r>
      <w:r w:rsidR="00195399">
        <w:fldChar w:fldCharType="end"/>
      </w:r>
      <w:r w:rsidR="00C361D0">
        <w:t xml:space="preserve"> Healthcare is</w:t>
      </w:r>
      <w:r w:rsidR="00905E65">
        <w:t xml:space="preserve"> </w:t>
      </w:r>
      <w:r w:rsidR="00C361D0">
        <w:t>a safety-critical industry</w:t>
      </w:r>
      <w:r w:rsidR="00C361D0">
        <w:fldChar w:fldCharType="begin" w:fldLock="1"/>
      </w:r>
      <w:r w:rsidR="00637F22">
        <w:instrText>ADDIN CSL_CITATION {"citationItems":[{"id":"ITEM-1","itemData":{"DOI":"10.1016/j.ssci.2015.12.021","ISSN":"18791042","abstract":"Healthcare organisations are often encouraged to learn from other industries in order to develop proactive and rigorous safety management practices. In the UK safety-critical industries safety cases have been used to provide justification that systems are acceptably safe. There has been growing interest in healthcare in the application of safety cases for medical devices and health information technology. However, the introduction of safety cases into general safety management and regulatory practices in healthcare is largely unexplored and unsupported. Should healthcare as an industry be encouraged to adopt safety cases more widely? This paper reviews safety case practices in six UK industries and identifies drivers and developments in the adoption of safety cases. The paper argues that safety cases might best be used in healthcare to provide an exposition of risk rather than as a regulatory tool to demonstrate acceptable levels of safety. Safety cases might support healthcare organisations in establishing proactive safety management practices. However, there has been criticism that safety cases practices have, at times, contributed to poor safety management and standards by prompting a \"tick-box\" and compliance-driven approach. These criticisms represent challenges for the adoption of safety cases in healthcare, where the level of maturity of safety management systems is arguably still lower than in traditional safety-critical industries. Healthcare stakeholders require access to education and guidance that takes into account the specifics of healthcare as an industry. Further research is required to provide evidence about the effectiveness of safety cases and the costs involved with the approach.","author":[{"dropping-particle":"","family":"Sujan","given":"Mark A.","non-dropping-particle":"","parse-names":false,"suffix":""},{"dropping-particle":"","family":"Habli","given":"Ibrahim","non-dropping-particle":"","parse-names":false,"suffix":""},{"dropping-particle":"","family":"Kelly","given":"Tim P.","non-dropping-particle":"","parse-names":false,"suffix":""},{"dropping-particle":"","family":"Pozzi","given":"Simone","non-dropping-particle":"","parse-names":false,"suffix":""},{"dropping-particle":"","family":"Johnson","given":"Christopher W.","non-dropping-particle":"","parse-names":false,"suffix":""}],"container-title":"Safety Science","id":"ITEM-1","issued":{"date-parts":[["2016"]]},"page":"181-189","publisher":"Elsevier Ltd","title":"Should healthcare providers do safety cases? Lessons from a cross-industry review of safety case practices","type":"article-journal","volume":"84"},"uris":["http://www.mendeley.com/documents/?uuid=86855dd1-8bb0-466e-bb10-7d2b47504eca"]}],"mendeley":{"formattedCitation":"&lt;sup&gt;8&lt;/sup&gt;","plainTextFormattedCitation":"8","previouslyFormattedCitation":"&lt;sup&gt;8&lt;/sup&gt;"},"properties":{"noteIndex":0},"schema":"https://github.com/citation-style-language/schema/raw/master/csl-citation.json"}</w:instrText>
      </w:r>
      <w:r w:rsidR="00C361D0">
        <w:fldChar w:fldCharType="separate"/>
      </w:r>
      <w:r w:rsidR="00637F22" w:rsidRPr="00637F22">
        <w:rPr>
          <w:noProof/>
          <w:vertAlign w:val="superscript"/>
        </w:rPr>
        <w:t>8</w:t>
      </w:r>
      <w:r w:rsidR="00C361D0">
        <w:fldChar w:fldCharType="end"/>
      </w:r>
      <w:r w:rsidR="00C361D0">
        <w:t xml:space="preserve"> that must approach safety by concurrently avoiding, managing and embracing</w:t>
      </w:r>
      <w:r w:rsidR="00C769FE">
        <w:t xml:space="preserve"> risk</w:t>
      </w:r>
      <w:r w:rsidR="007E7366">
        <w:t>.</w:t>
      </w:r>
      <w:r w:rsidR="00195399">
        <w:fldChar w:fldCharType="begin" w:fldLock="1"/>
      </w:r>
      <w:r w:rsidR="00195399">
        <w:instrText>ADDIN CSL_CITATION {"citationItems":[{"id":"ITEM-1","itemData":{"DOI":"10.1007/978-3-319-25559-0","ISBN":"9783319255590","author":[{"dropping-particle":"","family":"Vincent","given":"Charles","non-dropping-particle":"","parse-names":false,"suffix":""},{"dropping-particle":"","family":"Amalberti","given":"René","non-dropping-particle":"","parse-names":false,"suffix":""}],"chapter-number":"Chapter 3","container-title":"Safer Healthcare: Strategies for the Real World","id":"ITEM-1","issued":{"date-parts":[["2016"]]},"page":"27-38","publisher":"Springer","title":"Approaches to Safety: One Size Does Not Fit All","type":"chapter"},"uris":["http://www.mendeley.com/documents/?uuid=65e42a29-59d0-471a-b02b-bc7d3a828621"]}],"mendeley":{"formattedCitation":"&lt;sup&gt;9&lt;/sup&gt;","plainTextFormattedCitation":"9","previouslyFormattedCitation":"&lt;sup&gt;9&lt;/sup&gt;"},"properties":{"noteIndex":0},"schema":"https://github.com/citation-style-language/schema/raw/master/csl-citation.json"}</w:instrText>
      </w:r>
      <w:r w:rsidR="00195399">
        <w:fldChar w:fldCharType="separate"/>
      </w:r>
      <w:r w:rsidR="00195399" w:rsidRPr="00637F22">
        <w:rPr>
          <w:noProof/>
          <w:vertAlign w:val="superscript"/>
        </w:rPr>
        <w:t>9</w:t>
      </w:r>
      <w:r w:rsidR="00195399">
        <w:fldChar w:fldCharType="end"/>
      </w:r>
      <w:r w:rsidR="00C361D0">
        <w:t xml:space="preserve"> This sets healthcare apart from other safety-critical industries</w:t>
      </w:r>
      <w:r w:rsidR="00905E65">
        <w:t xml:space="preserve"> – like aviation and offshore oil production – </w:t>
      </w:r>
      <w:r w:rsidR="008A7803">
        <w:t xml:space="preserve">that </w:t>
      </w:r>
      <w:r w:rsidR="00C361D0">
        <w:t>predominantly focus on only one of these approaches.</w:t>
      </w:r>
      <w:r w:rsidR="00C62B61">
        <w:fldChar w:fldCharType="begin" w:fldLock="1"/>
      </w:r>
      <w:r w:rsidR="00D26D55">
        <w:instrText>ADDIN CSL_CITATION {"citationItems":[{"id":"ITEM-1","itemData":{"DOI":"10.1007/978-3-319-25559-0","ISBN":"9783319255590","author":[{"dropping-particle":"","family":"Vincent","given":"Charles","non-dropping-particle":"","parse-names":false,"suffix":""},{"dropping-particle":"","family":"Amalberti","given":"René","non-dropping-particle":"","parse-names":false,"suffix":""}],"chapter-number":"Chapter 3","container-title":"Safer Healthcare: Strategies for the Real World","id":"ITEM-1","issued":{"date-parts":[["2016"]]},"page":"27-38","publisher":"Springer","title":"Approaches to Safety: One Size Does Not Fit All","type":"chapter"},"uris":["http://www.mendeley.com/documents/?uuid=65e42a29-59d0-471a-b02b-bc7d3a828621"]}],"mendeley":{"formattedCitation":"&lt;sup&gt;9&lt;/sup&gt;","plainTextFormattedCitation":"9","previouslyFormattedCitation":"&lt;sup&gt;9&lt;/sup&gt;"},"properties":{"noteIndex":0},"schema":"https://github.com/citation-style-language/schema/raw/master/csl-citation.json"}</w:instrText>
      </w:r>
      <w:r w:rsidR="00C62B61">
        <w:fldChar w:fldCharType="separate"/>
      </w:r>
      <w:r w:rsidR="00C62B61" w:rsidRPr="00C62B61">
        <w:rPr>
          <w:noProof/>
          <w:vertAlign w:val="superscript"/>
        </w:rPr>
        <w:t>9</w:t>
      </w:r>
      <w:r w:rsidR="00C62B61">
        <w:fldChar w:fldCharType="end"/>
      </w:r>
    </w:p>
    <w:p w14:paraId="24D88517" w14:textId="1C6F8E0F" w:rsidR="00823212" w:rsidRDefault="00823212" w:rsidP="000F5857">
      <w:pPr>
        <w:spacing w:after="0" w:line="240" w:lineRule="auto"/>
        <w:rPr>
          <w:rFonts w:cstheme="minorHAnsi"/>
        </w:rPr>
      </w:pPr>
      <w:r w:rsidRPr="00484E71">
        <w:t xml:space="preserve">While the patient-safety perspective on </w:t>
      </w:r>
      <w:r w:rsidR="00977083">
        <w:t xml:space="preserve">digital </w:t>
      </w:r>
      <w:r w:rsidRPr="00484E71">
        <w:t>health technology is not novel</w:t>
      </w:r>
      <w:r w:rsidRPr="00484E71">
        <w:fldChar w:fldCharType="begin" w:fldLock="1"/>
      </w:r>
      <w:r w:rsidR="00D84EFC">
        <w:instrText>ADDIN CSL_CITATION {"citationItems":[{"id":"ITEM-1","itemData":{"DOI":"10.3389/fpubh.2015.00134","author":[{"dropping-particle":"","family":"Kostkova","given":"Patty","non-dropping-particle":"","parse-names":false,"suffix":""}],"container-title":"Frontiers in Public Health","id":"ITEM-1","issue":"134","issued":{"date-parts":[["2015"]]},"page":"1-5","title":"Grand challenges in digital health","type":"article-journal","volume":"3"},"uris":["http://www.mendeley.com/documents/?uuid=90b7042f-7ee1-4e6e-acb2-a6dd7a53aaea"]}],"mendeley":{"formattedCitation":"&lt;sup&gt;10&lt;/sup&gt;","plainTextFormattedCitation":"10","previouslyFormattedCitation":"&lt;sup&gt;10&lt;/sup&gt;"},"properties":{"noteIndex":0},"schema":"https://github.com/citation-style-language/schema/raw/master/csl-citation.json"}</w:instrText>
      </w:r>
      <w:r w:rsidRPr="00484E71">
        <w:fldChar w:fldCharType="separate"/>
      </w:r>
      <w:r w:rsidR="00D84EFC" w:rsidRPr="00D84EFC">
        <w:rPr>
          <w:noProof/>
          <w:vertAlign w:val="superscript"/>
        </w:rPr>
        <w:t>10</w:t>
      </w:r>
      <w:r w:rsidRPr="00484E71">
        <w:fldChar w:fldCharType="end"/>
      </w:r>
      <w:r w:rsidRPr="00484E71">
        <w:t>, the types of patient</w:t>
      </w:r>
      <w:r w:rsidRPr="00484E71">
        <w:rPr>
          <w:rFonts w:cstheme="minorHAnsi"/>
        </w:rPr>
        <w:t>-safety challenges and our capacity to address them are constantly in flux.</w:t>
      </w:r>
      <w:r w:rsidR="00905E65" w:rsidRPr="00905E65">
        <w:rPr>
          <w:rFonts w:cstheme="minorHAnsi"/>
        </w:rPr>
        <w:t xml:space="preserve"> </w:t>
      </w:r>
      <w:r w:rsidR="00905E65">
        <w:rPr>
          <w:rFonts w:cstheme="minorHAnsi"/>
        </w:rPr>
        <w:t>Policy, standards and regulations specific to</w:t>
      </w:r>
      <w:r w:rsidR="00977083">
        <w:rPr>
          <w:rFonts w:cstheme="minorHAnsi"/>
        </w:rPr>
        <w:t xml:space="preserve"> digital</w:t>
      </w:r>
      <w:r w:rsidR="00905E65">
        <w:rPr>
          <w:rFonts w:cstheme="minorHAnsi"/>
        </w:rPr>
        <w:t xml:space="preserve"> health technology are being drafted worldwide</w:t>
      </w:r>
      <w:r w:rsidR="00905E65">
        <w:rPr>
          <w:rFonts w:cstheme="minorHAnsi"/>
        </w:rPr>
        <w:fldChar w:fldCharType="begin" w:fldLock="1"/>
      </w:r>
      <w:r w:rsidR="00D84EFC">
        <w:rPr>
          <w:rFonts w:cstheme="minorHAnsi"/>
        </w:rPr>
        <w:instrText>ADDIN CSL_CITATION {"citationItems":[{"id":"ITEM-1","itemData":{"author":[{"dropping-particle":"","family":"International Comparative Legal Guide","given":"","non-dropping-particle":"","parse-names":false,"suffix":""}],"editor":[{"dropping-particle":"","family":"Tanenbaum","given":"William","non-dropping-particle":"","parse-names":false,"suffix":""}],"id":"ITEM-1","issued":{"date-parts":[["2020"]]},"publisher":"Global Legal Group","title":"Digital Health Laws and Regulations 2020","type":"book"},"uris":["http://www.mendeley.com/documents/?uuid=a6d4ce4a-db0d-4628-9b1a-b577e06c0fce"]}],"mendeley":{"formattedCitation":"&lt;sup&gt;11&lt;/sup&gt;","plainTextFormattedCitation":"11","previouslyFormattedCitation":"&lt;sup&gt;11&lt;/sup&gt;"},"properties":{"noteIndex":0},"schema":"https://github.com/citation-style-language/schema/raw/master/csl-citation.json"}</w:instrText>
      </w:r>
      <w:r w:rsidR="00905E65">
        <w:rPr>
          <w:rFonts w:cstheme="minorHAnsi"/>
          <w:vertAlign w:val="superscript"/>
        </w:rPr>
        <w:fldChar w:fldCharType="separate"/>
      </w:r>
      <w:r w:rsidR="00D84EFC" w:rsidRPr="00D84EFC">
        <w:rPr>
          <w:rFonts w:cstheme="minorHAnsi"/>
          <w:noProof/>
          <w:vertAlign w:val="superscript"/>
        </w:rPr>
        <w:t>11</w:t>
      </w:r>
      <w:r w:rsidR="00905E65">
        <w:rPr>
          <w:rFonts w:cstheme="minorHAnsi"/>
        </w:rPr>
        <w:fldChar w:fldCharType="end"/>
      </w:r>
      <w:r w:rsidR="000F5857">
        <w:rPr>
          <w:rFonts w:cstheme="minorHAnsi"/>
        </w:rPr>
        <w:t xml:space="preserve"> to keep pace with evolving healthcare</w:t>
      </w:r>
      <w:r w:rsidR="00905E65">
        <w:rPr>
          <w:rFonts w:cstheme="minorHAnsi"/>
        </w:rPr>
        <w:t>, including the US Food and Drug Administration, and the UK’s National Health Service and the National Institute for Health and Care Excellence.</w:t>
      </w:r>
      <w:r w:rsidR="00905E65">
        <w:rPr>
          <w:rFonts w:cstheme="minorHAnsi"/>
        </w:rPr>
        <w:fldChar w:fldCharType="begin" w:fldLock="1"/>
      </w:r>
      <w:r w:rsidR="00D84EFC">
        <w:rPr>
          <w:rFonts w:cstheme="minorHAnsi"/>
        </w:rPr>
        <w:instrText>ADDIN CSL_CITATION {"citationItems":[{"id":"ITEM-1","itemData":{"author":[{"dropping-particle":"","family":"NHS","given":"","non-dropping-particle":"","parse-names":false,"suffix":""}],"id":"ITEM-1","issued":{"date-parts":[["2019"]]},"publisher":"NHS England and NHS Improvment","title":"The NHS Patient Safety Strategy: Safer culture, safer systems, safer patients","type":"article"},"uris":["http://www.mendeley.com/documents/?uuid=a2520d28-baee-4efc-9299-3bffd4a80a98"]},{"id":"ITEM-2","itemData":{"author":[{"dropping-particle":"","family":"NICE","given":"","non-dropping-particle":"","parse-names":false,"suffix":""}],"id":"ITEM-2","issued":{"date-parts":[["2019"]]},"publisher":"National Institute for Health and Care Excellence","title":"Evidence standards framework for digital health technologies: User guide","type":"article"},"uris":["http://www.mendeley.com/documents/?uuid=921ddda2-98c1-4971-a0e1-1ca52db3b68f"]},{"id":"ITEM-3","itemData":{"abstract":"Introduction FDA's Center for Devices and Radiological Health (CDRH) puts patients at the forefront of our vision—we are driven by timely patient access to high-quality, safe and effective medical technology. From mobile medical apps and fitness trackers, to software that supports the clinical decisions doctors make every day, digital technology has been driving a revolution in health care. This Digital Health Innovation Action Plan outlines our efforts to reimagine FDA's approach for assuring that all Americans, including patients, consumers and other health care customers have timely access to high-quality, safe and effective digital health products. This plan lays out the CDRH's vision for fostering digital health innovation while continuing to protect and promote the public health, including: · Issuing guidance to provide clarity on the medical software provisions of the 21 st Century Cures legislation; · Launching an innovative pilot precertification program to work with our customers to develop a new approach to digital health technology oversight (FDA Pre-Cert for Software); and · Building FDA's bench strength and expertise in CDRH's digital health unit.","author":[{"dropping-particle":"","family":"US Food and Drug Administration","given":"","non-dropping-particle":"","parse-names":false,"suffix":""}],"id":"ITEM-3","issued":{"date-parts":[["2017"]]},"title":"Digital Health Innovation Action Plan","type":"article"},"uris":["http://www.mendeley.com/documents/?uuid=7d1ac4d4-bab0-4bef-8c7d-6859e81f4c0e"]}],"mendeley":{"formattedCitation":"&lt;sup&gt;12–14&lt;/sup&gt;","plainTextFormattedCitation":"12–14","previouslyFormattedCitation":"&lt;sup&gt;12–14&lt;/sup&gt;"},"properties":{"noteIndex":0},"schema":"https://github.com/citation-style-language/schema/raw/master/csl-citation.json"}</w:instrText>
      </w:r>
      <w:r w:rsidR="00905E65">
        <w:rPr>
          <w:rFonts w:cstheme="minorHAnsi"/>
        </w:rPr>
        <w:fldChar w:fldCharType="separate"/>
      </w:r>
      <w:r w:rsidR="00D84EFC" w:rsidRPr="00D84EFC">
        <w:rPr>
          <w:rFonts w:cstheme="minorHAnsi"/>
          <w:noProof/>
          <w:vertAlign w:val="superscript"/>
        </w:rPr>
        <w:t>12–14</w:t>
      </w:r>
      <w:r w:rsidR="00905E65">
        <w:rPr>
          <w:rFonts w:cstheme="minorHAnsi"/>
        </w:rPr>
        <w:fldChar w:fldCharType="end"/>
      </w:r>
      <w:r w:rsidRPr="00484E71">
        <w:rPr>
          <w:rFonts w:cstheme="minorHAnsi"/>
        </w:rPr>
        <w:t xml:space="preserve"> </w:t>
      </w:r>
      <w:r w:rsidR="00977083">
        <w:rPr>
          <w:rFonts w:cstheme="minorHAnsi"/>
        </w:rPr>
        <w:t>Digital h</w:t>
      </w:r>
      <w:r w:rsidR="00455DDA" w:rsidRPr="00484E71">
        <w:t>ealth information technolog</w:t>
      </w:r>
      <w:r w:rsidR="00E410A7">
        <w:t>ies</w:t>
      </w:r>
      <w:r w:rsidR="00455DDA">
        <w:rPr>
          <w:rFonts w:cstheme="minorHAnsi"/>
        </w:rPr>
        <w:t xml:space="preserve"> </w:t>
      </w:r>
      <w:r w:rsidR="00E410A7">
        <w:rPr>
          <w:rFonts w:cstheme="minorHAnsi"/>
        </w:rPr>
        <w:t>are</w:t>
      </w:r>
      <w:r>
        <w:rPr>
          <w:rFonts w:cstheme="minorHAnsi"/>
        </w:rPr>
        <w:t xml:space="preserve"> becoming increasingly networked in line with t</w:t>
      </w:r>
      <w:r w:rsidR="00393EAA">
        <w:rPr>
          <w:rFonts w:cstheme="minorHAnsi"/>
        </w:rPr>
        <w:t>he fourth industrial revolution</w:t>
      </w:r>
      <w:r w:rsidR="00D84EFC">
        <w:rPr>
          <w:rFonts w:cstheme="minorHAnsi"/>
        </w:rPr>
        <w:t>,</w:t>
      </w:r>
      <w:r>
        <w:rPr>
          <w:rFonts w:cstheme="minorHAnsi"/>
        </w:rPr>
        <w:t xml:space="preserve"> </w:t>
      </w:r>
      <w:r w:rsidRPr="00484E71">
        <w:rPr>
          <w:rFonts w:eastAsia="Times New Roman" w:cstheme="minorHAnsi"/>
          <w:lang w:eastAsia="en-GB"/>
        </w:rPr>
        <w:t>pos</w:t>
      </w:r>
      <w:r>
        <w:rPr>
          <w:rFonts w:eastAsia="Times New Roman" w:cstheme="minorHAnsi"/>
          <w:lang w:eastAsia="en-GB"/>
        </w:rPr>
        <w:t>ing</w:t>
      </w:r>
      <w:r w:rsidRPr="00484E71">
        <w:rPr>
          <w:rFonts w:eastAsia="Times New Roman" w:cstheme="minorHAnsi"/>
          <w:lang w:eastAsia="en-GB"/>
        </w:rPr>
        <w:t xml:space="preserve"> novel </w:t>
      </w:r>
      <w:r>
        <w:rPr>
          <w:rFonts w:eastAsia="Times New Roman" w:cstheme="minorHAnsi"/>
          <w:lang w:eastAsia="en-GB"/>
        </w:rPr>
        <w:t>safety issues as technologies interact</w:t>
      </w:r>
      <w:r w:rsidRPr="00484E71">
        <w:rPr>
          <w:rFonts w:eastAsia="Times New Roman" w:cstheme="minorHAnsi"/>
          <w:lang w:eastAsia="en-GB"/>
        </w:rPr>
        <w:t>.</w:t>
      </w:r>
      <w:r w:rsidR="00195399" w:rsidRPr="00484E71">
        <w:rPr>
          <w:rFonts w:eastAsia="Times New Roman" w:cstheme="minorHAnsi"/>
          <w:lang w:eastAsia="en-GB"/>
        </w:rPr>
        <w:fldChar w:fldCharType="begin" w:fldLock="1"/>
      </w:r>
      <w:r w:rsidR="00D84EFC">
        <w:rPr>
          <w:rFonts w:eastAsia="Times New Roman" w:cstheme="minorHAnsi"/>
          <w:lang w:eastAsia="en-GB"/>
        </w:rPr>
        <w:instrText>ADDIN CSL_CITATION {"citationItems":[{"id":"ITEM-1","itemData":{"DOI":"10.1007/978-3-030-17347-0","ISBN":"978-3-030-17346-3","abstract":"The healthcare industry is uniquely structured so that the receiver of the services (the patient) often isn’t the predominant payer for those services (the insurance company). Healthcare interventions are often complex and typically involve multiple players including providers, payers, patients and regulators. This leads to economic dilemmas such as moral hazard, information asymmetry, and tangential considerations of cost versus quality creating obstacles on the road to delivering efficient and effective healthcare. Relevant data, pertinent information, and germane knowledge knowledge play a vital role in relieving these problems and can be most effectively obtained via prudently structured and well designed healthcare technology. Some of the major challenges facing today’s healthcare organizations include demographic (longer life expectancy and an aging population), technology (incorporating advances that keep people healthier), and financial (escalating costs technological innovation) problems. In order to realize technology’s full potential it is imperative to understand the healthcare-technology paradigm, develop sustainability models for the effective use of technology in a specific context, then successfully design and implement patient-centric technology solutions. Many of the problems with technology are connected to the platform-centric nature of these systems which cannot support seamless transfer of data and information, leading to inferior healthcare delivery. This new series focuses on designing effective and efficient technologically enabled healthcare processes to support the delivery of superior healthcare and provide better access, quality and value. It’s main goal will be to identify the barriers and facilitators in moving from idea generation to concept realization and will navigate the key challenges in the field: bringing readers solutions and recommendations while identifying key factors in developing technology-enabled healthcare solutions.","editor":[{"dropping-particle":"","family":"Wickramasinghe","given":"Nilmini","non-dropping-particle":"","parse-names":false,"suffix":""},{"dropping-particle":"","family":"Bodendorf","given":"Freimut","non-dropping-particle":"","parse-names":false,"suffix":""}],"id":"ITEM-1","issued":{"date-parts":[["2020"]]},"publisher":"Springer","title":"Delivering Superior Health and Wellness Management with IoT and Analytics","type":"book"},"uris":["http://www.mendeley.com/documents/?uuid=5095f1e3-d4e8-4388-93d8-9d5441143ce9"]}],"mendeley":{"formattedCitation":"&lt;sup&gt;15&lt;/sup&gt;","plainTextFormattedCitation":"15","previouslyFormattedCitation":"&lt;sup&gt;15&lt;/sup&gt;"},"properties":{"noteIndex":0},"schema":"https://github.com/citation-style-language/schema/raw/master/csl-citation.json"}</w:instrText>
      </w:r>
      <w:r w:rsidR="00195399" w:rsidRPr="00484E71">
        <w:rPr>
          <w:rFonts w:eastAsia="Times New Roman" w:cstheme="minorHAnsi"/>
          <w:lang w:eastAsia="en-GB"/>
        </w:rPr>
        <w:fldChar w:fldCharType="separate"/>
      </w:r>
      <w:r w:rsidR="00D84EFC" w:rsidRPr="00D84EFC">
        <w:rPr>
          <w:rFonts w:eastAsia="Times New Roman" w:cstheme="minorHAnsi"/>
          <w:noProof/>
          <w:vertAlign w:val="superscript"/>
          <w:lang w:eastAsia="en-GB"/>
        </w:rPr>
        <w:t>15</w:t>
      </w:r>
      <w:r w:rsidR="00195399" w:rsidRPr="00484E71">
        <w:rPr>
          <w:rFonts w:eastAsia="Times New Roman" w:cstheme="minorHAnsi"/>
          <w:lang w:eastAsia="en-GB"/>
        </w:rPr>
        <w:fldChar w:fldCharType="end"/>
      </w:r>
      <w:r w:rsidRPr="00484E71">
        <w:rPr>
          <w:rFonts w:eastAsia="Times New Roman" w:cstheme="minorHAnsi"/>
          <w:lang w:eastAsia="en-GB"/>
        </w:rPr>
        <w:t xml:space="preserve"> This is because w</w:t>
      </w:r>
      <w:r w:rsidRPr="00484E71">
        <w:rPr>
          <w:rFonts w:cstheme="minorHAnsi"/>
        </w:rPr>
        <w:t xml:space="preserve">hen </w:t>
      </w:r>
      <w:r w:rsidR="00455DDA">
        <w:t>health information technologies</w:t>
      </w:r>
      <w:r w:rsidRPr="00484E71">
        <w:rPr>
          <w:rFonts w:cstheme="minorHAnsi"/>
        </w:rPr>
        <w:t xml:space="preserve"> interact, they form a </w:t>
      </w:r>
      <w:r>
        <w:rPr>
          <w:rFonts w:cstheme="minorHAnsi"/>
        </w:rPr>
        <w:t>health information system</w:t>
      </w:r>
      <w:r w:rsidR="00C62B61">
        <w:rPr>
          <w:rFonts w:cstheme="minorHAnsi"/>
        </w:rPr>
        <w:t>,</w:t>
      </w:r>
      <w:r>
        <w:rPr>
          <w:rFonts w:cstheme="minorHAnsi"/>
        </w:rPr>
        <w:fldChar w:fldCharType="begin" w:fldLock="1"/>
      </w:r>
      <w:r w:rsidR="00D84EFC">
        <w:rPr>
          <w:rFonts w:cstheme="minorHAnsi"/>
        </w:rPr>
        <w:instrText>ADDIN CSL_CITATION {"citationItems":[{"id":"ITEM-1","itemData":{"abstract":"A special branch of complexity science, complex adaptive systems (CAS), is a way of thinking about systems of interacting agents and how order emerges in systems from the interactions of agents. Though CAS has been widely used in management and organizational studies for decades, it has been employed in the Information Systems (IS) researc`h domain only more recently to investigate complex phenomena like agile software development, bottom-up IT use process, and systems dynamics. The aim of this research is to conduct a review of CAS studies within the IS discipline, particularly focusing on how CAS concepts are used for theorizing complex phenomena and the context of the use. To achieve this, we survey papers published in top outlets between 2002 and 2014, conduct in-depth analysis and categorize the contributions of the papers sampled by mapping them with the relevant CAS concepts. The review suggests that CAS has attracted limited interest within IS due to confusion with its central concepts, inherent complexities and possible ontological and epistemological issues with knowledge accumulation. We identify some promising IS research areas that can be studied using CAS and propose some guidelines for future researchers.","author":[{"dropping-particle":"","family":"Onik","given":"Mohammad Fakhrul Alam","non-dropping-particle":"","parse-names":false,"suffix":""},{"dropping-particle":"","family":"Fielt","given":"Erwin","non-dropping-particle":"","parse-names":false,"suffix":""},{"dropping-particle":"","family":"Gable","given":"Guy G.","non-dropping-particle":"","parse-names":false,"suffix":""}],"container-title":"Pacific Asia Conference on Information Systems (PACIS)","editor":[{"dropping-particle":"","family":"Ling","given":"S.C.","non-dropping-particle":"","parse-names":false,"suffix":""},{"dropping-particle":"","family":"Bahri","given":"S.","non-dropping-particle":"","parse-names":false,"suffix":""},{"dropping-particle":"","family":"Finnegan","given":"P.","non-dropping-particle":"","parse-names":false,"suffix":""}],"id":"ITEM-1","issued":{"date-parts":[["2017"]]},"page":"1-14","title":"Complex Adaptive Systems Theory in Information Systems Research - A Systematic Literature Review","type":"paper-conference"},"uris":["http://www.mendeley.com/documents/?uuid=58cfbfc3-162c-41c6-b237-bf08453c6af3"]}],"mendeley":{"formattedCitation":"&lt;sup&gt;16&lt;/sup&gt;","plainTextFormattedCitation":"16","previouslyFormattedCitation":"&lt;sup&gt;16&lt;/sup&gt;"},"properties":{"noteIndex":0},"schema":"https://github.com/citation-style-language/schema/raw/master/csl-citation.json"}</w:instrText>
      </w:r>
      <w:r>
        <w:rPr>
          <w:rFonts w:cstheme="minorHAnsi"/>
        </w:rPr>
        <w:fldChar w:fldCharType="separate"/>
      </w:r>
      <w:r w:rsidR="00D84EFC" w:rsidRPr="00D84EFC">
        <w:rPr>
          <w:rFonts w:cstheme="minorHAnsi"/>
          <w:noProof/>
          <w:vertAlign w:val="superscript"/>
        </w:rPr>
        <w:t>16</w:t>
      </w:r>
      <w:r>
        <w:rPr>
          <w:rFonts w:cstheme="minorHAnsi"/>
        </w:rPr>
        <w:fldChar w:fldCharType="end"/>
      </w:r>
      <w:r>
        <w:rPr>
          <w:rFonts w:cstheme="minorHAnsi"/>
        </w:rPr>
        <w:t xml:space="preserve"> </w:t>
      </w:r>
      <w:r w:rsidR="001F42BB">
        <w:rPr>
          <w:rFonts w:cstheme="minorHAnsi"/>
        </w:rPr>
        <w:t>or what some have referred to as information infrastructures</w:t>
      </w:r>
      <w:r w:rsidR="00A52E78">
        <w:rPr>
          <w:rFonts w:cstheme="minorHAnsi"/>
        </w:rPr>
        <w:fldChar w:fldCharType="begin" w:fldLock="1"/>
      </w:r>
      <w:r w:rsidR="00D84EFC">
        <w:rPr>
          <w:rFonts w:cstheme="minorHAnsi"/>
        </w:rPr>
        <w:instrText>ADDIN CSL_CITATION {"citationItems":[{"id":"ITEM-1","itemData":{"DOI":"10.1007/978-3-319-51020-0","ISBN":"978-3-319-51020-0","author":[{"dropping-particle":"","family":"Aanestad","given":"Margunn","non-dropping-particle":"","parse-names":false,"suffix":""},{"dropping-particle":"","family":"Grisot","given":"Miria","non-dropping-particle":"","parse-names":false,"suffix":""},{"dropping-particle":"","family":"Hanseth","given":"Ole","non-dropping-particle":"","parse-names":false,"suffix":""},{"dropping-particle":"","family":"Vassilakopoulou","given":"Polyxeni","non-dropping-particle":"","parse-names":false,"suffix":""}],"id":"ITEM-1","issued":{"date-parts":[["2017"]]},"publisher":"Springer","title":"Information Infrastructures within European Health Care: Working with the Installed Base","type":"book"},"uris":["http://www.mendeley.com/documents/?uuid=13ae8997-1b7a-4783-ab11-a6961714befa"]}],"mendeley":{"formattedCitation":"&lt;sup&gt;17&lt;/sup&gt;","plainTextFormattedCitation":"17","previouslyFormattedCitation":"&lt;sup&gt;17&lt;/sup&gt;"},"properties":{"noteIndex":0},"schema":"https://github.com/citation-style-language/schema/raw/master/csl-citation.json"}</w:instrText>
      </w:r>
      <w:r w:rsidR="00A52E78">
        <w:rPr>
          <w:rFonts w:cstheme="minorHAnsi"/>
        </w:rPr>
        <w:fldChar w:fldCharType="separate"/>
      </w:r>
      <w:r w:rsidR="00D84EFC" w:rsidRPr="00D84EFC">
        <w:rPr>
          <w:rFonts w:cstheme="minorHAnsi"/>
          <w:noProof/>
          <w:vertAlign w:val="superscript"/>
        </w:rPr>
        <w:t>17</w:t>
      </w:r>
      <w:r w:rsidR="00A52E78">
        <w:rPr>
          <w:rFonts w:cstheme="minorHAnsi"/>
        </w:rPr>
        <w:fldChar w:fldCharType="end"/>
      </w:r>
      <w:r w:rsidR="001F42BB">
        <w:rPr>
          <w:rFonts w:cstheme="minorHAnsi"/>
        </w:rPr>
        <w:t xml:space="preserve">, </w:t>
      </w:r>
      <w:r>
        <w:rPr>
          <w:rFonts w:cstheme="minorHAnsi"/>
        </w:rPr>
        <w:t>the success or failure of which is partly due to emergent rather than planned change resulting from local improvisation.</w:t>
      </w:r>
      <w:r w:rsidR="00195399">
        <w:rPr>
          <w:rFonts w:cstheme="minorHAnsi"/>
        </w:rPr>
        <w:fldChar w:fldCharType="begin" w:fldLock="1"/>
      </w:r>
      <w:r w:rsidR="00D84EFC">
        <w:rPr>
          <w:rFonts w:cstheme="minorHAnsi"/>
        </w:rPr>
        <w:instrText>ADDIN CSL_CITATION {"citationItems":[{"id":"ITEM-1","itemData":{"DOI":"10.1016/j.ijmedinf.2005.07.024","ISSN":"13865056","abstract":"Background and purpose: The generalised assumption of health information systems (HIS) success is questioned by a few commentators in the medical informatics field. They point to widespread HIS failure. The purpose of this paper was therefore to develop a better conceptual foundation for, and practical guidance on, health information systems failure (and success). Methods: Literature and case analysis plus pilot testing of developed model. Results: Defining HIS failure and success is complex, and the current evidence base on HIS success and failure rates was found to be weak. Nonetheless, the best current estimate is that HIS failure is an important problem. The paper therefore derives and explains the \"design-reality gap\" conceptual model. This is shown to be robust in explaining multiple cases of HIS success and failure, yet provides a contingency that encompasses the differences which exist in different HIS contexts. The design-reality gap model is piloted to demonstrate its value as a tool for risk assessment and mitigation on HIS projects. It also throws into question traditional, structured development methodologies, highlighting the importance of emergent change and improvisation in HIS. Conclusions: The design-reality gap model can be used to address the problem of HIS failure, both as a post hoc evaluative tool and as a pre hoc risk assessment and mitigation tool. It also validates a set of methods, techniques, roles and competencies needed to support the dynamic improvisations that are found to underpin cases of HIS success. © 2005 Elsevier Ireland Ltd. All rights reserved.","author":[{"dropping-particle":"","family":"Heeks","given":"Richard","non-dropping-particle":"","parse-names":false,"suffix":""}],"container-title":"International Journal of Medical Informatics","id":"ITEM-1","issue":"2","issued":{"date-parts":[["2006"]]},"page":"125-137","title":"Health information systems: Failure, success and improvisation","type":"article-journal","volume":"75"},"uris":["http://www.mendeley.com/documents/?uuid=95e3926a-08aa-45a5-9811-109d21081785"]}],"mendeley":{"formattedCitation":"&lt;sup&gt;18&lt;/sup&gt;","plainTextFormattedCitation":"18","previouslyFormattedCitation":"&lt;sup&gt;18&lt;/sup&gt;"},"properties":{"noteIndex":0},"schema":"https://github.com/citation-style-language/schema/raw/master/csl-citation.json"}</w:instrText>
      </w:r>
      <w:r w:rsidR="00195399">
        <w:rPr>
          <w:rFonts w:cstheme="minorHAnsi"/>
        </w:rPr>
        <w:fldChar w:fldCharType="separate"/>
      </w:r>
      <w:r w:rsidR="00D84EFC" w:rsidRPr="00D84EFC">
        <w:rPr>
          <w:rFonts w:cstheme="minorHAnsi"/>
          <w:noProof/>
          <w:vertAlign w:val="superscript"/>
        </w:rPr>
        <w:t>18</w:t>
      </w:r>
      <w:r w:rsidR="00195399">
        <w:rPr>
          <w:rFonts w:cstheme="minorHAnsi"/>
        </w:rPr>
        <w:fldChar w:fldCharType="end"/>
      </w:r>
      <w:r>
        <w:rPr>
          <w:rFonts w:cstheme="minorHAnsi"/>
        </w:rPr>
        <w:t xml:space="preserve"> These </w:t>
      </w:r>
      <w:r w:rsidR="00455DDA" w:rsidRPr="00484E71">
        <w:t xml:space="preserve">health information </w:t>
      </w:r>
      <w:r w:rsidR="00455DDA">
        <w:t>systems</w:t>
      </w:r>
      <w:r w:rsidR="00455DDA">
        <w:rPr>
          <w:rFonts w:cstheme="minorHAnsi"/>
        </w:rPr>
        <w:t xml:space="preserve"> </w:t>
      </w:r>
      <w:r>
        <w:rPr>
          <w:rFonts w:cstheme="minorHAnsi"/>
        </w:rPr>
        <w:t xml:space="preserve">are the inevitable structure of </w:t>
      </w:r>
      <w:r w:rsidR="002F1A2B">
        <w:rPr>
          <w:rFonts w:cstheme="minorHAnsi"/>
        </w:rPr>
        <w:t xml:space="preserve">how </w:t>
      </w:r>
      <w:r>
        <w:rPr>
          <w:rFonts w:cstheme="minorHAnsi"/>
        </w:rPr>
        <w:t xml:space="preserve">digital health </w:t>
      </w:r>
      <w:r w:rsidR="002F1A2B">
        <w:rPr>
          <w:rFonts w:cstheme="minorHAnsi"/>
        </w:rPr>
        <w:t>is evolving</w:t>
      </w:r>
      <w:r>
        <w:rPr>
          <w:rFonts w:cstheme="minorHAnsi"/>
        </w:rPr>
        <w:fldChar w:fldCharType="begin" w:fldLock="1"/>
      </w:r>
      <w:r w:rsidR="00637F22">
        <w:rPr>
          <w:rFonts w:cstheme="minorHAnsi"/>
        </w:rPr>
        <w:instrText>ADDIN CSL_CITATION {"citationItems":[{"id":"ITEM-1","itemData":{"DOI":"10.1016/j.jii.2020.100129","ISSN":"2452-414X","author":[{"dropping-particle":"","family":"Aceto","given":"Giuseppe","non-dropping-particle":"","parse-names":false,"suffix":""},{"dropping-particle":"","family":"Persico","given":"Valerio","non-dropping-particle":"","parse-names":false,"suffix":""},{"dropping-particle":"","family":"Pescapé","given":"Antonio","non-dropping-particle":"","parse-names":false,"suffix":""}],"container-title":"Journal of Industrial Information Integration","id":"ITEM-1","issued":{"date-parts":[["2020"]]},"page":"100129","publisher":"Elsevier","title":"Industry 4.0 and Health: Internet of Things, Big Data, and Cloud Computing","type":"article-journal","volume":"18"},"uris":["http://www.mendeley.com/documents/?uuid=dae5fe6b-26a8-479f-a932-a7667dd56787"]},{"id":"ITEM-2","itemData":{"DOI":"10.1016/j.future.2017.04.036","ISSN":"0167739X","abstract":"Internet of Things (IoT) offers a seamless platform to connect people and objects to one another for enriching and making our lives easier. This vision carries us from compute-based centralized schemes to a more distributed environment offering a vast amount of applications such as smart wearables, smart home, smart mobility, and smart cities. In this paper we discuss applicability of IoT in healthcare and medicine by presenting a holistic architecture of IoT eHealth ecosystem. Healthcare is becoming increasingly difficult to manage due to insufficient and less effective healthcare services to meet the increasing demands of rising aging population with chronic diseases. We propose that this requires a transition from the clinic-centric treatment to patient-centric healthcare where each agent such as hospital, patient, and services are seamlessly connected to each other. This patient-centric IoT eHealth ecosystem needs a multi-layer architecture: (1) device, (2) fog computing and (3) cloud to empower handling of complex data in terms of its variety, speed, and latency. This fog-driven IoT architecture is followed by various case examples of services and applications that are implemented on those layers. Those examples range from mobile health, assisted living, e-medicine, implants, early warning systems, to population monitoring in smart cities. We then finally address the challenges of IoT eHealth such as data management, scalability, regulations, interoperability, device–network–human interfaces, security, and privacy.","author":[{"dropping-particle":"","family":"Farahani","given":"Bahar","non-dropping-particle":"","parse-names":false,"suffix":""},{"dropping-particle":"","family":"Firouzi","given":"Farshad","non-dropping-particle":"","parse-names":false,"suffix":""},{"dropping-particle":"","family":"Chang","given":"Victor","non-dropping-particle":"","parse-names":false,"suffix":""},{"dropping-particle":"","family":"Badaroglu","given":"Mustafa","non-dropping-particle":"","parse-names":false,"suffix":""},{"dropping-particle":"","family":"Constant","given":"Nicholas","non-dropping-particle":"","parse-names":false,"suffix":""},{"dropping-particle":"","family":"Mankodiya","given":"Kunal","non-dropping-particle":"","parse-names":false,"suffix":""}],"container-title":"Future Generation Computer Systems","id":"ITEM-2","issued":{"date-parts":[["2018"]]},"page":"659-676","title":"Towards fog-driven IoT eHealth: Promises and challenges of IoT in medicine and healthcare","type":"article-journal","volume":"78"},"uris":["http://www.mendeley.com/documents/?uuid=b5803d7f-4c09-470f-87f6-e57f99febcca"]}],"mendeley":{"formattedCitation":"&lt;sup&gt;1,2&lt;/sup&gt;","plainTextFormattedCitation":"1,2","previouslyFormattedCitation":"&lt;sup&gt;1,2&lt;/sup&gt;"},"properties":{"noteIndex":0},"schema":"https://github.com/citation-style-language/schema/raw/master/csl-citation.json"}</w:instrText>
      </w:r>
      <w:r>
        <w:rPr>
          <w:rFonts w:cstheme="minorHAnsi"/>
        </w:rPr>
        <w:fldChar w:fldCharType="separate"/>
      </w:r>
      <w:r w:rsidR="00637F22" w:rsidRPr="00637F22">
        <w:rPr>
          <w:rFonts w:cstheme="minorHAnsi"/>
          <w:noProof/>
          <w:vertAlign w:val="superscript"/>
        </w:rPr>
        <w:t>1,2</w:t>
      </w:r>
      <w:r>
        <w:rPr>
          <w:rFonts w:cstheme="minorHAnsi"/>
        </w:rPr>
        <w:fldChar w:fldCharType="end"/>
      </w:r>
      <w:r>
        <w:rPr>
          <w:rFonts w:cstheme="minorHAnsi"/>
        </w:rPr>
        <w:t>, and will require a systemic perspective from developers, users and patient-safety researchers to mitigate emergent challenges to patient safety</w:t>
      </w:r>
      <w:r w:rsidR="00E410A7">
        <w:rPr>
          <w:rFonts w:cstheme="minorHAnsi"/>
        </w:rPr>
        <w:t xml:space="preserve">. </w:t>
      </w:r>
    </w:p>
    <w:p w14:paraId="35A5B95B" w14:textId="7546A0A2" w:rsidR="001326E1" w:rsidRDefault="001326E1" w:rsidP="000F5857">
      <w:pPr>
        <w:spacing w:after="0" w:line="240" w:lineRule="auto"/>
      </w:pPr>
    </w:p>
    <w:p w14:paraId="576FEE71" w14:textId="1942D70F" w:rsidR="0055697B" w:rsidRDefault="00031A62" w:rsidP="000F5857">
      <w:pPr>
        <w:spacing w:after="0" w:line="240" w:lineRule="auto"/>
      </w:pPr>
      <w:r>
        <w:t>Markus</w:t>
      </w:r>
      <w:r w:rsidR="0055697B">
        <w:fldChar w:fldCharType="begin" w:fldLock="1"/>
      </w:r>
      <w:r w:rsidR="003401C7">
        <w:instrText>ADDIN CSL_CITATION {"citationItems":[{"id":"ITEM-1","itemData":{"DOI":"10.1057/palgrave.jit.2000002","ISBN":"7818912312","ISSN":"02683962","author":[{"dropping-particle":"","family":"Markus","given":"M. Lynne","non-dropping-particle":"","parse-names":false,"suffix":""}],"container-title":"Journal of Information Technology","id":"ITEM-1","issue":"1","issued":{"date-parts":[["2004"]]},"page":"4-20","title":"Technochange management: Using IT to drive organizational change","type":"article-journal","volume":"19"},"uris":["http://www.mendeley.com/documents/?uuid=29e65e51-2c38-450a-a6f0-f0dc9e8adc84"]}],"mendeley":{"formattedCitation":"&lt;sup&gt;19&lt;/sup&gt;","plainTextFormattedCitation":"19","previouslyFormattedCitation":"&lt;sup&gt;19&lt;/sup&gt;"},"properties":{"noteIndex":0},"schema":"https://github.com/citation-style-language/schema/raw/master/csl-citation.json"}</w:instrText>
      </w:r>
      <w:r w:rsidR="0055697B">
        <w:rPr>
          <w:vertAlign w:val="superscript"/>
        </w:rPr>
        <w:fldChar w:fldCharType="separate"/>
      </w:r>
      <w:r w:rsidR="006D003E" w:rsidRPr="006D003E">
        <w:rPr>
          <w:noProof/>
          <w:vertAlign w:val="superscript"/>
        </w:rPr>
        <w:t>19</w:t>
      </w:r>
      <w:r w:rsidR="0055697B">
        <w:fldChar w:fldCharType="end"/>
      </w:r>
      <w:r w:rsidR="0055697B">
        <w:t xml:space="preserve"> </w:t>
      </w:r>
      <w:r w:rsidR="00455DDA">
        <w:t xml:space="preserve">provides a framework to map the ways that digital health could evolve. </w:t>
      </w:r>
      <w:r>
        <w:t>Markus</w:t>
      </w:r>
      <w:r w:rsidR="006A6EEC">
        <w:fldChar w:fldCharType="begin" w:fldLock="1"/>
      </w:r>
      <w:r w:rsidR="003401C7">
        <w:instrText>ADDIN CSL_CITATION {"citationItems":[{"id":"ITEM-1","itemData":{"DOI":"10.1057/palgrave.jit.2000002","ISBN":"7818912312","ISSN":"02683962","author":[{"dropping-particle":"","family":"Markus","given":"M. Lynne","non-dropping-particle":"","parse-names":false,"suffix":""}],"container-title":"Journal of Information Technology","id":"ITEM-1","issue":"1","issued":{"date-parts":[["2004"]]},"page":"4-20","title":"Technochange management: Using IT to drive organizational change","type":"article-journal","volume":"19"},"uris":["http://www.mendeley.com/documents/?uuid=29e65e51-2c38-450a-a6f0-f0dc9e8adc84"]}],"mendeley":{"formattedCitation":"&lt;sup&gt;19&lt;/sup&gt;","plainTextFormattedCitation":"19","previouslyFormattedCitation":"&lt;sup&gt;19&lt;/sup&gt;"},"properties":{"noteIndex":0},"schema":"https://github.com/citation-style-language/schema/raw/master/csl-citation.json"}</w:instrText>
      </w:r>
      <w:r w:rsidR="006A6EEC">
        <w:fldChar w:fldCharType="separate"/>
      </w:r>
      <w:r w:rsidR="006D003E" w:rsidRPr="006D003E">
        <w:rPr>
          <w:noProof/>
          <w:vertAlign w:val="superscript"/>
        </w:rPr>
        <w:t>19</w:t>
      </w:r>
      <w:r w:rsidR="006A6EEC">
        <w:fldChar w:fldCharType="end"/>
      </w:r>
      <w:r w:rsidR="00455DDA">
        <w:t xml:space="preserve"> implie</w:t>
      </w:r>
      <w:r w:rsidR="006A6EEC">
        <w:t>s</w:t>
      </w:r>
      <w:r w:rsidR="002F1A2B">
        <w:t xml:space="preserve"> a</w:t>
      </w:r>
      <w:r w:rsidR="00455DDA">
        <w:t xml:space="preserve"> 2x2 </w:t>
      </w:r>
      <w:r w:rsidR="002F1A2B">
        <w:t xml:space="preserve">model </w:t>
      </w:r>
      <w:r w:rsidR="006A6EEC">
        <w:t>describing</w:t>
      </w:r>
      <w:r w:rsidR="0055697B">
        <w:t xml:space="preserve"> the risk</w:t>
      </w:r>
      <w:r w:rsidR="006A6EEC">
        <w:t>s</w:t>
      </w:r>
      <w:r w:rsidR="0055697B">
        <w:t xml:space="preserve"> associated with</w:t>
      </w:r>
      <w:r w:rsidR="00455DDA">
        <w:t xml:space="preserve"> both novel and existing technologies</w:t>
      </w:r>
      <w:r w:rsidR="0055697B">
        <w:t xml:space="preserve"> and </w:t>
      </w:r>
      <w:r w:rsidR="00455DDA">
        <w:t xml:space="preserve">their </w:t>
      </w:r>
      <w:r w:rsidR="0055697B">
        <w:t>applica</w:t>
      </w:r>
      <w:r w:rsidR="00393EAA">
        <w:t>tion (t</w:t>
      </w:r>
      <w:r w:rsidR="0055697B">
        <w:t xml:space="preserve">able </w:t>
      </w:r>
      <w:r w:rsidR="00342372">
        <w:t>1</w:t>
      </w:r>
      <w:r w:rsidR="0055697B">
        <w:t xml:space="preserve">). </w:t>
      </w:r>
      <w:r w:rsidR="006A6EEC" w:rsidRPr="006A6EEC">
        <w:rPr>
          <w:i/>
        </w:rPr>
        <w:t>T</w:t>
      </w:r>
      <w:r w:rsidR="0055697B" w:rsidRPr="00326C13">
        <w:rPr>
          <w:i/>
        </w:rPr>
        <w:t>echnochange</w:t>
      </w:r>
      <w:r w:rsidR="0055697B">
        <w:t xml:space="preserve"> refers to </w:t>
      </w:r>
      <w:r w:rsidR="006A6EEC">
        <w:t xml:space="preserve">the highest-risk of combining </w:t>
      </w:r>
      <w:r w:rsidR="0055697B" w:rsidRPr="00823212">
        <w:rPr>
          <w:i/>
        </w:rPr>
        <w:t>novel</w:t>
      </w:r>
      <w:r w:rsidR="0055697B">
        <w:t xml:space="preserve"> applications of </w:t>
      </w:r>
      <w:r w:rsidR="0055697B" w:rsidRPr="00823212">
        <w:rPr>
          <w:i/>
        </w:rPr>
        <w:t>new</w:t>
      </w:r>
      <w:r w:rsidR="006A6EEC">
        <w:t xml:space="preserve"> technologies</w:t>
      </w:r>
      <w:r w:rsidR="0055697B">
        <w:t xml:space="preserve">. </w:t>
      </w:r>
      <w:r w:rsidR="00455DDA">
        <w:t>T</w:t>
      </w:r>
      <w:r w:rsidR="00823212">
        <w:t>his high-risk</w:t>
      </w:r>
      <w:r w:rsidR="0055697B">
        <w:t xml:space="preserve"> </w:t>
      </w:r>
      <w:r w:rsidR="006A6EEC">
        <w:t>path for</w:t>
      </w:r>
      <w:r w:rsidR="00823212">
        <w:t xml:space="preserve"> digital health is </w:t>
      </w:r>
      <w:r w:rsidR="00455DDA">
        <w:t xml:space="preserve">driven by </w:t>
      </w:r>
      <w:r w:rsidR="0055697B">
        <w:t xml:space="preserve">the relationship between </w:t>
      </w:r>
      <w:r w:rsidR="0055697B" w:rsidRPr="00326C13">
        <w:t>vendors who want to be first to market and buyers who want to be seen to innovate</w:t>
      </w:r>
      <w:r w:rsidR="0055697B">
        <w:t>. These incentives can encourage high risk</w:t>
      </w:r>
      <w:r w:rsidR="00823212">
        <w:t>s</w:t>
      </w:r>
      <w:r w:rsidR="0055697B">
        <w:t xml:space="preserve"> for associated </w:t>
      </w:r>
      <w:r w:rsidR="006A6EEC">
        <w:t xml:space="preserve">large </w:t>
      </w:r>
      <w:r w:rsidR="0055697B">
        <w:t xml:space="preserve">rewards. </w:t>
      </w:r>
      <w:r w:rsidR="002F1A2B">
        <w:t>It is important to note that health information syste</w:t>
      </w:r>
      <w:r w:rsidR="00393EAA">
        <w:t>ms are complex adaptive systems</w:t>
      </w:r>
      <w:r w:rsidR="002F1A2B">
        <w:rPr>
          <w:rFonts w:cstheme="minorHAnsi"/>
        </w:rPr>
        <w:fldChar w:fldCharType="begin" w:fldLock="1"/>
      </w:r>
      <w:r w:rsidR="003401C7">
        <w:rPr>
          <w:rFonts w:cstheme="minorHAnsi"/>
        </w:rPr>
        <w:instrText>ADDIN CSL_CITATION {"citationItems":[{"id":"ITEM-1","itemData":{"DOI":"10.3233/SHTI1263","ISBN":"9781614999904","abstract":"General System Theory was proposed in the post-war period as a unifying framework for interdisciplinary science based on the idea that systems have a set of similar properties and characteristics regardless of discipline. General System Theory laid the foundations for talking about things in terms of systems, many of its terms are now embedded in everyday language and it underpins a broad range of systems approaches and systems thinking. This chapter will describe the key elements of the original General System Theory (GST) including control, feedback, emergence, holism and the notion of a hierarchy of systems within systems. It will review the origin, content and foundational role of systems theory in biology, medicine, computer science, organizational theory and its central contribution to health informatics. In recent years, healthcare organizations have been encouraged to see themselves within the context of learning health systems (LHS) and to use emerging big data analytics techniques such as process mining to develop better, integrated and personalized pathways of care for patients. We use GST to reflect on these emerging approaches through a discussion and case study on recent work in urgent and emergency care. Our aim is to trace the influence of GST through emerging LHS ideas and use the framework of GST to reflect on the opportunities and limitations of our process mining approach. In particular, we will reflect on how GST can explain successes and failure in the application of process mining to care pathways and the challenges and opportunities ahead.","author":[{"dropping-particle":"","family":"Johnson","given":"Owen A.","non-dropping-particle":"","parse-names":false,"suffix":""}],"chapter-number":"Chapter 2","container-title":"Applied Interdisciplinary Theory in Health Informatics: A Knowledge Base for Practitioners","editor":[{"dropping-particle":"","family":"Scott","given":"Philip","non-dropping-particle":"","parse-names":false,"suffix":""},{"dropping-particle":"","family":"Keizer","given":"Nicolet F.","non-dropping-particle":"de","parse-names":false,"suffix":""},{"dropping-particle":"","family":"Georgiou","given":"Andrew","non-dropping-particle":"","parse-names":false,"suffix":""}],"id":"ITEM-1","issued":{"date-parts":[["2019"]]},"page":"11-22","publisher":"IOS Press","title":"General System Theory and the Use of Process Mining to Improve Care Pathways","type":"chapter"},"uris":["http://www.mendeley.com/documents/?uuid=197e9407-c438-43f8-b113-450a58da90c4"]}],"mendeley":{"formattedCitation":"&lt;sup&gt;20&lt;/sup&gt;","plainTextFormattedCitation":"20","previouslyFormattedCitation":"&lt;sup&gt;20&lt;/sup&gt;"},"properties":{"noteIndex":0},"schema":"https://github.com/citation-style-language/schema/raw/master/csl-citation.json"}</w:instrText>
      </w:r>
      <w:r w:rsidR="002F1A2B">
        <w:rPr>
          <w:rFonts w:cstheme="minorHAnsi"/>
          <w:vertAlign w:val="superscript"/>
        </w:rPr>
        <w:fldChar w:fldCharType="separate"/>
      </w:r>
      <w:r w:rsidR="006D003E" w:rsidRPr="006D003E">
        <w:rPr>
          <w:rFonts w:cstheme="minorHAnsi"/>
          <w:noProof/>
          <w:vertAlign w:val="superscript"/>
        </w:rPr>
        <w:t>20</w:t>
      </w:r>
      <w:r w:rsidR="002F1A2B">
        <w:rPr>
          <w:rFonts w:cstheme="minorHAnsi"/>
        </w:rPr>
        <w:fldChar w:fldCharType="end"/>
      </w:r>
      <w:r w:rsidR="00A52E78">
        <w:rPr>
          <w:rFonts w:cstheme="minorHAnsi"/>
        </w:rPr>
        <w:t xml:space="preserve"> embedded within healthcare – itself a complex adaptive system.</w:t>
      </w:r>
      <w:r w:rsidR="0089734D">
        <w:t xml:space="preserve"> </w:t>
      </w:r>
      <w:r w:rsidR="00A52E78">
        <w:t>W</w:t>
      </w:r>
      <w:r w:rsidR="002F1A2B">
        <w:t>hether technology is introduced via familiar or novel applications, it is likely to have unforeseeable consequences.</w:t>
      </w:r>
    </w:p>
    <w:p w14:paraId="7C1B549E" w14:textId="77777777" w:rsidR="0055697B" w:rsidRDefault="0055697B" w:rsidP="000F5857">
      <w:pPr>
        <w:spacing w:after="0" w:line="240" w:lineRule="auto"/>
      </w:pPr>
    </w:p>
    <w:p w14:paraId="3BB0EAC7" w14:textId="02F8EC40" w:rsidR="0032493D" w:rsidRDefault="006A6EEC" w:rsidP="000F5857">
      <w:pPr>
        <w:spacing w:after="0" w:line="240" w:lineRule="auto"/>
      </w:pPr>
      <w:r>
        <w:t xml:space="preserve">Whether digital health evolves along </w:t>
      </w:r>
      <w:r w:rsidR="0076545F">
        <w:t xml:space="preserve">Markus’s </w:t>
      </w:r>
      <w:r>
        <w:t>high, moderate or low risk paths, many c</w:t>
      </w:r>
      <w:r w:rsidR="00484E71">
        <w:t xml:space="preserve">hallenges posed by </w:t>
      </w:r>
      <w:r w:rsidR="00D10464">
        <w:t xml:space="preserve">increasingly-complex </w:t>
      </w:r>
      <w:r w:rsidR="00823212">
        <w:t>digital health</w:t>
      </w:r>
      <w:r w:rsidR="00D10464">
        <w:t xml:space="preserve"> </w:t>
      </w:r>
      <w:r>
        <w:t>are similar</w:t>
      </w:r>
      <w:r w:rsidR="00FF68E7">
        <w:fldChar w:fldCharType="begin" w:fldLock="1"/>
      </w:r>
      <w:r w:rsidR="003401C7">
        <w:instrText>ADDIN CSL_CITATION {"citationItems":[{"id":"ITEM-1","itemData":{"DOI":"10.7861/clinmedicine.14-1-6","ISSN":"14702118","PMID":"24532735","abstract":"In recent times, there has been an unprecedented level of public interest and active debate regarding the regulation of medical devices. This is in light of the topical, rather dissimilar, incidents involving poly-implant- prothèse (PIP) breast and metal-on-metal hip implants. Although medicines and devices are regulated under European Union (EU) law, the regulatory regimes are very different and some have argued that features of the pharmaceutical regime should be applied to medical devices in the current review of the medical devices directives. Both medicines and certain devices need to have an assessment of their risks and benefits before being used in patients, and undergo subsequent monitoring for adverse events. However, there are significant differences between these two groups in terms of the number of products, the pattern of innovation and development, and the types of adverse events that arise from their use. This review will summarise the key issues through a comparison of how both are regulated and monitored. © Royal College of Physicians 2014. All rights reserved.","author":[{"dropping-particle":"","family":"Parvizi","given":"Nassim","non-dropping-particle":"","parse-names":false,"suffix":""},{"dropping-particle":"","family":"Woods","given":"Kent","non-dropping-particle":"","parse-names":false,"suffix":""}],"container-title":"Clinical Medicine, Journal of the Royal College of Physicians of London","id":"ITEM-1","issue":"1","issued":{"date-parts":[["2014"]]},"page":"6-12","title":"Regulation of medicines and medical devices: Contrasts and similarities","type":"article-journal","volume":"14"},"uris":["http://www.mendeley.com/documents/?uuid=a7f4dce6-2eaf-4b29-8a2b-6c37bea667df"]}],"mendeley":{"formattedCitation":"&lt;sup&gt;21&lt;/sup&gt;","plainTextFormattedCitation":"21","previouslyFormattedCitation":"&lt;sup&gt;21&lt;/sup&gt;"},"properties":{"noteIndex":0},"schema":"https://github.com/citation-style-language/schema/raw/master/csl-citation.json"}</w:instrText>
      </w:r>
      <w:r w:rsidR="00FF68E7">
        <w:rPr>
          <w:vertAlign w:val="superscript"/>
        </w:rPr>
        <w:fldChar w:fldCharType="separate"/>
      </w:r>
      <w:r w:rsidR="006D003E" w:rsidRPr="006D003E">
        <w:rPr>
          <w:noProof/>
          <w:vertAlign w:val="superscript"/>
        </w:rPr>
        <w:t>21</w:t>
      </w:r>
      <w:r w:rsidR="00FF68E7">
        <w:fldChar w:fldCharType="end"/>
      </w:r>
      <w:r w:rsidR="004E5CE1">
        <w:t>:</w:t>
      </w:r>
      <w:r w:rsidR="00484E71" w:rsidRPr="0032493D">
        <w:t xml:space="preserve"> </w:t>
      </w:r>
      <w:r w:rsidR="00D10464">
        <w:t xml:space="preserve">innovations </w:t>
      </w:r>
      <w:r w:rsidR="00484E71" w:rsidRPr="0032493D">
        <w:t xml:space="preserve">are </w:t>
      </w:r>
      <w:r w:rsidR="00E124EC">
        <w:t>un</w:t>
      </w:r>
      <w:r w:rsidR="00484E71" w:rsidRPr="0032493D">
        <w:t xml:space="preserve">likely to be equally affordable </w:t>
      </w:r>
      <w:r w:rsidR="00E124EC">
        <w:t>and</w:t>
      </w:r>
      <w:r w:rsidR="00E124EC" w:rsidRPr="0032493D">
        <w:t xml:space="preserve"> </w:t>
      </w:r>
      <w:r w:rsidR="00484E71" w:rsidRPr="0032493D">
        <w:t>available for all</w:t>
      </w:r>
      <w:r w:rsidR="00484E71" w:rsidRPr="0032493D">
        <w:fldChar w:fldCharType="begin" w:fldLock="1"/>
      </w:r>
      <w:r w:rsidR="003401C7">
        <w:instrText>ADDIN CSL_CITATION {"citationItems":[{"id":"ITEM-1","itemData":{"DOI":"10.1136/bmjebm-2019-111282","ISSN":"25154478","author":[{"dropping-particle":"","family":"Banerjee","given":"Amitava","non-dropping-particle":"","parse-names":false,"suffix":""}],"container-title":"BMJ Evidence-Based Medicine","id":"ITEM-1","issued":{"date-parts":[["2019"]]},"page":"2-5","title":"Digital health interventions and inequalities: The case for a new paradigm","type":"article-journal","volume":"2"},"uris":["http://www.mendeley.com/documents/?uuid=6adeb88a-46df-4394-918b-076c3e901b49"]}],"mendeley":{"formattedCitation":"&lt;sup&gt;22&lt;/sup&gt;","plainTextFormattedCitation":"22","previouslyFormattedCitation":"&lt;sup&gt;22&lt;/sup&gt;"},"properties":{"noteIndex":0},"schema":"https://github.com/citation-style-language/schema/raw/master/csl-citation.json"}</w:instrText>
      </w:r>
      <w:r w:rsidR="00484E71" w:rsidRPr="0032493D">
        <w:rPr>
          <w:vertAlign w:val="superscript"/>
        </w:rPr>
        <w:fldChar w:fldCharType="separate"/>
      </w:r>
      <w:r w:rsidR="006D003E" w:rsidRPr="006D003E">
        <w:rPr>
          <w:noProof/>
          <w:vertAlign w:val="superscript"/>
        </w:rPr>
        <w:t>22</w:t>
      </w:r>
      <w:r w:rsidR="00484E71" w:rsidRPr="0032493D">
        <w:fldChar w:fldCharType="end"/>
      </w:r>
      <w:r w:rsidR="00484E71" w:rsidRPr="0032493D">
        <w:t xml:space="preserve">; </w:t>
      </w:r>
      <w:r w:rsidRPr="0032493D">
        <w:t xml:space="preserve">algorithms and models </w:t>
      </w:r>
      <w:r>
        <w:t>are of transient relevance</w:t>
      </w:r>
      <w:r w:rsidR="0032493D" w:rsidRPr="0032493D">
        <w:fldChar w:fldCharType="begin" w:fldLock="1"/>
      </w:r>
      <w:r w:rsidR="003401C7">
        <w:instrText>ADDIN CSL_CITATION {"citationItems":[{"id":"ITEM-1","itemData":{"DOI":"10.1186/s41512-018-0045-2","ISSN":"2397-7523","abstract":"Disease populations, clinical practice, and healthcare systems are constantly evolving. This can result in clinical prediction models quickly becoming outdated and less accurate over time. A potential solution is to develop ‘dynamic’ prediction models capable of retaining accuracy by evolving over time in response to observed changes. Our aim was to review the literature in this area to understand the current state-of-the-art in dynamic prediction modelling and identify unresolved methodological challenges. MEDLINE, Embase and Web of Science were searched for papers which used or developed dynamic clinical prediction models. Information was extracted on methods for model updating, choice of update windows and decay factors and validation of models. We also extracted reported limitations of methods and recommendations for future research. We identified eleven papers that discussed seven dynamic clinical prediction modelling methods which split into three categories. The first category uses frequentist methods to update models in discrete steps, the second uses Bayesian methods for continuous updating and the third, based on varying coefficients, explicitly describes the relationship between predictors and outcome variable as a function of calendar time. These methods have been applied to a limited number of healthcare problems, and few empirical comparisons between them have been made. Dynamic prediction models are not well established but they overcome one of the major issues with static clinical prediction models, calibration drift. However, there are challenges in choosing decay factors and in dealing with sudden changes. The validation of dynamic prediction models is still largely unexplored terrain.","author":[{"dropping-particle":"","family":"Jenkins","given":"David A.","non-dropping-particle":"","parse-names":false,"suffix":""},{"dropping-particle":"","family":"Sperrin","given":"Matthew","non-dropping-particle":"","parse-names":false,"suffix":""},{"dropping-particle":"","family":"Martin","given":"Glen P.","non-dropping-particle":"","parse-names":false,"suffix":""},{"dropping-particle":"","family":"Peek","given":"Niels","non-dropping-particle":"","parse-names":false,"suffix":""}],"container-title":"Diagnostic and Prognostic Research","id":"ITEM-1","issue":"1","issued":{"date-parts":[["2018"]]},"page":"1-9","publisher":"Diagnostic and Prognostic Research","title":"Dynamic models to predict health outcomes: current status and methodological challenges","type":"article-journal","volume":"2"},"uris":["http://www.mendeley.com/documents/?uuid=5f177760-32d1-4342-8db9-b9dd93883188"]}],"mendeley":{"formattedCitation":"&lt;sup&gt;23&lt;/sup&gt;","plainTextFormattedCitation":"23","previouslyFormattedCitation":"&lt;sup&gt;23&lt;/sup&gt;"},"properties":{"noteIndex":0},"schema":"https://github.com/citation-style-language/schema/raw/master/csl-citation.json"}</w:instrText>
      </w:r>
      <w:r w:rsidR="0032493D" w:rsidRPr="0032493D">
        <w:fldChar w:fldCharType="separate"/>
      </w:r>
      <w:r w:rsidR="006D003E" w:rsidRPr="006D003E">
        <w:rPr>
          <w:noProof/>
          <w:vertAlign w:val="superscript"/>
        </w:rPr>
        <w:t>23</w:t>
      </w:r>
      <w:r w:rsidR="0032493D" w:rsidRPr="0032493D">
        <w:fldChar w:fldCharType="end"/>
      </w:r>
      <w:r w:rsidR="0032493D" w:rsidRPr="0032493D">
        <w:t xml:space="preserve">; </w:t>
      </w:r>
      <w:r w:rsidR="00393EAA">
        <w:t xml:space="preserve">there has been a </w:t>
      </w:r>
      <w:r w:rsidR="0032493D" w:rsidRPr="0032493D">
        <w:t xml:space="preserve">continued lack of </w:t>
      </w:r>
      <w:r w:rsidR="0032493D">
        <w:t>sufficient</w:t>
      </w:r>
      <w:r w:rsidR="0032493D" w:rsidRPr="0032493D">
        <w:t xml:space="preserve"> testing, despite </w:t>
      </w:r>
      <w:r w:rsidR="0032493D">
        <w:t xml:space="preserve">early </w:t>
      </w:r>
      <w:r w:rsidR="0032493D" w:rsidRPr="0032493D">
        <w:t>calls</w:t>
      </w:r>
      <w:r w:rsidR="0032493D" w:rsidRPr="0032493D">
        <w:fldChar w:fldCharType="begin" w:fldLock="1"/>
      </w:r>
      <w:r w:rsidR="003401C7">
        <w:instrText>ADDIN CSL_CITATION {"citationItems":[{"id":"ITEM-1","itemData":{"author":[{"dropping-particle":"","family":"Leveson","given":"Nancy G.","non-dropping-particle":"","parse-names":false,"suffix":""}],"container-title":"Computing Surveys","id":"ITEM-1","issue":"2","issued":{"date-parts":[["1986"]]},"title":"Software Safety: Why, What, and How","type":"article-journal","volume":"18"},"uris":["http://www.mendeley.com/documents/?uuid=d71aed0d-fd25-4e47-9445-55165c52412b"]}],"mendeley":{"formattedCitation":"&lt;sup&gt;24&lt;/sup&gt;","plainTextFormattedCitation":"24","previouslyFormattedCitation":"&lt;sup&gt;24&lt;/sup&gt;"},"properties":{"noteIndex":0},"schema":"https://github.com/citation-style-language/schema/raw/master/csl-citation.json"}</w:instrText>
      </w:r>
      <w:r w:rsidR="0032493D" w:rsidRPr="0032493D">
        <w:fldChar w:fldCharType="separate"/>
      </w:r>
      <w:r w:rsidR="006D003E" w:rsidRPr="006D003E">
        <w:rPr>
          <w:noProof/>
          <w:vertAlign w:val="superscript"/>
        </w:rPr>
        <w:t>24</w:t>
      </w:r>
      <w:r w:rsidR="0032493D" w:rsidRPr="0032493D">
        <w:fldChar w:fldCharType="end"/>
      </w:r>
      <w:r w:rsidR="00D10464">
        <w:t>; societal challenges like an aging population</w:t>
      </w:r>
      <w:r w:rsidR="00D10464">
        <w:fldChar w:fldCharType="begin" w:fldLock="1"/>
      </w:r>
      <w:r w:rsidR="003401C7">
        <w:instrText>ADDIN CSL_CITATION {"citationItems":[{"id":"ITEM-1","itemData":{"DOI":"10.1093/ageing/afy026","ISSN":"14682834","abstract":"Recently, the interest of industry, government agencies and healthcare professionals in technology for aging people has increased. The challenge is whether technology may play a role in enhancing independence and quality of life and in reducing individual and societal costs of caring. Information and communication technologies, i.e. tools aimed at communicating and informing, assistive technologies designed to maintain older peoples’ independence and increasing safety, and human–computer interaction technologies for supporting older people with motility and cognitive impairments as humanoid robots, exoskeletons, rehabilitation robots, service robots and companion-type are interdisciplinary topics both in research and in clinical practice. The most promising clinical applications of technologies are housing and safety to guarantee older people remaining in their own homes and communities, mobility and rehabilitation to improve mobility and gait and communication and quality of life by reducing isolation, improve management of medications and transportation. Many factors impair a broad use of technology in older age, including psychosocial and ethical issues, costs and fear of losing human interaction. A substantial lack of appropriate clinical trials to establish the clinical role of technologies to improve physical or cognitive performances and/or quality of life of subjects and their caregivers may suggest that the classical biomedical research model may not be the optimal choice to evaluate technologies in older people. In conclusion, successful technology development requires a great effort in interdisciplinary collaboration to integrate technologies into the existing health and social service systems with the aim to fit into the older adults’ everyday life.","author":[{"dropping-particle":"","family":"Pilotto","given":"Alberto","non-dropping-particle":"","parse-names":false,"suffix":""},{"dropping-particle":"","family":"Boi","given":"Raffaella","non-dropping-particle":"","parse-names":false,"suffix":""},{"dropping-particle":"","family":"Petermans","given":"Jean","non-dropping-particle":"","parse-names":false,"suffix":""}],"container-title":"Age and Ageing","id":"ITEM-1","issue":"6","issued":{"date-parts":[["2018"]]},"page":"771-774","title":"Technology in geriatrics","type":"article-journal","volume":"47"},"uris":["http://www.mendeley.com/documents/?uuid=4fddf44a-5c45-4393-85ba-8be54d4006a9"]}],"mendeley":{"formattedCitation":"&lt;sup&gt;25&lt;/sup&gt;","plainTextFormattedCitation":"25","previouslyFormattedCitation":"&lt;sup&gt;25&lt;/sup&gt;"},"properties":{"noteIndex":0},"schema":"https://github.com/citation-style-language/schema/raw/master/csl-citation.json"}</w:instrText>
      </w:r>
      <w:r w:rsidR="00D10464">
        <w:fldChar w:fldCharType="separate"/>
      </w:r>
      <w:r w:rsidR="006D003E" w:rsidRPr="006D003E">
        <w:rPr>
          <w:noProof/>
          <w:vertAlign w:val="superscript"/>
        </w:rPr>
        <w:t>25</w:t>
      </w:r>
      <w:r w:rsidR="00D10464">
        <w:fldChar w:fldCharType="end"/>
      </w:r>
      <w:r w:rsidR="007551CF">
        <w:t>;</w:t>
      </w:r>
      <w:r w:rsidR="000D3D43">
        <w:t xml:space="preserve"> and l</w:t>
      </w:r>
      <w:r w:rsidR="00393EAA">
        <w:t>egal and political jurisdiction</w:t>
      </w:r>
      <w:r w:rsidR="000D3D43">
        <w:t>.</w:t>
      </w:r>
      <w:r w:rsidR="00195399">
        <w:fldChar w:fldCharType="begin" w:fldLock="1"/>
      </w:r>
      <w:r w:rsidR="003401C7">
        <w:instrText>ADDIN CSL_CITATION {"citationItems":[{"id":"ITEM-1","itemData":{"author":[{"dropping-particle":"","family":"Wismar","given":"Matthias","non-dropping-particle":"","parse-names":false,"suffix":""},{"dropping-particle":"","family":"Palm","given":"Willy","non-dropping-particle":"","parse-names":false,"suffix":""},{"dropping-particle":"","family":"Figueras","given":"Josep","non-dropping-particle":"","parse-names":false,"suffix":""},{"dropping-particle":"","family":"Ernst","given":"Kelly","non-dropping-particle":"","parse-names":false,"suffix":""},{"dropping-particle":"","family":"Ginneken","given":"Ewout","non-dropping-particle":"van","parse-names":false,"suffix":""}],"id":"ITEM-1","issued":{"date-parts":[["2011"]]},"publisher":"WHO Europe;","publisher-place":"Copenhagen","title":"Cross-border Health Care in the European Union: Mapping and analysing practices and policies","type":"book"},"uris":["http://www.mendeley.com/documents/?uuid=45231791-33b2-4d24-aae2-c2b6dec49197"]}],"mendeley":{"formattedCitation":"&lt;sup&gt;26&lt;/sup&gt;","plainTextFormattedCitation":"26","previouslyFormattedCitation":"&lt;sup&gt;26&lt;/sup&gt;"},"properties":{"noteIndex":0},"schema":"https://github.com/citation-style-language/schema/raw/master/csl-citation.json"}</w:instrText>
      </w:r>
      <w:r w:rsidR="00195399">
        <w:fldChar w:fldCharType="separate"/>
      </w:r>
      <w:r w:rsidR="006D003E" w:rsidRPr="006D003E">
        <w:rPr>
          <w:noProof/>
          <w:vertAlign w:val="superscript"/>
        </w:rPr>
        <w:t>26</w:t>
      </w:r>
      <w:r w:rsidR="00195399">
        <w:fldChar w:fldCharType="end"/>
      </w:r>
      <w:r w:rsidR="00427C91">
        <w:t xml:space="preserve"> Each of these challenges </w:t>
      </w:r>
      <w:r w:rsidR="006B300B">
        <w:t xml:space="preserve">are associated with </w:t>
      </w:r>
      <w:r w:rsidR="00427C91">
        <w:t xml:space="preserve">known </w:t>
      </w:r>
      <w:r w:rsidR="006B300B">
        <w:t xml:space="preserve">and unknown </w:t>
      </w:r>
      <w:r w:rsidR="004C0C85">
        <w:t>consequence</w:t>
      </w:r>
      <w:r w:rsidR="00427C91">
        <w:t xml:space="preserve">s for patient safety, which </w:t>
      </w:r>
      <w:r w:rsidR="006B300B">
        <w:t>need to be addressed for responsible provision of healthcare.</w:t>
      </w:r>
      <w:r w:rsidR="00D9344B">
        <w:t xml:space="preserve"> </w:t>
      </w:r>
      <w:r>
        <w:t>Hence, t</w:t>
      </w:r>
      <w:r w:rsidR="00F27F17">
        <w:t>here is</w:t>
      </w:r>
      <w:r>
        <w:t xml:space="preserve"> </w:t>
      </w:r>
      <w:r w:rsidR="00F27F17">
        <w:t xml:space="preserve">a need for rigorous study of the relationship between </w:t>
      </w:r>
      <w:r w:rsidR="00823212">
        <w:t>emerging digital</w:t>
      </w:r>
      <w:r w:rsidR="00F27F17">
        <w:t xml:space="preserve"> </w:t>
      </w:r>
      <w:r>
        <w:t xml:space="preserve">health </w:t>
      </w:r>
      <w:r w:rsidR="00F27F17">
        <w:t xml:space="preserve">and patient safety, i.e. a </w:t>
      </w:r>
      <w:r w:rsidR="007F0FFA">
        <w:t xml:space="preserve">Patient </w:t>
      </w:r>
      <w:r w:rsidR="00C07E6D">
        <w:t>Safety Informatics.</w:t>
      </w:r>
    </w:p>
    <w:p w14:paraId="374A98B1" w14:textId="77777777" w:rsidR="00637F22" w:rsidRDefault="00637F22" w:rsidP="000F5857">
      <w:pPr>
        <w:spacing w:after="0" w:line="240" w:lineRule="auto"/>
      </w:pPr>
    </w:p>
    <w:p w14:paraId="57D38080" w14:textId="107EB79C" w:rsidR="00823212" w:rsidRDefault="001E3B46" w:rsidP="00F40E20">
      <w:pPr>
        <w:pStyle w:val="Heading2"/>
      </w:pPr>
      <w:r>
        <w:t xml:space="preserve">Toward a definition of </w:t>
      </w:r>
      <w:r w:rsidR="0033179C">
        <w:t>Patient Safety Informatics</w:t>
      </w:r>
    </w:p>
    <w:p w14:paraId="7463F991" w14:textId="02452A10" w:rsidR="009F128F" w:rsidRDefault="00CC0AED" w:rsidP="000F5857">
      <w:pPr>
        <w:spacing w:after="0" w:line="240" w:lineRule="auto"/>
      </w:pPr>
      <w:r>
        <w:t>We propose Patient Safety Informatics to be the study of patient-safety-related information in healthcare systems. T</w:t>
      </w:r>
      <w:r w:rsidR="00211F45">
        <w:t xml:space="preserve">his definition is based on a synthesis of the aforementioned literature of </w:t>
      </w:r>
      <w:r w:rsidR="00211F45">
        <w:lastRenderedPageBreak/>
        <w:t>patient safety</w:t>
      </w:r>
      <w:r w:rsidR="00283DCD">
        <w:t>, existing literature on safety informatics, and our clinical, professional and academic experience</w:t>
      </w:r>
      <w:r w:rsidR="00083EF7">
        <w:t xml:space="preserve"> (Figure 1</w:t>
      </w:r>
      <w:r w:rsidR="0065206E">
        <w:t>).</w:t>
      </w:r>
    </w:p>
    <w:p w14:paraId="718C9AD8" w14:textId="6751DC2F" w:rsidR="00F83865" w:rsidRDefault="00283DCD" w:rsidP="000F5857">
      <w:pPr>
        <w:spacing w:after="0" w:line="240" w:lineRule="auto"/>
      </w:pPr>
      <w:r>
        <w:t>Informatics</w:t>
      </w:r>
      <w:r w:rsidR="00713797">
        <w:t xml:space="preserve"> is the interdisciplinary study of information and its environment</w:t>
      </w:r>
      <w:r w:rsidR="00713797">
        <w:fldChar w:fldCharType="begin" w:fldLock="1"/>
      </w:r>
      <w:r w:rsidR="003401C7">
        <w:instrText>ADDIN CSL_CITATION {"citationItems":[{"id":"ITEM-1","itemData":{"author":[{"dropping-particle":"","family":"Gammack","given":"John","non-dropping-particle":"","parse-names":false,"suffix":""},{"dropping-particle":"","family":"Hobbs","given":"Valarie","non-dropping-particle":"","parse-names":false,"suffix":""},{"dropping-particle":"","family":"Pigott","given":"Diarmuid","non-dropping-particle":"","parse-names":false,"suffix":""}],"id":"ITEM-1","issued":{"date-parts":[["2011"]]},"publisher":"Cengage Learning","title":"The Book of Informatics","type":"book"},"uris":["http://www.mendeley.com/documents/?uuid=f1e6eef3-5fb5-4593-8949-a55f8e59f20c"]}],"mendeley":{"formattedCitation":"&lt;sup&gt;27&lt;/sup&gt;","plainTextFormattedCitation":"27","previouslyFormattedCitation":"&lt;sup&gt;27&lt;/sup&gt;"},"properties":{"noteIndex":0},"schema":"https://github.com/citation-style-language/schema/raw/master/csl-citation.json"}</w:instrText>
      </w:r>
      <w:r w:rsidR="00713797">
        <w:rPr>
          <w:vertAlign w:val="superscript"/>
        </w:rPr>
        <w:fldChar w:fldCharType="separate"/>
      </w:r>
      <w:r w:rsidR="006D003E" w:rsidRPr="006D003E">
        <w:rPr>
          <w:noProof/>
          <w:vertAlign w:val="superscript"/>
        </w:rPr>
        <w:t>27</w:t>
      </w:r>
      <w:r w:rsidR="00713797">
        <w:fldChar w:fldCharType="end"/>
      </w:r>
      <w:r>
        <w:t xml:space="preserve">. Crucially, </w:t>
      </w:r>
      <w:r w:rsidR="00713797">
        <w:t>i</w:t>
      </w:r>
      <w:r w:rsidR="00713797" w:rsidRPr="00217673">
        <w:t xml:space="preserve">nformation flow </w:t>
      </w:r>
      <w:r>
        <w:t xml:space="preserve">is </w:t>
      </w:r>
      <w:r w:rsidR="00713797">
        <w:t xml:space="preserve">recognised as </w:t>
      </w:r>
      <w:r w:rsidR="00BD44BA">
        <w:t xml:space="preserve">a </w:t>
      </w:r>
      <w:r w:rsidR="00713797" w:rsidRPr="00217673">
        <w:t xml:space="preserve">key </w:t>
      </w:r>
      <w:r>
        <w:t xml:space="preserve">component of </w:t>
      </w:r>
      <w:r w:rsidR="00713797" w:rsidRPr="00217673">
        <w:t>system safety</w:t>
      </w:r>
      <w:r>
        <w:t xml:space="preserve"> </w:t>
      </w:r>
      <w:r w:rsidR="00713797" w:rsidRPr="00217673">
        <w:t xml:space="preserve">and </w:t>
      </w:r>
      <w:r w:rsidR="000B0ED5">
        <w:t>i</w:t>
      </w:r>
      <w:r w:rsidR="00713797" w:rsidRPr="00217673">
        <w:t>s a reflection of safety culture</w:t>
      </w:r>
      <w:r w:rsidR="00713797">
        <w:t>.</w:t>
      </w:r>
      <w:r w:rsidR="00713797">
        <w:fldChar w:fldCharType="begin" w:fldLock="1"/>
      </w:r>
      <w:r w:rsidR="003401C7">
        <w:instrText>ADDIN CSL_CITATION {"citationItems":[{"id":"ITEM-1","itemData":{"DOI":"10.1016/j.ssci.2014.01.009","ISSN":"18791042","abstract":"Information flow has been shown to be a key variable in system safety. Not only is information flow vital to the organization's \"nervous system,\" but it is also a key indicator of the quality of the organization's functioning. The author describes how his personal trajectory took him from the study of social information about anomalous events to the role of information in causing or preventing technological accidents. The important features of good information flow are relevance, timeliness, and clarity. Generative environments are more likely to provide information with these characteristics, since they encourage a \"level playing field\" and respect for the needs of the information recipient. By contrast, pathological environments, caused by a leader's desire to see him/herself succeed, often create a \"political\" environment for information that interferes with good flow. © 2014 Elsevier Ltd.","author":[{"dropping-particle":"","family":"Westrum","given":"Ron","non-dropping-particle":"","parse-names":false,"suffix":""}],"container-title":"Safety Science","id":"ITEM-1","issued":{"date-parts":[["2014"]]},"page":"58-63","publisher":"Elsevier Ltd","title":"The study of information flow: A personal journey","type":"article-journal","volume":"67"},"uris":["http://www.mendeley.com/documents/?uuid=9b81cb49-5b85-4cc7-a687-b4da113ba0e0"]}],"mendeley":{"formattedCitation":"&lt;sup&gt;28&lt;/sup&gt;","plainTextFormattedCitation":"28","previouslyFormattedCitation":"&lt;sup&gt;28&lt;/sup&gt;"},"properties":{"noteIndex":0},"schema":"https://github.com/citation-style-language/schema/raw/master/csl-citation.json"}</w:instrText>
      </w:r>
      <w:r w:rsidR="00713797">
        <w:fldChar w:fldCharType="separate"/>
      </w:r>
      <w:r w:rsidR="006D003E" w:rsidRPr="006D003E">
        <w:rPr>
          <w:noProof/>
          <w:vertAlign w:val="superscript"/>
        </w:rPr>
        <w:t>28</w:t>
      </w:r>
      <w:r w:rsidR="00713797">
        <w:fldChar w:fldCharType="end"/>
      </w:r>
      <w:r w:rsidR="00713797">
        <w:t xml:space="preserve"> </w:t>
      </w:r>
      <w:r>
        <w:t xml:space="preserve">This understanding has led to the </w:t>
      </w:r>
      <w:r w:rsidR="00713797">
        <w:t xml:space="preserve">relatively new concept </w:t>
      </w:r>
      <w:r>
        <w:t xml:space="preserve">of Safety Informatics, defined as </w:t>
      </w:r>
      <w:r w:rsidR="000F5857">
        <w:t>the</w:t>
      </w:r>
      <w:r w:rsidR="00713797">
        <w:t xml:space="preserve"> scientific discipline studying safety information and its mechanisms</w:t>
      </w:r>
      <w:r>
        <w:t>,</w:t>
      </w:r>
      <w:r w:rsidR="00713797">
        <w:t xml:space="preserve"> to address the lack of safety information in safety management.</w:t>
      </w:r>
      <w:r w:rsidR="00713797">
        <w:fldChar w:fldCharType="begin" w:fldLock="1"/>
      </w:r>
      <w:r w:rsidR="003401C7">
        <w:instrText>ADDIN CSL_CITATION {"citationItems":[{"id":"ITEM-1","itemData":{"DOI":"10.1016/j.jclepro.2019.119852","ISSN":"09596526","abstract":"Safety is a central dimension in contemporary debates on human health, loss prevention, environmental protection, sustainability, and cleaner production. In the information age, especially in the era of big data, safety information is an essential strategy for safety, and safety informatics has become a major research interest and a popular issue in the field of safety science. In recent years, safety informatics—a new area of safety science—has received increasing attention, developing greatly with successful research on the subject. The three key purposes of this paper are: (i) to analyze the historical development of safety informatics, (ii) to review the research progress of safety informatics, and (iii) to review limitations and propose future directions in the field of safety informatics. First, the development process of safety informatics is divided into four typical stages: (i) the embryonic stage (1940–1980), (ii) the initial stage (1980–1990), (iii) the formation stage (1990–2010), and (iv) the deepening stage (2010–present). Then, a review of safety informatics research is provided from seven aspects, including: (i) the discipline construction of safety informatics, (ii) theoretical safety information model, (iii) accident causation model from a safety information perspective, (iv) safety management based on safety information, (v) safety big data, (vi) safety intelligence, and (vii) safety information technology. Finally, limitations and future research directions in the safety informatics area are briefly discussed.","author":[{"dropping-particle":"","family":"Wang","given":"Bing","non-dropping-particle":"","parse-names":false,"suffix":""},{"dropping-particle":"","family":"Wu","given":"Chao","non-dropping-particle":"","parse-names":false,"suffix":""}],"container-title":"Journal of Cleaner Production","id":"ITEM-1","issued":{"date-parts":[["2020"]]},"page":"119852","publisher":"Elsevier Ltd","title":"Safety informatics as a new, promising and sustainable area of safety science in the information age","type":"article-journal","volume":"252"},"uris":["http://www.mendeley.com/documents/?uuid=a35e7b16-2560-4641-8c18-7a4b922a1b88"]}],"mendeley":{"formattedCitation":"&lt;sup&gt;29&lt;/sup&gt;","plainTextFormattedCitation":"29","previouslyFormattedCitation":"&lt;sup&gt;29&lt;/sup&gt;"},"properties":{"noteIndex":0},"schema":"https://github.com/citation-style-language/schema/raw/master/csl-citation.json"}</w:instrText>
      </w:r>
      <w:r w:rsidR="00713797">
        <w:fldChar w:fldCharType="separate"/>
      </w:r>
      <w:r w:rsidR="006D003E" w:rsidRPr="006D003E">
        <w:rPr>
          <w:noProof/>
          <w:vertAlign w:val="superscript"/>
        </w:rPr>
        <w:t>29</w:t>
      </w:r>
      <w:r w:rsidR="00713797">
        <w:fldChar w:fldCharType="end"/>
      </w:r>
      <w:r w:rsidR="00713797">
        <w:t xml:space="preserve"> For Wang and colleagues</w:t>
      </w:r>
      <w:r>
        <w:t xml:space="preserve"> who proposed this definition</w:t>
      </w:r>
      <w:r w:rsidR="00713797">
        <w:t>, safety information refers to safety-related data that shows systems’ safety state and its changes.</w:t>
      </w:r>
      <w:r w:rsidR="00713797">
        <w:fldChar w:fldCharType="begin" w:fldLock="1"/>
      </w:r>
      <w:r w:rsidR="003401C7">
        <w:instrText>ADDIN CSL_CITATION {"citationItems":[{"id":"ITEM-1","itemData":{"author":[{"dropping-particle":"","family":"Wang","given":"Bing","non-dropping-particle":"","parse-names":false,"suffix":""},{"dropping-particle":"","family":"Wu","given":"Chao","non-dropping-particle":"","parse-names":false,"suffix":""}],"container-title":"J. Intell.","id":"ITEM-1","issue":"2","issued":{"date-parts":[["2018"]]},"page":"88e96","title":"The outline of safety informatics","type":"article-journal","volume":"37"},"uris":["http://www.mendeley.com/documents/?uuid=e0a3a48a-08e1-4e0e-ac1e-5cc565872afd"]},{"id":"ITEM-2","itemData":{"DOI":"10.1002/prs.11898","author":[{"dropping-particle":"","family":"Huang","given":"Lang","non-dropping-particle":"","parse-names":false,"suffix":""},{"dropping-particle":"","family":"Wu","given":"Chao","non-dropping-particle":"","parse-names":false,"suffix":""},{"dropping-particle":"","family":"Wang","given":"Bing","non-dropping-particle":"","parse-names":false,"suffix":""},{"dropping-particle":"","family":"Ouyang","given":"Qiumei","non-dropping-particle":"","parse-names":false,"suffix":""}],"container-title":"Process Safety Progress","id":"ITEM-2","issue":"1","issued":{"date-parts":[["2017"]]},"page":"42-48","title":"A New Paradigm for Accident Investigation and Analysis in the Era of Big Data","type":"article-journal","volume":"37"},"uris":["http://www.mendeley.com/documents/?uuid=5ddbd102-e5b4-4fba-b4b6-cb78f990e692"]}],"mendeley":{"formattedCitation":"&lt;sup&gt;30,31&lt;/sup&gt;","plainTextFormattedCitation":"30,31","previouslyFormattedCitation":"&lt;sup&gt;30,31&lt;/sup&gt;"},"properties":{"noteIndex":0},"schema":"https://github.com/citation-style-language/schema/raw/master/csl-citation.json"}</w:instrText>
      </w:r>
      <w:r w:rsidR="00713797">
        <w:fldChar w:fldCharType="separate"/>
      </w:r>
      <w:r w:rsidR="006D003E" w:rsidRPr="006D003E">
        <w:rPr>
          <w:noProof/>
          <w:vertAlign w:val="superscript"/>
        </w:rPr>
        <w:t>30,31</w:t>
      </w:r>
      <w:r w:rsidR="00713797">
        <w:fldChar w:fldCharType="end"/>
      </w:r>
      <w:r w:rsidR="00F83865" w:rsidRPr="00F83865">
        <w:t xml:space="preserve"> </w:t>
      </w:r>
      <w:r w:rsidR="00F83865">
        <w:t>Thus, our proposed definition of Patient Safety Informatics incorporates concern for the state and dynamics of patient-safety information.</w:t>
      </w:r>
    </w:p>
    <w:p w14:paraId="39E3FFAC" w14:textId="5427F704" w:rsidR="00713797" w:rsidRDefault="00283DCD" w:rsidP="000F5857">
      <w:pPr>
        <w:spacing w:after="0" w:line="240" w:lineRule="auto"/>
      </w:pPr>
      <w:r>
        <w:t xml:space="preserve">Despite theoretical and practical progress in safety informatics, it has yet to be applied substantially to healthcare and patient safety. </w:t>
      </w:r>
      <w:r w:rsidR="00713797">
        <w:t>Bakken, Cimino and Hripcask</w:t>
      </w:r>
      <w:r w:rsidR="00713797">
        <w:fldChar w:fldCharType="begin" w:fldLock="1"/>
      </w:r>
      <w:r w:rsidR="003401C7">
        <w:instrText>ADDIN CSL_CITATION {"citationItems":[{"id":"ITEM-1","itemData":{"DOI":"10.1097/01.mlr.0000109125.00113.f4","ISSN":"00257079","abstract":"OBJECTIVES: The purposes of this article are to highlight the role of informatics in promoting patient safety and enabling evidence-based practice (EBP), 2 significant aspects for assuring healthcare quality; to delineate some challenges for the future; and to provide key recommendations for education, practice, policy, and research. METHODS: First, we describe the components of an informatics infrastructure for patient safety and evidence-based practice. Second, we address the role of informatics in 4 areas: 1) information access; 2) automated surveillance for real-time error detection and prevention; 3) communication among members of the healthcare team; and 4) standardization of practice patterns. Last, we delineate some future challenges for nursing and for informatics and provide key recommendations for education, practice, policy, and research. RESULTS: The components of an informatics infrastructure are available and applications that bring together these components to promote patient safety and enable EBP have demonstrated positive or promising results. CONCLUSIONS: Challenges must be addressed so that an informatics infrastructure and related applications that promote patient safety and enable EBP can be realized.","author":[{"dropping-particle":"","family":"Bakken","given":"Suzanne","non-dropping-particle":"","parse-names":false,"suffix":""},{"dropping-particle":"","family":"Cimino","given":"James J.","non-dropping-particle":"","parse-names":false,"suffix":""},{"dropping-particle":"","family":"Hripcsak","given":"George","non-dropping-particle":"","parse-names":false,"suffix":""}],"container-title":"Medical care","id":"ITEM-1","issue":"2 Suppl","issued":{"date-parts":[["2004"]]},"page":"49-56","title":"Promoting patient safety and enabling evidence-based practice through informatics.","type":"article-journal","volume":"42"},"uris":["http://www.mendeley.com/documents/?uuid=bbd80153-5639-4240-a6ea-84d80ef3c56d"]}],"mendeley":{"formattedCitation":"&lt;sup&gt;32&lt;/sup&gt;","plainTextFormattedCitation":"32","previouslyFormattedCitation":"&lt;sup&gt;32&lt;/sup&gt;"},"properties":{"noteIndex":0},"schema":"https://github.com/citation-style-language/schema/raw/master/csl-citation.json"}</w:instrText>
      </w:r>
      <w:r w:rsidR="00713797">
        <w:rPr>
          <w:vertAlign w:val="superscript"/>
        </w:rPr>
        <w:fldChar w:fldCharType="separate"/>
      </w:r>
      <w:r w:rsidR="006D003E" w:rsidRPr="006D003E">
        <w:rPr>
          <w:noProof/>
          <w:vertAlign w:val="superscript"/>
        </w:rPr>
        <w:t>32</w:t>
      </w:r>
      <w:r w:rsidR="00713797">
        <w:fldChar w:fldCharType="end"/>
      </w:r>
      <w:r w:rsidR="00713797">
        <w:t xml:space="preserve"> explored how informatics can promote patient safety and provided recommendations like integrating informatics into healthcare curricula and the evaluation of digital health from health-economic, clinical and administrative perspectives. While welcomed, these recommendations, and the challenges they purport to address, concern </w:t>
      </w:r>
      <w:r w:rsidR="00977083">
        <w:t xml:space="preserve">digital </w:t>
      </w:r>
      <w:r w:rsidR="00713797">
        <w:t xml:space="preserve">health technologies in isolation and their function in promoting patient safety, only. </w:t>
      </w:r>
      <w:r w:rsidR="0031724A">
        <w:t xml:space="preserve">To address emerging digital health, Patient Safety Informatics </w:t>
      </w:r>
      <w:r w:rsidR="00713797">
        <w:t>must also consider the safety of health information systems and their safe use.</w:t>
      </w:r>
      <w:r w:rsidR="00713797">
        <w:fldChar w:fldCharType="begin" w:fldLock="1"/>
      </w:r>
      <w:r w:rsidR="003401C7">
        <w:instrText>ADDIN CSL_CITATION {"citationItems":[{"id":"ITEM-1","itemData":{"DOI":"10.1136/bmjqs-2015-004486","ISSN":"20445415","PMID":"26369894","abstract":"Health information technology (health IT) has potential to improve patient safety but its implementation and use has led to unintended consequences and new safety concerns. A key challenge to improving safety in health IT-enabled healthcare systems is to develop valid, feasible strategies to measure safety concerns at the intersection of health IT and patient safety. In response to the fundamental conceptual and methodological gaps related to both defining and measuring health IT-related patient safety, we propose a new framework, the Health IT Safety (HITS) measurement framework, to provide a conceptual foundation for health IT-related patient safety measurement, monitoring, and improvement. The HITS framework follows both Continuous Quality Improvement (CQI) and sociotechnical approaches and calls for new measures and measurement activities to address safety concerns in three related domains: 1) concerns that are unique and specific to technology (e.g., to address unsafe health IT related to unavailable or malfunctioning hardware or software); 2) concerns created by the failure to use health IT appropriately or by misuse of health IT (e.g. to reduce nuisance alerts in the electronic health record (EHR)), and 3) the use of health IT to monitor risks, health care processes and outcomes and identify potential safety concerns before they can harm patients (e.g. use EHR-based algorithms to identify patients at risk for medication errors or care delays). The framework proposes to integrate both retrospective and prospective measurement of HIT safety with an organization's existing clinical risk management and safety programs. It aims to facilitate organizational learning, comprehensive 360 degree assessment of HIT safety that includes vendor involvement, refinement of measurement tools and strategies, and shared responsibility to identify problems and implement solutions. A long term framework goal is to enable rigorous measurement that helps achieve the safety benefits of health IT in real-world clinical settings.","author":[{"dropping-particle":"","family":"Singh","given":"Hardeep","non-dropping-particle":"","parse-names":false,"suffix":""},{"dropping-particle":"","family":"Sittig","given":"Dean F.","non-dropping-particle":"","parse-names":false,"suffix":""}],"container-title":"BMJ Quality and Safety","id":"ITEM-1","issue":"4","issued":{"date-parts":[["2016"]]},"page":"226-232","title":"Measuring and improving patient safety through health information technology: The health IT safety framework","type":"article-journal","volume":"25"},"uris":["http://www.mendeley.com/documents/?uuid=b113d0e0-5e2d-4b20-8615-f5b35427eeab"]}],"mendeley":{"formattedCitation":"&lt;sup&gt;33&lt;/sup&gt;","plainTextFormattedCitation":"33","previouslyFormattedCitation":"&lt;sup&gt;33&lt;/sup&gt;"},"properties":{"noteIndex":0},"schema":"https://github.com/citation-style-language/schema/raw/master/csl-citation.json"}</w:instrText>
      </w:r>
      <w:r w:rsidR="00713797">
        <w:rPr>
          <w:vertAlign w:val="superscript"/>
        </w:rPr>
        <w:fldChar w:fldCharType="separate"/>
      </w:r>
      <w:r w:rsidR="006D003E" w:rsidRPr="006D003E">
        <w:rPr>
          <w:noProof/>
          <w:vertAlign w:val="superscript"/>
        </w:rPr>
        <w:t>33</w:t>
      </w:r>
      <w:r w:rsidR="00713797">
        <w:fldChar w:fldCharType="end"/>
      </w:r>
    </w:p>
    <w:p w14:paraId="63AE30E4" w14:textId="429442AB" w:rsidR="00713797" w:rsidRDefault="0031724A" w:rsidP="000F5857">
      <w:pPr>
        <w:spacing w:after="0" w:line="240" w:lineRule="auto"/>
      </w:pPr>
      <w:r>
        <w:t>The consideration of healthcare information systems is central to our proposed definition of Patient Safety Informatics</w:t>
      </w:r>
      <w:r w:rsidR="0065206E">
        <w:t>, in line with th</w:t>
      </w:r>
      <w:r>
        <w:t xml:space="preserve">e </w:t>
      </w:r>
      <w:r w:rsidR="00151E77">
        <w:t>International Medical Informatics Association working group on ‘Health Informatics for Patient Safety’</w:t>
      </w:r>
      <w:r w:rsidR="0065206E">
        <w:t>. The working group</w:t>
      </w:r>
      <w:r w:rsidR="00151E77">
        <w:t xml:space="preserve"> consider their role as “</w:t>
      </w:r>
      <w:r w:rsidR="00151E77" w:rsidRPr="00BC410C">
        <w:t>[</w:t>
      </w:r>
      <w:r w:rsidR="00151E77">
        <w:t>promoting</w:t>
      </w:r>
      <w:r w:rsidR="00151E77" w:rsidRPr="00BC410C">
        <w:t>]</w:t>
      </w:r>
      <w:r w:rsidR="00151E77">
        <w:t xml:space="preserve"> </w:t>
      </w:r>
      <w:r w:rsidR="00151E77" w:rsidRPr="00BC410C">
        <w:rPr>
          <w:i/>
        </w:rPr>
        <w:t>patient safety of health information systems and their associated medical devices</w:t>
      </w:r>
      <w:r w:rsidR="00EE199C">
        <w:rPr>
          <w:i/>
        </w:rPr>
        <w:t xml:space="preserve"> </w:t>
      </w:r>
      <w:r w:rsidR="00EE199C" w:rsidRPr="00D9344B">
        <w:t>[and</w:t>
      </w:r>
      <w:r w:rsidR="00EE199C">
        <w:t xml:space="preserve"> focusing on</w:t>
      </w:r>
      <w:r w:rsidR="00EE199C" w:rsidRPr="00D9344B">
        <w:t>]</w:t>
      </w:r>
      <w:r w:rsidR="00EE199C">
        <w:rPr>
          <w:i/>
        </w:rPr>
        <w:t xml:space="preserve"> </w:t>
      </w:r>
      <w:r w:rsidR="00151E77" w:rsidRPr="00357A11">
        <w:rPr>
          <w:i/>
        </w:rPr>
        <w:t>how healthcare information systems can improve patient safety, as well as identifying and rectifying safety issues</w:t>
      </w:r>
      <w:r w:rsidR="00151E77">
        <w:t>”.</w:t>
      </w:r>
      <w:r w:rsidR="00195399">
        <w:fldChar w:fldCharType="begin" w:fldLock="1"/>
      </w:r>
      <w:r w:rsidR="003401C7">
        <w:instrText>ADDIN CSL_CITATION {"citationItems":[{"id":"ITEM-1","itemData":{"author":[{"dropping-particle":"","family":"IMIA WG7","given":"","non-dropping-particle":"","parse-names":false,"suffix":""}],"id":"ITEM-1","issued":{"date-parts":[["2018"]]},"title":"WG7 - IMIA Working Group on Health Informatics for Patient Safety","type":"report"},"uris":["http://www.mendeley.com/documents/?uuid=27b58af2-f321-46eb-8a77-669f7ccba4fd"]}],"mendeley":{"formattedCitation":"&lt;sup&gt;34&lt;/sup&gt;","plainTextFormattedCitation":"34","previouslyFormattedCitation":"&lt;sup&gt;34&lt;/sup&gt;"},"properties":{"noteIndex":0},"schema":"https://github.com/citation-style-language/schema/raw/master/csl-citation.json"}</w:instrText>
      </w:r>
      <w:r w:rsidR="00195399">
        <w:rPr>
          <w:vertAlign w:val="superscript"/>
        </w:rPr>
        <w:fldChar w:fldCharType="separate"/>
      </w:r>
      <w:r w:rsidR="006D003E" w:rsidRPr="006D003E">
        <w:rPr>
          <w:noProof/>
          <w:vertAlign w:val="superscript"/>
        </w:rPr>
        <w:t>34</w:t>
      </w:r>
      <w:r w:rsidR="00195399">
        <w:fldChar w:fldCharType="end"/>
      </w:r>
      <w:r w:rsidR="004E5CE1">
        <w:t xml:space="preserve"> </w:t>
      </w:r>
      <w:r w:rsidR="00A26F60">
        <w:t xml:space="preserve">Patient Safety Informatics may therefore be considered to address both the questions of: 1) whether newly developed or adopted digital health technologies are </w:t>
      </w:r>
      <w:r w:rsidR="007761D7">
        <w:t xml:space="preserve">inherently </w:t>
      </w:r>
      <w:r w:rsidR="00A26F60">
        <w:t xml:space="preserve">safe, and 2) how technologies can be designed and applied specifically to improve </w:t>
      </w:r>
      <w:r w:rsidR="007761D7">
        <w:t xml:space="preserve">patient </w:t>
      </w:r>
      <w:r w:rsidR="00A26F60">
        <w:t>safety.</w:t>
      </w:r>
      <w:r w:rsidR="0089734D">
        <w:t xml:space="preserve"> </w:t>
      </w:r>
      <w:r w:rsidR="004E5CE1">
        <w:t>This scope is exemplified in</w:t>
      </w:r>
      <w:r w:rsidR="00393EAA">
        <w:t xml:space="preserve"> Singh and Sittig’s</w:t>
      </w:r>
      <w:r w:rsidR="004E5CE1" w:rsidRPr="00322A06">
        <w:t xml:space="preserve"> Health Information Technology Safety Measurement Framework</w:t>
      </w:r>
      <w:r w:rsidR="00CF5587">
        <w:t>,</w:t>
      </w:r>
      <w:r w:rsidR="00D9344B">
        <w:t xml:space="preserve"> </w:t>
      </w:r>
      <w:r w:rsidR="00CF5587">
        <w:t xml:space="preserve">which </w:t>
      </w:r>
      <w:r w:rsidR="004E5CE1">
        <w:t>defines three safety domains</w:t>
      </w:r>
      <w:r w:rsidR="00942589">
        <w:t xml:space="preserve"> embedded in a socio-technical work system</w:t>
      </w:r>
      <w:r w:rsidR="004E5CE1">
        <w:t xml:space="preserve">: safe </w:t>
      </w:r>
      <w:r w:rsidR="00FE5B63">
        <w:t>health information technology</w:t>
      </w:r>
      <w:r w:rsidR="004E5CE1">
        <w:t xml:space="preserve">, safe use of </w:t>
      </w:r>
      <w:r w:rsidR="00FE5B63">
        <w:t>health information technology</w:t>
      </w:r>
      <w:r w:rsidR="004E5CE1">
        <w:t xml:space="preserve">, and using </w:t>
      </w:r>
      <w:r w:rsidR="00FE5B63">
        <w:t>health information technology</w:t>
      </w:r>
      <w:r w:rsidR="004E5CE1">
        <w:t xml:space="preserve"> to improve safety.</w:t>
      </w:r>
      <w:r w:rsidR="00393EAA" w:rsidRPr="00322A06">
        <w:fldChar w:fldCharType="begin" w:fldLock="1"/>
      </w:r>
      <w:r w:rsidR="003401C7">
        <w:instrText>ADDIN CSL_CITATION {"citationItems":[{"id":"ITEM-1","itemData":{"DOI":"10.1136/bmjqs-2015-004486","ISSN":"20445415","PMID":"26369894","abstract":"Health information technology (health IT) has potential to improve patient safety but its implementation and use has led to unintended consequences and new safety concerns. A key challenge to improving safety in health IT-enabled healthcare systems is to develop valid, feasible strategies to measure safety concerns at the intersection of health IT and patient safety. In response to the fundamental conceptual and methodological gaps related to both defining and measuring health IT-related patient safety, we propose a new framework, the Health IT Safety (HITS) measurement framework, to provide a conceptual foundation for health IT-related patient safety measurement, monitoring, and improvement. The HITS framework follows both Continuous Quality Improvement (CQI) and sociotechnical approaches and calls for new measures and measurement activities to address safety concerns in three related domains: 1) concerns that are unique and specific to technology (e.g., to address unsafe health IT related to unavailable or malfunctioning hardware or software); 2) concerns created by the failure to use health IT appropriately or by misuse of health IT (e.g. to reduce nuisance alerts in the electronic health record (EHR)), and 3) the use of health IT to monitor risks, health care processes and outcomes and identify potential safety concerns before they can harm patients (e.g. use EHR-based algorithms to identify patients at risk for medication errors or care delays). The framework proposes to integrate both retrospective and prospective measurement of HIT safety with an organization's existing clinical risk management and safety programs. It aims to facilitate organizational learning, comprehensive 360 degree assessment of HIT safety that includes vendor involvement, refinement of measurement tools and strategies, and shared responsibility to identify problems and implement solutions. A long term framework goal is to enable rigorous measurement that helps achieve the safety benefits of health IT in real-world clinical settings.","author":[{"dropping-particle":"","family":"Singh","given":"Hardeep","non-dropping-particle":"","parse-names":false,"suffix":""},{"dropping-particle":"","family":"Sittig","given":"Dean F.","non-dropping-particle":"","parse-names":false,"suffix":""}],"container-title":"BMJ Quality and Safety","id":"ITEM-1","issue":"4","issued":{"date-parts":[["2016"]]},"page":"226-232","title":"Measuring and improving patient safety through health information technology: The health IT safety framework","type":"article-journal","volume":"25"},"uris":["http://www.mendeley.com/documents/?uuid=b113d0e0-5e2d-4b20-8615-f5b35427eeab"]}],"mendeley":{"formattedCitation":"&lt;sup&gt;33&lt;/sup&gt;","plainTextFormattedCitation":"33","previouslyFormattedCitation":"&lt;sup&gt;33&lt;/sup&gt;"},"properties":{"noteIndex":0},"schema":"https://github.com/citation-style-language/schema/raw/master/csl-citation.json"}</w:instrText>
      </w:r>
      <w:r w:rsidR="00393EAA" w:rsidRPr="00322A06">
        <w:fldChar w:fldCharType="separate"/>
      </w:r>
      <w:r w:rsidR="006D003E" w:rsidRPr="006D003E">
        <w:rPr>
          <w:noProof/>
          <w:vertAlign w:val="superscript"/>
        </w:rPr>
        <w:t>33</w:t>
      </w:r>
      <w:r w:rsidR="00393EAA" w:rsidRPr="00322A06">
        <w:fldChar w:fldCharType="end"/>
      </w:r>
      <w:r w:rsidR="00533E22">
        <w:t xml:space="preserve"> </w:t>
      </w:r>
    </w:p>
    <w:p w14:paraId="4C5FF7EF" w14:textId="77777777" w:rsidR="00906431" w:rsidRDefault="00906431" w:rsidP="000F5857">
      <w:pPr>
        <w:spacing w:after="0" w:line="240" w:lineRule="auto"/>
      </w:pPr>
    </w:p>
    <w:p w14:paraId="35067DB6" w14:textId="2B32E2E3" w:rsidR="008E287D" w:rsidRDefault="008E287D" w:rsidP="000F5857">
      <w:pPr>
        <w:spacing w:after="0" w:line="240" w:lineRule="auto"/>
      </w:pPr>
    </w:p>
    <w:p w14:paraId="4CF81741" w14:textId="681C7732" w:rsidR="009D0ABB" w:rsidRDefault="009D222D" w:rsidP="009D222D">
      <w:pPr>
        <w:pStyle w:val="Heading1"/>
      </w:pPr>
      <w:r>
        <w:t>Challenges posed by emerging digital health</w:t>
      </w:r>
    </w:p>
    <w:p w14:paraId="770E149C" w14:textId="7E0C483E" w:rsidR="007B37B8" w:rsidRPr="00F25567" w:rsidRDefault="0034034B" w:rsidP="000F5857">
      <w:pPr>
        <w:spacing w:after="0" w:line="240" w:lineRule="auto"/>
      </w:pPr>
      <w:r>
        <w:t>During the workshop, we highlighted</w:t>
      </w:r>
      <w:r w:rsidR="00A330D1">
        <w:t xml:space="preserve"> </w:t>
      </w:r>
      <w:r w:rsidR="002529D4">
        <w:t>six</w:t>
      </w:r>
      <w:r w:rsidR="00A330D1">
        <w:t xml:space="preserve"> challenges that </w:t>
      </w:r>
      <w:r w:rsidR="007B37B8">
        <w:t xml:space="preserve">emerging </w:t>
      </w:r>
      <w:r w:rsidR="0033179C">
        <w:t xml:space="preserve">digital health </w:t>
      </w:r>
      <w:r>
        <w:t>pose</w:t>
      </w:r>
      <w:r w:rsidR="009978E4">
        <w:t xml:space="preserve">, each with </w:t>
      </w:r>
      <w:r w:rsidR="004C0C85">
        <w:t>consequence</w:t>
      </w:r>
      <w:r w:rsidR="009978E4">
        <w:t>s for patient safety</w:t>
      </w:r>
      <w:r w:rsidR="000A1BAC">
        <w:t xml:space="preserve">. </w:t>
      </w:r>
      <w:r w:rsidR="007B37B8">
        <w:t xml:space="preserve">Table </w:t>
      </w:r>
      <w:r w:rsidR="00342372" w:rsidRPr="00342372">
        <w:t>2</w:t>
      </w:r>
      <w:r w:rsidR="007B37B8">
        <w:t xml:space="preserve"> summarises the challenges and our </w:t>
      </w:r>
      <w:r w:rsidR="001F1127">
        <w:t xml:space="preserve">theoretical and practical </w:t>
      </w:r>
      <w:r w:rsidR="007B37B8">
        <w:t>recommendations to address the safety concerns.</w:t>
      </w:r>
    </w:p>
    <w:p w14:paraId="1870A5C0" w14:textId="77777777" w:rsidR="007B37B8" w:rsidRPr="00F25567" w:rsidRDefault="007B37B8" w:rsidP="000F5857">
      <w:pPr>
        <w:spacing w:after="0" w:line="240" w:lineRule="auto"/>
      </w:pPr>
    </w:p>
    <w:p w14:paraId="09C7AF0A" w14:textId="40E96E0A" w:rsidR="007B37B8" w:rsidRPr="00F25567" w:rsidRDefault="00AA7D50" w:rsidP="00F40E20">
      <w:pPr>
        <w:pStyle w:val="Heading2"/>
      </w:pPr>
      <w:r>
        <w:t xml:space="preserve">Challenge 1: </w:t>
      </w:r>
      <w:r w:rsidR="006A25FA">
        <w:t>C</w:t>
      </w:r>
      <w:r w:rsidR="007B37B8" w:rsidRPr="00F25567">
        <w:t xml:space="preserve">onceptualising </w:t>
      </w:r>
      <w:r w:rsidR="006A25FA">
        <w:t>digital threats</w:t>
      </w:r>
    </w:p>
    <w:p w14:paraId="0E4AFA52" w14:textId="735ECE62" w:rsidR="00D26D55" w:rsidRDefault="0050398A" w:rsidP="000F5857">
      <w:pPr>
        <w:spacing w:after="0" w:line="240" w:lineRule="auto"/>
      </w:pPr>
      <w:r w:rsidRPr="00C62B61">
        <w:rPr>
          <w:i/>
        </w:rPr>
        <w:t xml:space="preserve">It is challenging to conceptualise threats to patient safety from </w:t>
      </w:r>
      <w:r>
        <w:rPr>
          <w:i/>
        </w:rPr>
        <w:t>digital</w:t>
      </w:r>
      <w:r w:rsidRPr="00C62B61">
        <w:rPr>
          <w:i/>
        </w:rPr>
        <w:t xml:space="preserve"> influences</w:t>
      </w:r>
      <w:r w:rsidR="00D26D55">
        <w:t>.</w:t>
      </w:r>
    </w:p>
    <w:p w14:paraId="1720692F" w14:textId="77777777" w:rsidR="007A0549" w:rsidRDefault="007A0549" w:rsidP="000F5857">
      <w:pPr>
        <w:spacing w:after="0" w:line="240" w:lineRule="auto"/>
      </w:pPr>
    </w:p>
    <w:p w14:paraId="46E976A4" w14:textId="1DF3CBA1" w:rsidR="00BF12B0" w:rsidRPr="00F25567" w:rsidRDefault="00B118BA" w:rsidP="000F5857">
      <w:pPr>
        <w:spacing w:after="0" w:line="240" w:lineRule="auto"/>
      </w:pPr>
      <w:r>
        <w:t>M</w:t>
      </w:r>
      <w:r w:rsidR="000A1BAC" w:rsidRPr="00777476">
        <w:t xml:space="preserve">uch of the innovation </w:t>
      </w:r>
      <w:r>
        <w:t xml:space="preserve">in digital health technologies </w:t>
      </w:r>
      <w:r w:rsidR="000A1BAC" w:rsidRPr="00777476">
        <w:t>is not physical</w:t>
      </w:r>
      <w:r w:rsidR="00380935">
        <w:t xml:space="preserve">, instead </w:t>
      </w:r>
      <w:r w:rsidR="000A1BAC" w:rsidRPr="00777476">
        <w:t>manifest</w:t>
      </w:r>
      <w:r w:rsidR="00380935">
        <w:t>ing</w:t>
      </w:r>
      <w:r w:rsidR="000A1BAC" w:rsidRPr="00777476">
        <w:t xml:space="preserve"> as software, systems architecture </w:t>
      </w:r>
      <w:r w:rsidR="005646F8" w:rsidRPr="00777476">
        <w:t>and</w:t>
      </w:r>
      <w:r w:rsidR="000A1BAC" w:rsidRPr="00777476">
        <w:t xml:space="preserve"> communication protocols</w:t>
      </w:r>
      <w:r w:rsidR="005F5CF3" w:rsidRPr="00777476">
        <w:t>, which lack the tangibility so foundational to trust in digital and robotic systems</w:t>
      </w:r>
      <w:r w:rsidR="000A1BAC" w:rsidRPr="00777476">
        <w:t>.</w:t>
      </w:r>
      <w:r w:rsidR="00195399" w:rsidRPr="00777476">
        <w:fldChar w:fldCharType="begin" w:fldLock="1"/>
      </w:r>
      <w:r w:rsidR="003401C7">
        <w:instrText>ADDIN CSL_CITATION {"citationItems":[{"id":"ITEM-1","itemData":{"DOI":"10.5465/annals.2018.0057","ISSN":"1941-6520","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likson","given":"Ella","non-dropping-particle":"","parse-names":false,"suffix":""},{"dropping-particle":"","family":"Woolley","given":"Anita Williams","non-dropping-particle":"","parse-names":false,"suffix":""}],"container-title":"Academy of Management Annals","id":"ITEM-1","issued":{"date-parts":[["2020"]]},"title":"Human Trust in Artificial Intelligence: Review of Empirical Research","type":"article-journal"},"uris":["http://www.mendeley.com/documents/?uuid=445d24f3-1cc5-42ce-8b8a-88e1c2b0f989"]}],"mendeley":{"formattedCitation":"&lt;sup&gt;35&lt;/sup&gt;","plainTextFormattedCitation":"35","previouslyFormattedCitation":"&lt;sup&gt;35&lt;/sup&gt;"},"properties":{"noteIndex":0},"schema":"https://github.com/citation-style-language/schema/raw/master/csl-citation.json"}</w:instrText>
      </w:r>
      <w:r w:rsidR="00195399" w:rsidRPr="00777476">
        <w:rPr>
          <w:vertAlign w:val="superscript"/>
        </w:rPr>
        <w:fldChar w:fldCharType="separate"/>
      </w:r>
      <w:r w:rsidR="006D003E" w:rsidRPr="006D003E">
        <w:rPr>
          <w:noProof/>
          <w:vertAlign w:val="superscript"/>
        </w:rPr>
        <w:t>35</w:t>
      </w:r>
      <w:r w:rsidR="00195399" w:rsidRPr="00777476">
        <w:fldChar w:fldCharType="end"/>
      </w:r>
      <w:r w:rsidR="007B37B8" w:rsidRPr="0050398A">
        <w:t xml:space="preserve"> This can lead to inadequate consideration of threats to patient safety.</w:t>
      </w:r>
      <w:r w:rsidR="0089734D">
        <w:t xml:space="preserve"> </w:t>
      </w:r>
      <w:r w:rsidR="009A3B2E">
        <w:t xml:space="preserve">The challenges posed by the intangible nature of many of the factors that might interact to contribute to a failure in health care delivery </w:t>
      </w:r>
      <w:r w:rsidR="0019681D">
        <w:t>are</w:t>
      </w:r>
      <w:r w:rsidR="009A3B2E">
        <w:t xml:space="preserve"> not specific to the digital component</w:t>
      </w:r>
      <w:r w:rsidR="0019681D">
        <w:t>.</w:t>
      </w:r>
      <w:r w:rsidR="0089734D">
        <w:t xml:space="preserve"> </w:t>
      </w:r>
      <w:r w:rsidR="0019681D">
        <w:t>Considerable work has been undertaken to develop “systems” approaches to understand adverse events</w:t>
      </w:r>
      <w:r w:rsidR="0065206E">
        <w:t>.</w:t>
      </w:r>
      <w:r w:rsidR="0089734D">
        <w:t xml:space="preserve"> </w:t>
      </w:r>
      <w:r w:rsidR="0019681D">
        <w:t>Introducing digital technologies with the associated interconnections can increase system complexity, reducing transparency in cause and effect and the potential traceabil</w:t>
      </w:r>
      <w:r w:rsidR="006A25FA">
        <w:t xml:space="preserve">ity of failures in the system. </w:t>
      </w:r>
      <w:r w:rsidR="0019681D">
        <w:t>Structured s</w:t>
      </w:r>
      <w:r w:rsidR="00BF12B0" w:rsidRPr="00777476">
        <w:t>afety cases might be a useful tool to help map the relationship between abstract influences and consequences. Safety cases are structured arguments supported b</w:t>
      </w:r>
      <w:r w:rsidR="00BF12B0" w:rsidRPr="006D003E">
        <w:t>y evidence that are used to justify why a system or a service i</w:t>
      </w:r>
      <w:r w:rsidR="009A3B2E" w:rsidRPr="006D003E">
        <w:t>s</w:t>
      </w:r>
      <w:r w:rsidR="00BF12B0" w:rsidRPr="006D003E">
        <w:t xml:space="preserve"> acceptably safe within a </w:t>
      </w:r>
      <w:r w:rsidR="00BF12B0" w:rsidRPr="006D003E">
        <w:lastRenderedPageBreak/>
        <w:t>particular context.</w:t>
      </w:r>
      <w:r w:rsidR="00195399" w:rsidRPr="006D003E">
        <w:fldChar w:fldCharType="begin" w:fldLock="1"/>
      </w:r>
      <w:r w:rsidR="003401C7">
        <w:instrText>ADDIN CSL_CITATION {"citationItems":[{"id":"ITEM-1","itemData":{"DOI":"10.1080/09617353.2000.11690698","ISSN":"0961-7353","abstract":"This paper will outline a safety case methodology that seeks to minimise safety risks and commercial risks by constructing a demonstrable safety case. The safety case ideas presented here were initially developed in an EU-sponsored SHIP project 1 and was then further developed in the UK Nuclear Safety Research Programme (the QUARC Project 2). Some of these concepts have subsequently been incorporated in safety standards such as MOD Def Stan 00-55, and have also been used to establish specific safety cases for clients. A generalisation of the concepts also appears in Def Stan 00-42 Part 2, in the form of the software reliability case.","author":[{"dropping-particle":"","family":"Bishop","given":"Peter","non-dropping-particle":"","parse-names":false,"suffix":""},{"dropping-particle":"","family":"Bloomfield","given":"Robin","non-dropping-particle":"","parse-names":false,"suffix":""}],"container-title":"Safety and Reliability","id":"ITEM-1","issue":"1","issued":{"date-parts":[["2000"]]},"page":"34-42","title":"A Methodology for Safety Case Development","type":"article-journal","volume":"20"},"uris":["http://www.mendeley.com/documents/?uuid=8a592e58-e3ca-493c-bbcb-da95f322dd91"]}],"mendeley":{"formattedCitation":"&lt;sup&gt;36&lt;/sup&gt;","plainTextFormattedCitation":"36","previouslyFormattedCitation":"&lt;sup&gt;36&lt;/sup&gt;"},"properties":{"noteIndex":0},"schema":"https://github.com/citation-style-language/schema/raw/master/csl-citation.json"}</w:instrText>
      </w:r>
      <w:r w:rsidR="00195399" w:rsidRPr="006D003E">
        <w:rPr>
          <w:vertAlign w:val="superscript"/>
        </w:rPr>
        <w:fldChar w:fldCharType="separate"/>
      </w:r>
      <w:r w:rsidR="006D003E" w:rsidRPr="006D003E">
        <w:rPr>
          <w:noProof/>
          <w:vertAlign w:val="superscript"/>
        </w:rPr>
        <w:t>36</w:t>
      </w:r>
      <w:r w:rsidR="00195399" w:rsidRPr="006D003E">
        <w:fldChar w:fldCharType="end"/>
      </w:r>
      <w:r w:rsidR="00BF12B0" w:rsidRPr="006D003E">
        <w:t xml:space="preserve"> In safety-critical industries</w:t>
      </w:r>
      <w:r w:rsidR="009D222D" w:rsidRPr="006D003E">
        <w:t xml:space="preserve"> like petrochemical processing and nuclear power,</w:t>
      </w:r>
      <w:r w:rsidR="00BF12B0" w:rsidRPr="006D003E">
        <w:t xml:space="preserve"> </w:t>
      </w:r>
      <w:r w:rsidR="009D222D" w:rsidRPr="006D003E">
        <w:t>safety</w:t>
      </w:r>
      <w:r w:rsidR="00BF12B0" w:rsidRPr="006D003E">
        <w:t xml:space="preserve"> cases are an established means by which confidence in the safety of the system is communicated to, and</w:t>
      </w:r>
      <w:r w:rsidR="00BF12B0" w:rsidRPr="00777476">
        <w:t xml:space="preserve"> scrutinised by, the diverse stakeholders, including users, regulators and policy makers. In the </w:t>
      </w:r>
      <w:r w:rsidR="00AA7D50">
        <w:t xml:space="preserve">UK </w:t>
      </w:r>
      <w:r w:rsidR="00BF12B0" w:rsidRPr="00777476">
        <w:t>N</w:t>
      </w:r>
      <w:r w:rsidR="00AA7D50">
        <w:t>ational Health Service</w:t>
      </w:r>
      <w:r w:rsidR="00BF12B0" w:rsidRPr="00777476">
        <w:t xml:space="preserve">, compliance with the clinical safety standards DCB0129 and DCB0160 requires a safety case for </w:t>
      </w:r>
      <w:r w:rsidR="00977083">
        <w:t xml:space="preserve">digital </w:t>
      </w:r>
      <w:r w:rsidR="009D222D">
        <w:t>health technologies</w:t>
      </w:r>
      <w:r w:rsidR="00BF12B0" w:rsidRPr="00777476">
        <w:t>. The process involves an exposition of risk to encourage proactive safety management.</w:t>
      </w:r>
      <w:r w:rsidR="00195399" w:rsidRPr="00777476">
        <w:fldChar w:fldCharType="begin" w:fldLock="1"/>
      </w:r>
      <w:r w:rsidR="00195399">
        <w:instrText>ADDIN CSL_CITATION {"citationItems":[{"id":"ITEM-1","itemData":{"DOI":"10.1016/j.ssci.2015.12.021","ISSN":"18791042","abstract":"Healthcare organisations are often encouraged to learn from other industries in order to develop proactive and rigorous safety management practices. In the UK safety-critical industries safety cases have been used to provide justification that systems are acceptably safe. There has been growing interest in healthcare in the application of safety cases for medical devices and health information technology. However, the introduction of safety cases into general safety management and regulatory practices in healthcare is largely unexplored and unsupported. Should healthcare as an industry be encouraged to adopt safety cases more widely? This paper reviews safety case practices in six UK industries and identifies drivers and developments in the adoption of safety cases. The paper argues that safety cases might best be used in healthcare to provide an exposition of risk rather than as a regulatory tool to demonstrate acceptable levels of safety. Safety cases might support healthcare organisations in establishing proactive safety management practices. However, there has been criticism that safety cases practices have, at times, contributed to poor safety management and standards by prompting a \"tick-box\" and compliance-driven approach. These criticisms represent challenges for the adoption of safety cases in healthcare, where the level of maturity of safety management systems is arguably still lower than in traditional safety-critical industries. Healthcare stakeholders require access to education and guidance that takes into account the specifics of healthcare as an industry. Further research is required to provide evidence about the effectiveness of safety cases and the costs involved with the approach.","author":[{"dropping-particle":"","family":"Sujan","given":"Mark A.","non-dropping-particle":"","parse-names":false,"suffix":""},{"dropping-particle":"","family":"Habli","given":"Ibrahim","non-dropping-particle":"","parse-names":false,"suffix":""},{"dropping-particle":"","family":"Kelly","given":"Tim P.","non-dropping-particle":"","parse-names":false,"suffix":""},{"dropping-particle":"","family":"Pozzi","given":"Simone","non-dropping-particle":"","parse-names":false,"suffix":""},{"dropping-particle":"","family":"Johnson","given":"Christopher W.","non-dropping-particle":"","parse-names":false,"suffix":""}],"container-title":"Safety Science","id":"ITEM-1","issued":{"date-parts":[["2016"]]},"page":"181-189","publisher":"Elsevier Ltd","title":"Should healthcare providers do safety cases? Lessons from a cross-industry review of safety case practices","type":"article-journal","volume":"84"},"uris":["http://www.mendeley.com/documents/?uuid=86855dd1-8bb0-466e-bb10-7d2b47504eca"]}],"mendeley":{"formattedCitation":"&lt;sup&gt;8&lt;/sup&gt;","plainTextFormattedCitation":"8","previouslyFormattedCitation":"&lt;sup&gt;8&lt;/sup&gt;"},"properties":{"noteIndex":0},"schema":"https://github.com/citation-style-language/schema/raw/master/csl-citation.json"}</w:instrText>
      </w:r>
      <w:r w:rsidR="00195399" w:rsidRPr="00777476">
        <w:fldChar w:fldCharType="separate"/>
      </w:r>
      <w:r w:rsidR="00195399" w:rsidRPr="00637F22">
        <w:rPr>
          <w:noProof/>
          <w:vertAlign w:val="superscript"/>
        </w:rPr>
        <w:t>8</w:t>
      </w:r>
      <w:r w:rsidR="00195399" w:rsidRPr="00777476">
        <w:fldChar w:fldCharType="end"/>
      </w:r>
      <w:r w:rsidR="00BF12B0" w:rsidRPr="00777476">
        <w:t xml:space="preserve"> The preparation of safety cases guides reflexivity that can be insightful when combined with a systems approach to conceptualising risk and safety.</w:t>
      </w:r>
      <w:r w:rsidR="00195399" w:rsidRPr="00777476">
        <w:fldChar w:fldCharType="begin" w:fldLock="1"/>
      </w:r>
      <w:r w:rsidR="003401C7">
        <w:instrText>ADDIN CSL_CITATION {"citationItems":[{"id":"ITEM-1","itemData":{"DOI":"10.1111/j.1539-6924.2009.01310.x","author":[{"dropping-particle":"","family":"Haimes","given":"Yacov Y.","non-dropping-particle":"","parse-names":false,"suffix":""}],"container-title":"Risk Analysis","id":"ITEM-1","issue":"12","issued":{"date-parts":[["2009"]]},"title":"On the Complex Definition of Risk: A Systems-Based Approach","type":"article-journal","volume":"29"},"uris":["http://www.mendeley.com/documents/?uuid=be91c8a7-d065-46c7-9ead-103322cdddb1"]},{"id":"ITEM-2","itemData":{"ISSN":"02705214","abstract":"Despite the introduction of technology in medicine, chal- lenges related to patient safety and quality health care delivery still abound. The economic and personal costs associated with these challenges are enormous. To address these challenges, APL, Johns Hopkins Medicine, and the Whiting School of Engineering's Systems Institute have teamed to couple systems engineering principles and best practices with clinical expertise to develop innovative approaches to the socio-technical dynamics involved in health care. This work focuses on understanding the interactions among people (clinicians, patients, families, and other stakeholders), processes (institutional, regulatory, professional ethics, etc.), and technology (medical devices and instrumentation) in the health care domain to formulate a systems approach to innovations that lead to improved patient outcomes. APL and Johns Hopkins Medicine are collaborating on improvements at the device level, specifically medication infusion pumps that represent significant patient safety challenges, as well as at the unit level in the intensive care unit.","author":[{"dropping-particle":"","family":"Ravitz","given":"Alan D.","non-dropping-particle":"","parse-names":false,"suffix":""},{"dropping-particle":"","family":"Sapirstein","given":"Adam","non-dropping-particle":"","parse-names":false,"suffix":""},{"dropping-particle":"","family":"Pham","given":"Julius C.","non-dropping-particle":"","parse-names":false,"suffix":""},{"dropping-particle":"","family":"Doyle","given":"Peter A.","non-dropping-particle":"","parse-names":false,"suffix":""}],"container-title":"Johns Hopkins APL Technical Digest (Applied Physics Laboratory)","id":"ITEM-2","issue":"4","issued":{"date-parts":[["2013"]]},"page":"354-365","title":"Systems approach and systems engineering applied to health care: Improving patient safety and health care delivery","type":"article-journal","volume":"31"},"uris":["http://www.mendeley.com/documents/?uuid=20338070-7ab9-4f20-b073-147222818f9e"]}],"mendeley":{"formattedCitation":"&lt;sup&gt;37,38&lt;/sup&gt;","plainTextFormattedCitation":"37,38","previouslyFormattedCitation":"&lt;sup&gt;37,38&lt;/sup&gt;"},"properties":{"noteIndex":0},"schema":"https://github.com/citation-style-language/schema/raw/master/csl-citation.json"}</w:instrText>
      </w:r>
      <w:r w:rsidR="00195399" w:rsidRPr="00777476">
        <w:fldChar w:fldCharType="separate"/>
      </w:r>
      <w:r w:rsidR="006D003E" w:rsidRPr="006D003E">
        <w:rPr>
          <w:noProof/>
          <w:vertAlign w:val="superscript"/>
        </w:rPr>
        <w:t>37,38</w:t>
      </w:r>
      <w:r w:rsidR="00195399" w:rsidRPr="00777476">
        <w:fldChar w:fldCharType="end"/>
      </w:r>
      <w:r w:rsidR="00BF12B0" w:rsidRPr="00777476">
        <w:t xml:space="preserve"> </w:t>
      </w:r>
      <w:r w:rsidR="008D06DB" w:rsidRPr="00777476">
        <w:t>Thus, p</w:t>
      </w:r>
      <w:r w:rsidR="00BF12B0" w:rsidRPr="00777476">
        <w:t xml:space="preserve">atient safety might be facilitated by the use of dynamic, multi-view safety cases for </w:t>
      </w:r>
      <w:r w:rsidR="00977083">
        <w:t xml:space="preserve">digital </w:t>
      </w:r>
      <w:r w:rsidR="009D222D">
        <w:t>health technology</w:t>
      </w:r>
      <w:r w:rsidR="00BF12B0" w:rsidRPr="00777476">
        <w:t xml:space="preserve"> and for healthcare services.</w:t>
      </w:r>
      <w:r w:rsidR="00195399" w:rsidRPr="00777476">
        <w:fldChar w:fldCharType="begin" w:fldLock="1"/>
      </w:r>
      <w:r w:rsidR="003401C7">
        <w:instrText>ADDIN CSL_CITATION {"citationItems":[{"id":"ITEM-1","itemData":{"DOI":"10.1016/j.ress.2015.03.033","ISSN":"09518320","abstract":"There has been growing interest in the concept of safety cases for medical devices and health information technology, but questions remain about how safety cases can be developed and used meaningfully in the safety management of healthcare services and processes. The paper presents two examples of the development and use of safety cases at a service level in healthcare. These first practical experiences at the service level suggest that safety cases might be a useful tool to support service improvement and communication of safety in healthcare. The paper argues that safety cases might be helpful in supporting healthcare organisations with the adoption of proactive and rigorous safety management practices. However, it is also important to consider the different level of maturity of safety management and regulatory oversight in healthcare. Adaptations to the purpose and use of safety cases might be required, complemented by the provision of education to both practitioners and regulators.","author":[{"dropping-particle":"","family":"Sujan","given":"Mark A.","non-dropping-particle":"","parse-names":false,"suffix":""},{"dropping-particle":"","family":"Spurgeon","given":"Peter","non-dropping-particle":"","parse-names":false,"suffix":""},{"dropping-particle":"","family":"Cooke","given":"Matthew","non-dropping-particle":"","parse-names":false,"suffix":""},{"dropping-particle":"","family":"Weale","given":"Andy","non-dropping-particle":"","parse-names":false,"suffix":""},{"dropping-particle":"","family":"Debenham","given":"Philip","non-dropping-particle":"","parse-names":false,"suffix":""},{"dropping-particle":"","family":"Cross","given":"Steve","non-dropping-particle":"","parse-names":false,"suffix":""}],"container-title":"Reliability Engineering and System Safety","id":"ITEM-1","issued":{"date-parts":[["2015"]]},"page":"200-207","publisher":"Elsevier","title":"The development of safety cases for healthcare services: Practical experiences, opportunities and challenges","type":"article-journal","volume":"140"},"uris":["http://www.mendeley.com/documents/?uuid=e5cba41f-0989-433d-9270-ba17c483ebf6"]},{"id":"ITEM-2","itemData":{"DOI":"10.1016/j.ssci.2018.09.001","ISSN":"0925-7535","author":[{"dropping-particle":"","family":"Habli","given":"Ibrahim","non-dropping-particle":"","parse-names":false,"suffix":""},{"dropping-particle":"","family":"White","given":"Sean","non-dropping-particle":"","parse-names":false,"suffix":""},{"dropping-particle":"","family":"Sujan","given":"Mark A.","non-dropping-particle":"","parse-names":false,"suffix":""},{"dropping-particle":"","family":"Harrison","given":"Stuart","non-dropping-particle":"","parse-names":false,"suffix":""},{"dropping-particle":"","family":"Ugarte","given":"Marta","non-dropping-particle":"","parse-names":false,"suffix":""}],"container-title":"Safety Science","id":"ITEM-2","issued":{"date-parts":[["2018"]]},"page":"324-335","publisher":"Elsevier","title":"What is the safety case for health IT? A study of assurance practices in England","type":"article-journal","volume":"110"},"uris":["http://www.mendeley.com/documents/?uuid=818ec875-7ed7-46a0-a2e9-0658c547e71a"]},{"id":"ITEM-3","itemData":{"DOI":"10.1049/cp.2011.0260","ISBN":"9781849195355","abstract":"Due to high levels of complexity in the design and operation of safety-critical systems, the size and complexity of safety-cases continues to grow. This presents considerable challenges to the development, review and maintenance of safety cases. The independent review into the Nimrod crash in 2006 pointed out the dangers of poor practices in safety cases. It noted that the UK Health and Safety Executive (HSE) has also found a number of problems with safety case practices in its role as regulator. In the past, the area of software architecture has been plundered to provide techniques that aid safety case construction and presentation. This paper argues that this can continue to bear fruit, and demonstrates how the principles of multi-view architecture can be used to produce multi-view safety cases. Multi-view safety cases have the potential to filter information of interest to stakeholders, thus reducing complexity and increasing comprehension of the safety argument. Modifiability and extensibility could be improved, as changes to the safety case can be reviewed more easily through relevant stakeholders' views.","author":[{"dropping-particle":"","family":"Flood","given":"M.","non-dropping-particle":"","parse-names":false,"suffix":""},{"dropping-particle":"","family":"Habli","given":"Ibrahim","non-dropping-particle":"","parse-names":false,"suffix":""}],"container-title":"IET Conference Publications","id":"ITEM-3","issue":"578 CP","issued":{"date-parts":[["2011"]]},"page":"1-6","title":"Multi-view safety cases","type":"article-journal","volume":"2011"},"uris":["http://www.mendeley.com/documents/?uuid=0bc5aa90-6672-4d86-a8ef-eb7483e6f2a7"]}],"mendeley":{"formattedCitation":"&lt;sup&gt;39–41&lt;/sup&gt;","plainTextFormattedCitation":"39–41","previouslyFormattedCitation":"&lt;sup&gt;39–41&lt;/sup&gt;"},"properties":{"noteIndex":0},"schema":"https://github.com/citation-style-language/schema/raw/master/csl-citation.json"}</w:instrText>
      </w:r>
      <w:r w:rsidR="00195399" w:rsidRPr="00777476">
        <w:fldChar w:fldCharType="separate"/>
      </w:r>
      <w:r w:rsidR="006D003E" w:rsidRPr="006D003E">
        <w:rPr>
          <w:noProof/>
          <w:vertAlign w:val="superscript"/>
        </w:rPr>
        <w:t>39–41</w:t>
      </w:r>
      <w:r w:rsidR="00195399" w:rsidRPr="00777476">
        <w:fldChar w:fldCharType="end"/>
      </w:r>
    </w:p>
    <w:p w14:paraId="2E3DCD29" w14:textId="063A50D0" w:rsidR="007B37B8" w:rsidRPr="00F25567" w:rsidRDefault="007B37B8" w:rsidP="000F5857">
      <w:pPr>
        <w:spacing w:after="0" w:line="240" w:lineRule="auto"/>
      </w:pPr>
    </w:p>
    <w:p w14:paraId="169DB9F5" w14:textId="021F9D44" w:rsidR="001352CF" w:rsidRPr="00F25567" w:rsidRDefault="001352CF" w:rsidP="00F40E20">
      <w:pPr>
        <w:pStyle w:val="Heading2"/>
      </w:pPr>
      <w:r>
        <w:t xml:space="preserve">Challenge </w:t>
      </w:r>
      <w:r w:rsidR="00606DC1">
        <w:t>2</w:t>
      </w:r>
      <w:r>
        <w:t>: Trust</w:t>
      </w:r>
      <w:r w:rsidR="005561E8">
        <w:t xml:space="preserve"> increasingly-</w:t>
      </w:r>
      <w:r w:rsidR="5838CD5C">
        <w:t xml:space="preserve">complex </w:t>
      </w:r>
      <w:r w:rsidR="00E14B2A">
        <w:t>digital health technology</w:t>
      </w:r>
    </w:p>
    <w:p w14:paraId="052554EA" w14:textId="57FEABAB" w:rsidR="00FE2B9F" w:rsidRDefault="28CB91FA" w:rsidP="00FE2B9F">
      <w:pPr>
        <w:spacing w:after="0" w:line="240" w:lineRule="auto"/>
        <w:rPr>
          <w:i/>
          <w:iCs/>
        </w:rPr>
      </w:pPr>
      <w:r w:rsidRPr="2D17E58B">
        <w:rPr>
          <w:i/>
          <w:iCs/>
        </w:rPr>
        <w:t>Introduci</w:t>
      </w:r>
      <w:r w:rsidR="1D11D449" w:rsidRPr="2D17E58B">
        <w:rPr>
          <w:i/>
          <w:iCs/>
        </w:rPr>
        <w:t xml:space="preserve">ng </w:t>
      </w:r>
      <w:r w:rsidRPr="2D17E58B">
        <w:rPr>
          <w:i/>
          <w:iCs/>
        </w:rPr>
        <w:t xml:space="preserve">new technologies into healthcare </w:t>
      </w:r>
      <w:r w:rsidR="72B8E41F" w:rsidRPr="2D17E58B">
        <w:rPr>
          <w:i/>
          <w:iCs/>
        </w:rPr>
        <w:t>processes</w:t>
      </w:r>
      <w:r w:rsidRPr="2D17E58B">
        <w:rPr>
          <w:i/>
          <w:iCs/>
        </w:rPr>
        <w:t xml:space="preserve"> </w:t>
      </w:r>
      <w:r w:rsidR="28A7FF2B" w:rsidRPr="2D17E58B">
        <w:rPr>
          <w:i/>
          <w:iCs/>
        </w:rPr>
        <w:t xml:space="preserve">can </w:t>
      </w:r>
      <w:r w:rsidRPr="2D17E58B">
        <w:rPr>
          <w:i/>
          <w:iCs/>
        </w:rPr>
        <w:t>challenge t</w:t>
      </w:r>
      <w:r w:rsidR="3C88EEE3" w:rsidRPr="2D17E58B">
        <w:rPr>
          <w:i/>
          <w:iCs/>
        </w:rPr>
        <w:t>rust between patients</w:t>
      </w:r>
      <w:r w:rsidR="735C38A8" w:rsidRPr="2D17E58B">
        <w:rPr>
          <w:i/>
          <w:iCs/>
        </w:rPr>
        <w:t xml:space="preserve">, </w:t>
      </w:r>
      <w:r w:rsidR="3C88EEE3" w:rsidRPr="2D17E58B">
        <w:rPr>
          <w:i/>
          <w:iCs/>
        </w:rPr>
        <w:t>healthcare pro</w:t>
      </w:r>
      <w:r w:rsidR="11D09237" w:rsidRPr="2D17E58B">
        <w:rPr>
          <w:i/>
          <w:iCs/>
        </w:rPr>
        <w:t>fessional</w:t>
      </w:r>
      <w:r w:rsidR="0089734D">
        <w:rPr>
          <w:i/>
          <w:iCs/>
        </w:rPr>
        <w:t>s</w:t>
      </w:r>
      <w:r w:rsidR="11D09237" w:rsidRPr="2D17E58B">
        <w:rPr>
          <w:i/>
          <w:iCs/>
        </w:rPr>
        <w:t xml:space="preserve"> and healthcare organisations</w:t>
      </w:r>
      <w:r w:rsidR="7C2BE924" w:rsidRPr="2D17E58B">
        <w:rPr>
          <w:i/>
          <w:iCs/>
        </w:rPr>
        <w:t>.</w:t>
      </w:r>
    </w:p>
    <w:p w14:paraId="52DF372D" w14:textId="77777777" w:rsidR="00BF62D4" w:rsidRDefault="00BF62D4" w:rsidP="000E12D1">
      <w:pPr>
        <w:spacing w:after="0" w:line="240" w:lineRule="auto"/>
      </w:pPr>
    </w:p>
    <w:p w14:paraId="27033E7A" w14:textId="1CABEA7D" w:rsidR="00BF62D4" w:rsidRDefault="001352CF" w:rsidP="2D17E58B">
      <w:pPr>
        <w:spacing w:after="0" w:line="240" w:lineRule="auto"/>
      </w:pPr>
      <w:r>
        <w:t xml:space="preserve">Trust </w:t>
      </w:r>
      <w:r w:rsidR="00337F12">
        <w:t>is integral to</w:t>
      </w:r>
      <w:r>
        <w:t xml:space="preserve"> patient care</w:t>
      </w:r>
      <w:r w:rsidR="005718E6">
        <w:t xml:space="preserve"> and is, partly, a</w:t>
      </w:r>
      <w:r>
        <w:t xml:space="preserve"> function of inter-personal </w:t>
      </w:r>
      <w:r w:rsidR="00E10B43">
        <w:t xml:space="preserve">behaviours between patients, healthcare professionals, and </w:t>
      </w:r>
      <w:r w:rsidR="00977083">
        <w:t xml:space="preserve">digital </w:t>
      </w:r>
      <w:r w:rsidR="00E10B43">
        <w:t>health technology developers</w:t>
      </w:r>
      <w:r w:rsidR="005718E6">
        <w:t>.</w:t>
      </w:r>
      <w:r>
        <w:fldChar w:fldCharType="begin" w:fldLock="1"/>
      </w:r>
      <w:r w:rsidR="003401C7">
        <w:instrText>ADDIN CSL_CITATION {"citationItems":[{"id":"ITEM-1","itemData":{"DOI":"10.1111/j.1365-2648.1988.tb00570.x","ISSN":"13652648","abstract":"This paper examines the phenomenon of trust in health care relationships from a new perspective, that of the recipients of care for chronic illness. The authors argue that reciprocal trust is a necessary component of satisfying, effective health care relationships when the illness is of an ongoing nature. From the patient's perspective, reciprocal trust has a significant impact on the experience of being a receiver of health care and on the development of competency with illness management. Because of this, the authors claim that it is imperative for health care professionals to alter their traditional beliefs with regard to sick role and trust. With a new perspective, they may then develop the specific skills necessary to enact the caring aspect of the service they offer. The authors offer a number of suggestions for actualizing this reciprocal trust in clinical practice. Copyright © 1988, Wiley Blackwell. All rights reserved","author":[{"dropping-particle":"","family":"Thorne","given":"Sally E.","non-dropping-particle":"","parse-names":false,"suffix":""},{"dropping-particle":"","family":"Robinson","given":"Carole A.","non-dropping-particle":"","parse-names":false,"suffix":""}],"container-title":"Journal of Advanced Nursing","id":"ITEM-1","issue":"6","issued":{"date-parts":[["1988"]]},"page":"782-789","title":"Reciprocal trust in health care relationships","type":"article-journal","volume":"13"},"uris":["http://www.mendeley.com/documents/?uuid=f4498fc6-e290-423b-ae04-36437b771c84"]},{"id":"ITEM-2","itemData":{"DOI":"10.1016/j.dss.2006.11.011","ISSN":"01679236","abstract":"Health infomediaries play an increasingly critical role in providing support for people's health and wellness decisions. Effectiveness of health infomediaries depends on people's trust in them. In this paper, we conceptualize a comprehensive synthesis of trust antecedents that are relevant to health infomediaries based on trust research and the actor-network theory. The model is constructed to highlight the factors that play a significant role in trust formation in health infomediaries. The empirical test of the model indicates that web users' beliefs about the ability and benevolence of the health infomediary critically affect their behavior intentions. Moreover, testing has identified the dimensions of information and system quality as well as the trust signs that enhance each trust belief. Environmental factors also play a significant role in enhancing beliefs about the ability and integrity of the health infomediary. Our empirical results further show that an individual user's propensity to trust has a significant relationship with risk-related beliefs. Such trust and risk beliefs positively influence web users' behaviors. Our study shows the importance of context-specific modeling of trust in health infomediaries. © 2006 Elsevier B.V. All rights reserved.","author":[{"dropping-particle":"","family":"Song","given":"Jaeki","non-dropping-particle":"","parse-names":false,"suffix":""},{"dropping-particle":"","family":"Zahedi","given":"Fatemeh Mariam","non-dropping-particle":"","parse-names":false,"suffix":""}],"container-title":"Decision Support Systems","id":"ITEM-2","issue":"2","issued":{"date-parts":[["2007"]]},"page":"390-407","title":"Trust in health infomediaries","type":"article-journal","volume":"43"},"uris":["http://www.mendeley.com/documents/?uuid=7a9d7c5e-7e04-4c36-872b-34c6cc5f64a7"]}],"mendeley":{"formattedCitation":"&lt;sup&gt;42,43&lt;/sup&gt;","plainTextFormattedCitation":"42,43","previouslyFormattedCitation":"&lt;sup&gt;42,43&lt;/sup&gt;"},"properties":{"noteIndex":0},"schema":"https://github.com/citation-style-language/schema/raw/master/csl-citation.json"}</w:instrText>
      </w:r>
      <w:r>
        <w:rPr>
          <w:vertAlign w:val="superscript"/>
        </w:rPr>
        <w:fldChar w:fldCharType="separate"/>
      </w:r>
      <w:r w:rsidR="006D003E" w:rsidRPr="006D003E">
        <w:rPr>
          <w:noProof/>
          <w:vertAlign w:val="superscript"/>
        </w:rPr>
        <w:t>42,43</w:t>
      </w:r>
      <w:r>
        <w:fldChar w:fldCharType="end"/>
      </w:r>
      <w:r w:rsidR="005718E6">
        <w:t xml:space="preserve"> </w:t>
      </w:r>
      <w:r w:rsidR="007A0549">
        <w:t xml:space="preserve">Unlike intermediary technologies that facilitate inter-personal interactions (e.g. telephone appointments and online booking systems), the use of technology like automated risk assessment algorithms and web-based treatment support can adversely alter the human interactions that are integral to quality and safety of care and </w:t>
      </w:r>
      <w:r w:rsidR="00CA0C89">
        <w:t xml:space="preserve">of </w:t>
      </w:r>
      <w:r w:rsidR="007A0549">
        <w:t>patients’ experiences</w:t>
      </w:r>
      <w:r w:rsidR="00A53AD6">
        <w:t>.</w:t>
      </w:r>
      <w:r w:rsidR="000A4213">
        <w:t xml:space="preserve"> </w:t>
      </w:r>
      <w:r w:rsidR="00BF62D4">
        <w:t xml:space="preserve">The growth in web-based health information </w:t>
      </w:r>
      <w:r w:rsidR="00117985">
        <w:t>has introduced</w:t>
      </w:r>
      <w:r w:rsidR="000E12D1">
        <w:t xml:space="preserve"> alternative sources of </w:t>
      </w:r>
      <w:r w:rsidR="00BF62D4">
        <w:t>advice</w:t>
      </w:r>
      <w:r w:rsidR="007A0549">
        <w:t xml:space="preserve"> for patients, which can threaten </w:t>
      </w:r>
      <w:r w:rsidR="00CC2E99">
        <w:t>p</w:t>
      </w:r>
      <w:r w:rsidR="001F3F5B">
        <w:t xml:space="preserve">atient safety </w:t>
      </w:r>
      <w:r w:rsidR="007A0549">
        <w:t xml:space="preserve">with </w:t>
      </w:r>
      <w:r w:rsidR="006A25FA">
        <w:t xml:space="preserve">the </w:t>
      </w:r>
      <w:r w:rsidR="00117985">
        <w:t xml:space="preserve">risk of </w:t>
      </w:r>
      <w:r w:rsidR="001F3F5B">
        <w:t>misinformation and disinformation.</w:t>
      </w:r>
      <w:r>
        <w:fldChar w:fldCharType="begin" w:fldLock="1"/>
      </w:r>
      <w:r w:rsidR="003401C7">
        <w:instrText>ADDIN CSL_CITATION {"citationItems":[{"id":"ITEM-1","itemData":{"abstract":"Contemporary women experience more menstrual cycles than their predecessors, and their menstrual patterns are modified by contraceptives. Amenorrhea is one side effect that has recently been advocated as desirable. This qualitative study investigated Brazilian women's views regarding the suppression of menstruation using hormones. Data were collected through eight focus groups, following a semistructured guideline. Sixty-four women, 21-51 years old, all menstruating regularly and all of whom had already initiated sexual activity and had no perceived infertility participated. Discussions were recorded, transcribed and entered into the computer, using the Ethnograph V 5.0 software to aggregate similar patterns. Thematic content analysis revealed that menstruation and amenorrhea were both seen with ambiguity. Although regarded as a nuisance, menstruation was associated with femaleness, youth, fertility and health. Most women, although they would like to be free from menstruation, feared negative consequences of induced amenorrhea and even regarded the proposition as a male intrusion into what they consider a natural female condition. © 2005 Elsevier Inc. All rights reserved.","author":[{"dropping-particle":"","family":"Wardle","given":"Claire","non-dropping-particle":"","parse-names":false,"suffix":""},{"dropping-particle":"","family":"Derakhshan","given":"Hossein","non-dropping-particle":"","parse-names":false,"suffix":""}],"container-title":"Report to the Council of Europe","id":"ITEM-1","issued":{"date-parts":[["2017"]]},"page":"108","title":"Information Disorder: Toward an interdisciplinary framework for research and policy making","type":"article-journal"},"uris":["http://www.mendeley.com/documents/?uuid=873fbbd6-d527-4793-8190-827ecc22fec7"]}],"mendeley":{"formattedCitation":"&lt;sup&gt;44&lt;/sup&gt;","plainTextFormattedCitation":"44","previouslyFormattedCitation":"&lt;sup&gt;44&lt;/sup&gt;"},"properties":{"noteIndex":0},"schema":"https://github.com/citation-style-language/schema/raw/master/csl-citation.json"}</w:instrText>
      </w:r>
      <w:r>
        <w:rPr>
          <w:vertAlign w:val="superscript"/>
        </w:rPr>
        <w:fldChar w:fldCharType="separate"/>
      </w:r>
      <w:r w:rsidR="006D003E" w:rsidRPr="006D003E">
        <w:rPr>
          <w:noProof/>
          <w:vertAlign w:val="superscript"/>
        </w:rPr>
        <w:t>44</w:t>
      </w:r>
      <w:r>
        <w:fldChar w:fldCharType="end"/>
      </w:r>
    </w:p>
    <w:p w14:paraId="2762DDFD" w14:textId="15FC1CCD" w:rsidR="00117985" w:rsidRDefault="00117985" w:rsidP="00CA0C89">
      <w:pPr>
        <w:spacing w:after="0" w:line="240" w:lineRule="auto"/>
      </w:pPr>
      <w:r>
        <w:t xml:space="preserve">An important consideration </w:t>
      </w:r>
      <w:r w:rsidR="005A2D87">
        <w:t xml:space="preserve">for trust </w:t>
      </w:r>
      <w:r>
        <w:t xml:space="preserve">is human confidence in </w:t>
      </w:r>
      <w:r w:rsidR="00DC5803">
        <w:t xml:space="preserve">the </w:t>
      </w:r>
      <w:r>
        <w:t>use of advanced forms of digital technology.</w:t>
      </w:r>
      <w:r w:rsidR="0089734D">
        <w:t xml:space="preserve"> </w:t>
      </w:r>
      <w:r w:rsidR="00CA0C89">
        <w:t>S</w:t>
      </w:r>
      <w:r w:rsidR="242F1E54">
        <w:t xml:space="preserve">afety </w:t>
      </w:r>
      <w:r w:rsidR="00CA0C89">
        <w:t xml:space="preserve">is </w:t>
      </w:r>
      <w:r w:rsidR="242F1E54">
        <w:t xml:space="preserve">sometimes </w:t>
      </w:r>
      <w:r w:rsidR="00CA0C89">
        <w:t xml:space="preserve">assumed because of </w:t>
      </w:r>
      <w:r w:rsidR="242F1E54">
        <w:t>ignorance or lack of engagement with what patients perceive as inaccessibly complex technology and systems.</w:t>
      </w:r>
      <w:r w:rsidR="00F24ABF">
        <w:fldChar w:fldCharType="begin" w:fldLock="1"/>
      </w:r>
      <w:r w:rsidR="003401C7">
        <w:instrText>ADDIN CSL_CITATION {"citationItems":[{"id":"ITEM-1","itemData":{"author":[{"dropping-particle":"","family":"Classen","given":"David","non-dropping-particle":"","parse-names":false,"suffix":""}],"container-title":"JAMA","id":"ITEM-1","issue":"9","issued":{"date-parts":[["2003"]]},"page":"1154-1156","title":"Medication Safety: Moving from illusion to reality","type":"article-journal","volume":"289"},"uris":["http://www.mendeley.com/documents/?uuid=95a0e836-5d4e-4c09-984e-718449317631"]}],"mendeley":{"formattedCitation":"&lt;sup&gt;45&lt;/sup&gt;","plainTextFormattedCitation":"45","previouslyFormattedCitation":"&lt;sup&gt;45&lt;/sup&gt;"},"properties":{"noteIndex":0},"schema":"https://github.com/citation-style-language/schema/raw/master/csl-citation.json"}</w:instrText>
      </w:r>
      <w:r w:rsidR="00F24ABF">
        <w:rPr>
          <w:vertAlign w:val="superscript"/>
        </w:rPr>
        <w:fldChar w:fldCharType="separate"/>
      </w:r>
      <w:r w:rsidR="006D003E" w:rsidRPr="006D003E">
        <w:rPr>
          <w:noProof/>
          <w:vertAlign w:val="superscript"/>
        </w:rPr>
        <w:t>45</w:t>
      </w:r>
      <w:r w:rsidR="00F24ABF">
        <w:fldChar w:fldCharType="end"/>
      </w:r>
      <w:r w:rsidR="0089734D">
        <w:t xml:space="preserve"> T</w:t>
      </w:r>
      <w:r w:rsidR="52DAA818">
        <w:t xml:space="preserve">he public </w:t>
      </w:r>
      <w:r w:rsidR="0089734D">
        <w:t>are becoming</w:t>
      </w:r>
      <w:r w:rsidR="242F1E54">
        <w:t xml:space="preserve"> more inf</w:t>
      </w:r>
      <w:r w:rsidR="0E319D22">
        <w:t>ormed</w:t>
      </w:r>
      <w:r w:rsidR="00E2572C">
        <w:t xml:space="preserve"> about the adoption of technologies </w:t>
      </w:r>
      <w:r w:rsidR="00BF410B">
        <w:t>like</w:t>
      </w:r>
      <w:r w:rsidR="00E2572C">
        <w:t xml:space="preserve"> artificial intelligence into healthcare</w:t>
      </w:r>
      <w:r w:rsidR="0089734D">
        <w:t xml:space="preserve"> and this</w:t>
      </w:r>
      <w:r w:rsidR="00E2572C">
        <w:t xml:space="preserve"> is</w:t>
      </w:r>
      <w:r w:rsidR="681367ED">
        <w:t xml:space="preserve"> </w:t>
      </w:r>
      <w:r w:rsidR="00E2572C">
        <w:t xml:space="preserve">accompanied </w:t>
      </w:r>
      <w:r w:rsidR="0089734D">
        <w:t xml:space="preserve">by a </w:t>
      </w:r>
      <w:r w:rsidR="00E2572C">
        <w:t>ris</w:t>
      </w:r>
      <w:r w:rsidR="00BF410B">
        <w:t xml:space="preserve">e in </w:t>
      </w:r>
      <w:r w:rsidR="00E2572C">
        <w:t>wariness</w:t>
      </w:r>
      <w:r w:rsidR="000B2757">
        <w:t>, especially if assurance as to the reliability and safety of these devices is not provided</w:t>
      </w:r>
      <w:r w:rsidR="1A9C594B">
        <w:t>.</w:t>
      </w:r>
      <w:r w:rsidR="00F24ABF">
        <w:fldChar w:fldCharType="begin" w:fldLock="1"/>
      </w:r>
      <w:r w:rsidR="003401C7">
        <w:instrText>ADDIN CSL_CITATION {"citationItems":[{"id":"ITEM-1","itemData":{"ISSN":"24753742","author":[{"dropping-particle":"","family":"Siau","given":"Keng","non-dropping-particle":"","parse-names":false,"suffix":""},{"dropping-particle":"","family":"Wang","given":"Weiyu","non-dropping-particle":"","parse-names":false,"suffix":""}],"container-title":"Cutter business technology journal","id":"ITEM-1","issue":"2","issued":{"date-parts":[["2018"]]},"page":"47-53","title":"Building trust in artificial intelligence, machine learning, and robotics","type":"article-journal","volume":"31"},"uris":["http://www.mendeley.com/documents/?uuid=4aa214e9-6b87-4e6d-8b9b-a091ff7c62c1"]}],"mendeley":{"formattedCitation":"&lt;sup&gt;46&lt;/sup&gt;","plainTextFormattedCitation":"46","previouslyFormattedCitation":"&lt;sup&gt;46&lt;/sup&gt;"},"properties":{"noteIndex":0},"schema":"https://github.com/citation-style-language/schema/raw/master/csl-citation.json"}</w:instrText>
      </w:r>
      <w:r w:rsidR="00F24ABF">
        <w:fldChar w:fldCharType="separate"/>
      </w:r>
      <w:r w:rsidR="006D003E" w:rsidRPr="006D003E">
        <w:rPr>
          <w:noProof/>
          <w:vertAlign w:val="superscript"/>
        </w:rPr>
        <w:t>46</w:t>
      </w:r>
      <w:r w:rsidR="00F24ABF">
        <w:fldChar w:fldCharType="end"/>
      </w:r>
      <w:r w:rsidR="0089734D">
        <w:t xml:space="preserve"> </w:t>
      </w:r>
      <w:r w:rsidR="00CA0C89">
        <w:t>Furthermore, m</w:t>
      </w:r>
      <w:r w:rsidR="0089734D">
        <w:t>achine-learning tools are often complex and hence opaque to the user. Designing “explainability” into AI-based systems might affect accuracy and requires understanding of a range of non-technical issues, including medical, legal, ethical and societal considerations.</w:t>
      </w:r>
      <w:r w:rsidR="0089734D">
        <w:fldChar w:fldCharType="begin" w:fldLock="1"/>
      </w:r>
      <w:r w:rsidR="0089734D">
        <w:instrText>ADDIN CSL_CITATION {"citationItems":[{"id":"ITEM-1","itemData":{"DOI":"10.1186/s12911-020-01332-6","ISSN":"14726947","abstract":"Background: Explainability is one of the most heavily debated topics when it comes to the application of artificial intelligence (AI) in healthcare. Even though AI-driven systems have been shown to outperform humans in certain analytical tasks, the lack of explainability continues to spark criticism. Yet, explainability is not a purely technological issue, instead it invokes a host of medical, legal, ethical, and societal questions that require thorough exploration. This paper provides a comprehensive assessment of the role of explainability in medical AI and makes an ethical evaluation of what explainability means for the adoption of AI-driven tools into clinical practice. Methods: Taking AI-based clinical decision support systems as a case in point, we adopted a multidisciplinary approach to analyze the relevance of explainability for medical AI from the technological, legal, medical, and patient perspectives. Drawing on the findings of this conceptual analysis, we then conducted an ethical assessment using the “Principles of Biomedical Ethics” by Beauchamp and Childress (autonomy, beneficence, nonmaleficence, and justice) as an analytical framework to determine the need for explainability in medical AI. Results: Each of the domains highlights a different set of core considerations and values that are relevant for understanding the role of explainability in clinical practice. From the technological point of view, explainability has to be considered both in terms how it can be achieved and what is beneficial from a development perspective. When looking at the legal perspective we identified informed consent, certification and approval as medical devices, and liability as core touchpoints for explainability. Both the medical and patient perspectives emphasize the importance of considering the interplay between human actors and medical AI. We conclude that omitting explainability in clinical decision support systems poses a threat to core ethical values in medicine and may have detrimental consequences for individual and public health. Conclusions: To ensure that medical AI lives up to its promises, there is a need to sensitize developers, healthcare professionals, and legislators to the challenges and limitations of opaque algorithms in medical AI and to foster multidisciplinary collaboration moving forward.","author":[{"dropping-particle":"","family":"Amann","given":"Julia","non-dropping-particle":"","parse-names":false,"suffix":""},{"dropping-particle":"","family":"Blasimme","given":"Alessandro","non-dropping-particle":"","parse-names":false,"suffix":""},{"dropping-particle":"","family":"Vayena","given":"Effy","non-dropping-particle":"","parse-names":false,"suffix":""},{"dropping-particle":"","family":"Frey","given":"Dietmar","non-dropping-particle":"","parse-names":false,"suffix":""},{"dropping-particle":"","family":"Madai","given":"Vince I.","non-dropping-particle":"","parse-names":false,"suffix":""}],"container-title":"BMC Medical Informatics and Decision Making","id":"ITEM-1","issue":"1","issued":{"date-parts":[["2020"]]},"page":"1-9","publisher":"BioMed Central","title":"Explainability for artificial intelligence in healthcare: a multidisciplinary perspective","type":"article-journal","volume":"20"},"uris":["http://www.mendeley.com/documents/?uuid=f530a969-908e-42b2-80d0-8db551318fd6"]}],"mendeley":{"formattedCitation":"&lt;sup&gt;47&lt;/sup&gt;","plainTextFormattedCitation":"47","previouslyFormattedCitation":"&lt;sup&gt;47&lt;/sup&gt;"},"properties":{"noteIndex":0},"schema":"https://github.com/citation-style-language/schema/raw/master/csl-citaton"}</w:instrText>
      </w:r>
      <w:r w:rsidR="0089734D">
        <w:fldChar w:fldCharType="separate"/>
      </w:r>
      <w:r w:rsidR="0089734D" w:rsidRPr="00DC5803">
        <w:rPr>
          <w:noProof/>
          <w:vertAlign w:val="superscript"/>
        </w:rPr>
        <w:t>47</w:t>
      </w:r>
      <w:r w:rsidR="0089734D">
        <w:fldChar w:fldCharType="end"/>
      </w:r>
    </w:p>
    <w:p w14:paraId="060EC956" w14:textId="753BAD37" w:rsidR="0070714E" w:rsidRPr="00F25567" w:rsidRDefault="0070714E" w:rsidP="2D17E58B">
      <w:pPr>
        <w:spacing w:after="0" w:line="240" w:lineRule="auto"/>
      </w:pPr>
      <w:r>
        <w:rPr>
          <w:noProof/>
        </w:rPr>
        <w:t>In additon to design,</w:t>
      </w:r>
      <w:r w:rsidR="005A2D87">
        <w:rPr>
          <w:noProof/>
        </w:rPr>
        <w:t xml:space="preserve"> the</w:t>
      </w:r>
      <w:r w:rsidR="00117985">
        <w:rPr>
          <w:noProof/>
        </w:rPr>
        <w:t xml:space="preserve"> process by which </w:t>
      </w:r>
      <w:r w:rsidR="005A2D87">
        <w:rPr>
          <w:noProof/>
        </w:rPr>
        <w:t xml:space="preserve">a </w:t>
      </w:r>
      <w:r w:rsidR="00117985">
        <w:rPr>
          <w:noProof/>
        </w:rPr>
        <w:t xml:space="preserve">technology is implemented in healthcare systems </w:t>
      </w:r>
      <w:r w:rsidR="005A2D87">
        <w:rPr>
          <w:noProof/>
        </w:rPr>
        <w:t>affects confidence and adoption decisions.</w:t>
      </w:r>
      <w:r w:rsidR="0089734D">
        <w:rPr>
          <w:noProof/>
        </w:rPr>
        <w:t xml:space="preserve"> </w:t>
      </w:r>
      <w:r w:rsidR="005A2D87">
        <w:rPr>
          <w:noProof/>
        </w:rPr>
        <w:t>Often t</w:t>
      </w:r>
      <w:r w:rsidR="79C6A2AE" w:rsidRPr="2D17E58B">
        <w:rPr>
          <w:noProof/>
        </w:rPr>
        <w:t xml:space="preserve">echnology implementation </w:t>
      </w:r>
      <w:r w:rsidR="005A2D87">
        <w:rPr>
          <w:noProof/>
        </w:rPr>
        <w:t>is a</w:t>
      </w:r>
      <w:r w:rsidR="79C6A2AE" w:rsidRPr="2D17E58B">
        <w:rPr>
          <w:noProof/>
        </w:rPr>
        <w:t xml:space="preserve"> top-down</w:t>
      </w:r>
      <w:r w:rsidR="005A2D87">
        <w:rPr>
          <w:noProof/>
        </w:rPr>
        <w:t xml:space="preserve"> process</w:t>
      </w:r>
      <w:r w:rsidR="79C6A2AE" w:rsidRPr="2D17E58B">
        <w:rPr>
          <w:noProof/>
        </w:rPr>
        <w:t xml:space="preserve"> </w:t>
      </w:r>
      <w:r w:rsidR="005A2D87">
        <w:rPr>
          <w:noProof/>
        </w:rPr>
        <w:t>in which</w:t>
      </w:r>
      <w:r w:rsidR="005A2D87" w:rsidRPr="2D17E58B">
        <w:rPr>
          <w:noProof/>
        </w:rPr>
        <w:t xml:space="preserve"> </w:t>
      </w:r>
      <w:r w:rsidR="79C6A2AE" w:rsidRPr="2D17E58B">
        <w:rPr>
          <w:noProof/>
        </w:rPr>
        <w:t>healthcare professionals must find ways to make the technology work for them</w:t>
      </w:r>
      <w:r w:rsidR="79C6A2AE" w:rsidRPr="2D17E58B">
        <w:rPr>
          <w:rFonts w:ascii="Calibri" w:eastAsia="Calibri" w:hAnsi="Calibri" w:cs="Calibri"/>
        </w:rPr>
        <w:t>.</w:t>
      </w:r>
      <w:r w:rsidR="001352CF" w:rsidRPr="2D17E58B">
        <w:rPr>
          <w:rFonts w:ascii="Calibri" w:eastAsia="Calibri" w:hAnsi="Calibri" w:cs="Calibri"/>
        </w:rPr>
        <w:fldChar w:fldCharType="begin" w:fldLock="1"/>
      </w:r>
      <w:r w:rsidR="003401C7">
        <w:rPr>
          <w:rFonts w:ascii="Calibri" w:eastAsia="Calibri" w:hAnsi="Calibri" w:cs="Calibri"/>
        </w:rPr>
        <w:instrText>ADDIN CSL_CITATION {"citationItems":[{"id":"ITEM-1","itemData":{"DOI":"/10.1186/s12911-019-0952-3","abstract":"Background","author":[{"dropping-particle":"","family":"McCrorie","given":"Carolyn","non-dropping-particle":"","parse-names":false,"suffix":""},{"dropping-particle":"","family":"Benn","given":"Jonathan","non-dropping-particle":"","parse-names":false,"suffix":""},{"dropping-particle":"","family":"Johnson","given":"Owen A.","non-dropping-particle":"","parse-names":false,"suffix":""},{"dropping-particle":"","family":"Scantlebury","given":"Arabella","non-dropping-particle":"","parse-names":false,"suffix":""}],"container-title":"BMC Medical Informatics and Decision Making","id":"ITEM-1","issue":"222","issued":{"date-parts":[["2019"]]},"page":"1-14","publisher":"BMC Medical Informatics and Decision Making","title":"Staff expectations for the implementation of an electronic patient record system: A qualitative study Corresponding author","type":"article-journal","volume":"19"},"uris":["http://www.mendeley.com/documents/?uuid=92e8ac78-21b4-4f65-acd1-6a427ab1f019"]}],"mendeley":{"formattedCitation":"&lt;sup&gt;48&lt;/sup&gt;","plainTextFormattedCitation":"48","previouslyFormattedCitation":"&lt;sup&gt;48&lt;/sup&gt;"},"properties":{"noteIndex":0},"schema":"https://github.com/citation-style-language/schema/raw/master/csl-citation.json"}</w:instrText>
      </w:r>
      <w:r w:rsidR="001352CF" w:rsidRPr="2D17E58B">
        <w:rPr>
          <w:rFonts w:ascii="Calibri" w:eastAsia="Calibri" w:hAnsi="Calibri" w:cs="Calibri"/>
          <w:vertAlign w:val="superscript"/>
        </w:rPr>
        <w:fldChar w:fldCharType="separate"/>
      </w:r>
      <w:r w:rsidR="006D003E" w:rsidRPr="006D003E">
        <w:rPr>
          <w:rFonts w:ascii="Calibri" w:eastAsia="Calibri" w:hAnsi="Calibri" w:cs="Calibri"/>
          <w:noProof/>
          <w:vertAlign w:val="superscript"/>
        </w:rPr>
        <w:t>48</w:t>
      </w:r>
      <w:r w:rsidR="001352CF" w:rsidRPr="2D17E58B">
        <w:rPr>
          <w:rFonts w:ascii="Calibri" w:eastAsia="Calibri" w:hAnsi="Calibri" w:cs="Calibri"/>
        </w:rPr>
        <w:fldChar w:fldCharType="end"/>
      </w:r>
      <w:r w:rsidR="79C6A2AE">
        <w:t xml:space="preserve"> </w:t>
      </w:r>
      <w:r w:rsidR="351BF246">
        <w:t xml:space="preserve">Lack of user-involvement in procurement and implementation </w:t>
      </w:r>
      <w:r w:rsidR="2178E8B7">
        <w:t>can compromise healthcare professionals’ trust</w:t>
      </w:r>
      <w:r w:rsidR="005A2D87">
        <w:t>, along with shortcomings in perceived ease of use linked to issues with interoperability, accessibility and guidance</w:t>
      </w:r>
      <w:r w:rsidR="49D3458F">
        <w:t>.</w:t>
      </w:r>
      <w:r w:rsidR="00AB7C4E">
        <w:fldChar w:fldCharType="begin" w:fldLock="1"/>
      </w:r>
      <w:r w:rsidR="003401C7">
        <w:instrText>ADDIN CSL_CITATION {"citationItems":[{"id":"ITEM-1","itemData":{"DOI":"10.2196/11254","author":[{"dropping-particle":"","family":"Adjekum","given":"Afua","non-dropping-particle":"","parse-names":false,"suffix":""},{"dropping-particle":"","family":"Blasimme","given":"Alessandro","non-dropping-particle":"","parse-names":false,"suffix":""},{"dropping-particle":"","family":"Vayena","given":"Effy","non-dropping-particle":"","parse-names":false,"suffix":""}],"container-title":"JMIR","id":"ITEM-1","issue":"12","issued":{"date-parts":[["2018"]]},"page":"e11254","title":"Elements of Trust in Digital Health Systems: Scoping Review","type":"article-journal","volume":"20"},"uris":["http://www.mendeley.com/documents/?uuid=b3949706-e942-4d98-b5d2-7cf47f8fe4c0"]}],"mendeley":{"formattedCitation":"&lt;sup&gt;49&lt;/sup&gt;","plainTextFormattedCitation":"49","previouslyFormattedCitation":"&lt;sup&gt;49&lt;/sup&gt;"},"properties":{"noteIndex":0},"schema":"https://github.com/citation-style-language/schema/raw/master/csl-citation.json"}</w:instrText>
      </w:r>
      <w:r w:rsidR="00AB7C4E">
        <w:fldChar w:fldCharType="separate"/>
      </w:r>
      <w:r w:rsidR="006D003E" w:rsidRPr="006D003E">
        <w:rPr>
          <w:noProof/>
          <w:vertAlign w:val="superscript"/>
        </w:rPr>
        <w:t>49</w:t>
      </w:r>
      <w:r w:rsidR="00AB7C4E">
        <w:fldChar w:fldCharType="end"/>
      </w:r>
      <w:r w:rsidR="0089734D">
        <w:t xml:space="preserve"> </w:t>
      </w:r>
      <w:r>
        <w:t>In the worst cases, this can lead to technology abandonment</w:t>
      </w:r>
      <w:r w:rsidR="00AB7C4E">
        <w:fldChar w:fldCharType="begin" w:fldLock="1"/>
      </w:r>
      <w:r w:rsidR="003401C7">
        <w:instrText>ADDIN CSL_CITATION {"citationItems":[{"id":"ITEM-1","itemData":{"author":[{"dropping-particle":"","family":"Morland","given":"Charlotte","non-dropping-particle":"","parse-names":false,"suffix":""},{"dropping-particle":"","family":"Pettersen","given":"Inger Johanne","non-dropping-particle":"","parse-names":false,"suffix":""}],"container-title":"International Journal of Productivity and Performance","id":"ITEM-1","issue":"6","issued":{"date-parts":[["2018"]]},"page":"1000-1015","title":"Translating technological change-new technology and practices in a hospital","type":"article-journal","volume":"67"},"uris":["http://www.mendeley.com/documents/?uuid=0f9305dd-aaf4-4b37-979e-66e3542cf797"]}],"mendeley":{"formattedCitation":"&lt;sup&gt;50&lt;/sup&gt;","plainTextFormattedCitation":"50","previouslyFormattedCitation":"&lt;sup&gt;50&lt;/sup&gt;"},"properties":{"noteIndex":0},"schema":"https://github.com/citation-style-language/schema/raw/master/csl-citation.json"}</w:instrText>
      </w:r>
      <w:r w:rsidR="00AB7C4E">
        <w:rPr>
          <w:vertAlign w:val="superscript"/>
        </w:rPr>
        <w:fldChar w:fldCharType="separate"/>
      </w:r>
      <w:r w:rsidR="006D003E" w:rsidRPr="006D003E">
        <w:rPr>
          <w:noProof/>
          <w:vertAlign w:val="superscript"/>
        </w:rPr>
        <w:t>50</w:t>
      </w:r>
      <w:r w:rsidR="00AB7C4E">
        <w:fldChar w:fldCharType="end"/>
      </w:r>
      <w:r w:rsidR="167BF1F8">
        <w:t xml:space="preserve"> </w:t>
      </w:r>
      <w:r w:rsidR="0089734D">
        <w:t xml:space="preserve">due to </w:t>
      </w:r>
      <w:r w:rsidR="5513B492">
        <w:t xml:space="preserve">concerns over </w:t>
      </w:r>
      <w:r w:rsidR="3D378A61">
        <w:t>patient safety</w:t>
      </w:r>
      <w:r w:rsidR="48E6159D" w:rsidRPr="2D17E58B">
        <w:rPr>
          <w:rFonts w:ascii="Calibri" w:eastAsia="Calibri" w:hAnsi="Calibri" w:cs="Calibri"/>
        </w:rPr>
        <w:t>.</w:t>
      </w:r>
      <w:r w:rsidR="001352CF" w:rsidRPr="2D17E58B">
        <w:rPr>
          <w:rFonts w:ascii="Calibri" w:eastAsia="Calibri" w:hAnsi="Calibri" w:cs="Calibri"/>
        </w:rPr>
        <w:fldChar w:fldCharType="begin" w:fldLock="1"/>
      </w:r>
      <w:r w:rsidR="003401C7">
        <w:rPr>
          <w:rFonts w:ascii="Calibri" w:eastAsia="Calibri" w:hAnsi="Calibri" w:cs="Calibri"/>
        </w:rPr>
        <w:instrText>ADDIN CSL_CITATION {"citationItems":[{"id":"ITEM-1","itemData":{"DOI":"/10.1186/s12911-019-0952-3","abstract":"Background","author":[{"dropping-particle":"","family":"McCrorie","given":"Carolyn","non-dropping-particle":"","parse-names":false,"suffix":""},{"dropping-particle":"","family":"Benn","given":"Jonathan","non-dropping-particle":"","parse-names":false,"suffix":""},{"dropping-particle":"","family":"Johnson","given":"Owen A.","non-dropping-particle":"","parse-names":false,"suffix":""},{"dropping-particle":"","family":"Scantlebury","given":"Arabella","non-dropping-particle":"","parse-names":false,"suffix":""}],"container-title":"BMC Medical Informatics and Decision Making","id":"ITEM-1","issue":"222","issued":{"date-parts":[["2019"]]},"page":"1-14","publisher":"BMC Medical Informatics and Decision Making","title":"Staff expectations for the implementation of an electronic patient record system: A qualitative study Corresponding author","type":"article-journal","volume":"19"},"uris":["http://www.mendeley.com/documents/?uuid=92e8ac78-21b4-4f65-acd1-6a427ab1f019"]}],"mendeley":{"formattedCitation":"&lt;sup&gt;48&lt;/sup&gt;","plainTextFormattedCitation":"48","previouslyFormattedCitation":"&lt;sup&gt;48&lt;/sup&gt;"},"properties":{"noteIndex":0},"schema":"https://github.com/citation-style-language/schema/raw/master/csl-citation.json"}</w:instrText>
      </w:r>
      <w:r w:rsidR="001352CF" w:rsidRPr="2D17E58B">
        <w:rPr>
          <w:rFonts w:ascii="Calibri" w:eastAsia="Calibri" w:hAnsi="Calibri" w:cs="Calibri"/>
        </w:rPr>
        <w:fldChar w:fldCharType="separate"/>
      </w:r>
      <w:r w:rsidR="006D003E" w:rsidRPr="006D003E">
        <w:rPr>
          <w:rFonts w:ascii="Calibri" w:eastAsia="Calibri" w:hAnsi="Calibri" w:cs="Calibri"/>
          <w:noProof/>
          <w:vertAlign w:val="superscript"/>
        </w:rPr>
        <w:t>48</w:t>
      </w:r>
      <w:r w:rsidR="001352CF" w:rsidRPr="2D17E58B">
        <w:rPr>
          <w:rFonts w:ascii="Calibri" w:eastAsia="Calibri" w:hAnsi="Calibri" w:cs="Calibri"/>
        </w:rPr>
        <w:fldChar w:fldCharType="end"/>
      </w:r>
    </w:p>
    <w:p w14:paraId="67AA5589" w14:textId="1BCA81E9" w:rsidR="001352CF" w:rsidRPr="00F25567" w:rsidRDefault="001352CF" w:rsidP="001352CF">
      <w:pPr>
        <w:spacing w:after="0" w:line="240" w:lineRule="auto"/>
      </w:pPr>
      <w:r>
        <w:t xml:space="preserve">We </w:t>
      </w:r>
      <w:r w:rsidR="082F9AE7">
        <w:t xml:space="preserve">recommend </w:t>
      </w:r>
      <w:r>
        <w:t xml:space="preserve">a sociotechnical </w:t>
      </w:r>
      <w:r w:rsidR="003B7160">
        <w:t xml:space="preserve">approach to the development and implementation of digital health that includes the perspectives of </w:t>
      </w:r>
      <w:r>
        <w:t>all stakeholders</w:t>
      </w:r>
      <w:r w:rsidR="1ED3B069">
        <w:t xml:space="preserve"> </w:t>
      </w:r>
      <w:r w:rsidR="0070714E">
        <w:t xml:space="preserve">and </w:t>
      </w:r>
      <w:r w:rsidR="0BF4D372">
        <w:t xml:space="preserve">components of </w:t>
      </w:r>
      <w:r w:rsidR="0070714E">
        <w:t xml:space="preserve">the </w:t>
      </w:r>
      <w:r w:rsidR="52B8AD7A">
        <w:t>healthcare</w:t>
      </w:r>
      <w:r w:rsidR="0BF4D372">
        <w:t xml:space="preserve"> system</w:t>
      </w:r>
      <w:r w:rsidR="0070714E">
        <w:t xml:space="preserve"> at all stages of the system lifecycle</w:t>
      </w:r>
      <w:r>
        <w:t>.</w:t>
      </w:r>
      <w:r w:rsidR="42C14272">
        <w:t xml:space="preserve"> </w:t>
      </w:r>
      <w:r w:rsidR="37797BB2">
        <w:t>T</w:t>
      </w:r>
      <w:r w:rsidR="3338432A">
        <w:t xml:space="preserve">echnology is easier to embed if relationships between technical, social and organisational </w:t>
      </w:r>
      <w:r w:rsidR="671D403B">
        <w:t xml:space="preserve">components </w:t>
      </w:r>
      <w:r w:rsidR="3338432A">
        <w:t>are supported.</w:t>
      </w:r>
      <w:r w:rsidR="00AB7C4E">
        <w:fldChar w:fldCharType="begin" w:fldLock="1"/>
      </w:r>
      <w:r w:rsidR="003401C7">
        <w:instrText>ADDIN CSL_CITATION {"citationItems":[{"id":"ITEM-1","itemData":{"DOI":"10.1016/j.ijmedinf.2012.10.007","ISSN":"13865056","PMID":"23146626","abstract":"Purpose: Implementations of health information technologies are notoriously difficult, which is due to a range of inter-related technical, social and organizational factors that need to be considered. In the light of an apparent lack of empirically based integrated accounts surrounding these issues, this interpretative review aims to provide an overview and extract potentially generalizable findings across settings. Methods: We conducted a systematic search and critique of the empirical literature published between 1997 and 2010. In doing so, we searched a range of medical databases to identify review papers that related to the implementation and adoption of eHealth applications in organizational settings. We qualitatively synthesized this literature extracting data relating to technologies, contexts, stakeholders, and their inter-relationships. Results: From a total body of 121 systematic reviews, we identified 13 systematic reviews encompassing organizational issues surrounding health information technology implementations. By and large, the evidence indicates that there are a range of technical, social and organizational considerations that need to be deliberated when attempting to ensure that technological innovations are useful for both individuals and organizational processes. However, these dimensions are inter-related, requiring a careful balancing act of strategic implementation decisions in order to ensure that unintended consequences resulting from technology introduction do not pose a threat to patients. Conclusions: Organizational issues surrounding technology implementations in healthcare settings are crucially important, but have as yet not received adequate research attention. This may in part be due to the subjective nature of factors, but also due to a lack of coordinated efforts toward more theoretically-informed work. Our findings may be used as the basis for the development of best practice guidelines in this area. © 2012 Elsevier Ireland Ltd.","author":[{"dropping-particle":"","family":"Cresswell","given":"Kathrin","non-dropping-particle":"","parse-names":false,"suffix":""},{"dropping-particle":"","family":"Sheikh","given":"Aziz","non-dropping-particle":"","parse-names":false,"suffix":""}],"container-title":"International Journal of Medical Informatics","id":"ITEM-1","issue":"5","issued":{"date-parts":[["2013"]]},"page":"e73-e86","publisher":"Elsevier Ireland Ltd","title":"Organizational issues in the implementation and adoption of health information technology innovations: An interpretative review","type":"article-journal","volume":"82"},"uris":["http://www.mendeley.com/documents/?uuid=5b100e32-50e1-41d0-a562-196cea53d479"]}],"mendeley":{"formattedCitation":"&lt;sup&gt;51&lt;/sup&gt;","plainTextFormattedCitation":"51","previouslyFormattedCitation":"&lt;sup&gt;51&lt;/sup&gt;"},"properties":{"noteIndex":0},"schema":"https://github.com/citation-style-language/schema/raw/master/csl-citation.json"}</w:instrText>
      </w:r>
      <w:r w:rsidR="00AB7C4E">
        <w:rPr>
          <w:vertAlign w:val="superscript"/>
        </w:rPr>
        <w:fldChar w:fldCharType="separate"/>
      </w:r>
      <w:r w:rsidR="006D003E" w:rsidRPr="006D003E">
        <w:rPr>
          <w:noProof/>
          <w:vertAlign w:val="superscript"/>
        </w:rPr>
        <w:t>51</w:t>
      </w:r>
      <w:r w:rsidR="00AB7C4E">
        <w:fldChar w:fldCharType="end"/>
      </w:r>
      <w:r>
        <w:t xml:space="preserve"> </w:t>
      </w:r>
      <w:r w:rsidR="0070714E">
        <w:t>A s</w:t>
      </w:r>
      <w:r w:rsidR="3289239E">
        <w:t xml:space="preserve">ociotechnical </w:t>
      </w:r>
      <w:r w:rsidR="0070714E">
        <w:t xml:space="preserve">approach </w:t>
      </w:r>
      <w:r w:rsidR="36476113">
        <w:t>facilitate</w:t>
      </w:r>
      <w:r w:rsidR="0070714E">
        <w:t>s</w:t>
      </w:r>
      <w:r w:rsidR="36476113">
        <w:t xml:space="preserve"> </w:t>
      </w:r>
      <w:r>
        <w:t xml:space="preserve">transparency as a foundation </w:t>
      </w:r>
      <w:r w:rsidR="0070714E">
        <w:t>for</w:t>
      </w:r>
      <w:r>
        <w:t xml:space="preserve"> trus</w:t>
      </w:r>
      <w:r w:rsidR="00D84EFC">
        <w:t>t</w:t>
      </w:r>
      <w:r w:rsidR="0070714E">
        <w:t xml:space="preserve"> in technology and its implementation</w:t>
      </w:r>
      <w:r>
        <w:t>, in line with the Transparency for Trust initiative.</w:t>
      </w:r>
      <w:r>
        <w:fldChar w:fldCharType="begin" w:fldLock="1"/>
      </w:r>
      <w:r w:rsidR="003401C7">
        <w:instrText>ADDIN CSL_CITATION {"citationItems":[{"id":"ITEM-1","itemData":{"DOI":"10.2196/12390","ISSN":"14388871","PMID":"31045497","abstract":"The overselling of health apps that may provide little benefit and even harm needs the health community’s immediate attention. With little formal regulation, a light-touch approach to consumer protection is now warranted to give customers a modicum of information to help them choose from the vast array of so-called health apps. We suggest 4 guiding principles that should be adopted to provide the consumer with information that can guide their choice at the point of download. We call these the Transparency for Trust (T4T) principles, which are derived from experimental studies, systematic reviews, and reports of patient concerns. The T4T principles are (1) privacy and data security, (2) development characteristics, (3) feasibility data, and (4) benefits. All our questions are in a simple form so that all consumers can understand them. We suggest that app stores should take responsibility for providing this information and store it with any app marketed as a health app. Even the absence of information would provide consumers with some understanding and fuel their choice. This would also provide some commercial impetus for app developers to consider this requested information from the outset.","author":[{"dropping-particle":"","family":"Wykes","given":"Til","non-dropping-particle":"","parse-names":false,"suffix":""},{"dropping-particle":"","family":"Schueller","given":"Stephen","non-dropping-particle":"","parse-names":false,"suffix":""}],"container-title":"Journal of Medical Internet Research","id":"ITEM-1","issue":"5","issued":{"date-parts":[["2019"]]},"title":"Why reviewing apps is not enough: Transparency for trust (T4T) principles of responsible health app marketplaces","type":"article-journal","volume":"21"},"uris":["http://www.mendeley.com/documents/?uuid=bf99d2d1-b25f-4b4e-85de-bf52e0035c90"]}],"mendeley":{"formattedCitation":"&lt;sup&gt;52&lt;/sup&gt;","plainTextFormattedCitation":"52","previouslyFormattedCitation":"&lt;sup&gt;52&lt;/sup&gt;"},"properties":{"noteIndex":0},"schema":"https://github.com/citation-style-language/schema/raw/master/csl-citation.json"}</w:instrText>
      </w:r>
      <w:r>
        <w:fldChar w:fldCharType="separate"/>
      </w:r>
      <w:r w:rsidR="006D003E" w:rsidRPr="006D003E">
        <w:rPr>
          <w:noProof/>
          <w:vertAlign w:val="superscript"/>
        </w:rPr>
        <w:t>52</w:t>
      </w:r>
      <w:r>
        <w:fldChar w:fldCharType="end"/>
      </w:r>
      <w:r>
        <w:t xml:space="preserve"> Socio-technical models like the Systems Engineering Initiative for Patient</w:t>
      </w:r>
      <w:r w:rsidR="00CC2E99">
        <w:t xml:space="preserve"> Safety</w:t>
      </w:r>
      <w:r w:rsidR="00BF410B">
        <w:t xml:space="preserve"> </w:t>
      </w:r>
      <w:r w:rsidR="00CC2E99">
        <w:t>provide a framework for understanding clinical work</w:t>
      </w:r>
      <w:r w:rsidR="00BF410B">
        <w:t>-</w:t>
      </w:r>
      <w:r w:rsidR="00CC2E99">
        <w:t>system relationships and safety outcomes</w:t>
      </w:r>
      <w:r w:rsidR="00BF410B">
        <w:t>,</w:t>
      </w:r>
      <w:r>
        <w:fldChar w:fldCharType="begin" w:fldLock="1"/>
      </w:r>
      <w:r w:rsidR="003401C7">
        <w:instrText>ADDIN CSL_CITATION {"citationItems":[{"id":"ITEM-1","itemData":{"DOI":"10.1016/j.apergo.2019.103033","ISSN":"18729126","PMID":"31987516","abstract":"The Systems Engineering Initiative for Patient Safety (SEIPS) and SEIPS 2.0 models provide a framework for integrating Human Factors and Ergonomics (HFE) in health care quality and patient safety improvement. As care becomes increasingly distributed over space and time, the “process” component of the SEIPS model needs to evolve and represent this additional complexity. In this paper, we review different ways that the process component of the SEIPS models have been described and applied. We then propose the SEIPS 3.0 model, which expands the process component, using the concept of the patient journey to describe the spatio-temporal distribution of patients’ interactions with multiple care settings over time. This new SEIPS 3.0 sociotechnical systems approach to the patient journey and patient safety poses several conceptual and methodological challenges to HFE researchers and professionals, including the need to consider multiple perspectives, issues with genuine participation, and HFE work at the boundaries.","author":[{"dropping-particle":"","family":"Carayon","given":"Pascale","non-dropping-particle":"","parse-names":false,"suffix":""},{"dropping-particle":"","family":"Wooldridge","given":"Abigail","non-dropping-particle":"","parse-names":false,"suffix":""},{"dropping-particle":"","family":"Hoonakker","given":"Peter","non-dropping-particle":"","parse-names":false,"suffix":""},{"dropping-particle":"","family":"Hundt","given":"Ann Schoofs","non-dropping-particle":"","parse-names":false,"suffix":""},{"dropping-particle":"","family":"Kelly","given":"Michelle M.","non-dropping-particle":"","parse-names":false,"suffix":""}],"container-title":"Applied Ergonomics","id":"ITEM-1","issue":"December 2019","issued":{"date-parts":[["2020"]]},"page":"103033","publisher":"Elsevier Ltd","title":"SEIPS 3.0: Human-centered design of the patient journey for patient safety","type":"article-journal","volume":"84"},"uris":["http://www.mendeley.com/documents/?uuid=c5c45142-d173-408c-92e5-83b22c93ccb2"]}],"mendeley":{"formattedCitation":"&lt;sup&gt;53&lt;/sup&gt;","plainTextFormattedCitation":"53","previouslyFormattedCitation":"&lt;sup&gt;53&lt;/sup&gt;"},"properties":{"noteIndex":0},"schema":"https://github.com/citation-style-language/schema/raw/master/csl-citation.json"}</w:instrText>
      </w:r>
      <w:r>
        <w:fldChar w:fldCharType="separate"/>
      </w:r>
      <w:r w:rsidR="006D003E" w:rsidRPr="006D003E">
        <w:rPr>
          <w:noProof/>
          <w:vertAlign w:val="superscript"/>
        </w:rPr>
        <w:t>53</w:t>
      </w:r>
      <w:r>
        <w:fldChar w:fldCharType="end"/>
      </w:r>
      <w:r w:rsidR="00AB7C4E">
        <w:t xml:space="preserve"> </w:t>
      </w:r>
      <w:r w:rsidR="00BF410B">
        <w:t xml:space="preserve">and </w:t>
      </w:r>
      <w:r>
        <w:t>map</w:t>
      </w:r>
      <w:r w:rsidR="00BF410B">
        <w:t>s</w:t>
      </w:r>
      <w:r>
        <w:t xml:space="preserve"> to the determinants of trusting relationships with technology</w:t>
      </w:r>
      <w:r w:rsidR="00BF410B">
        <w:t>.</w:t>
      </w:r>
      <w:r>
        <w:fldChar w:fldCharType="begin" w:fldLock="1"/>
      </w:r>
      <w:r w:rsidR="00DC5803">
        <w:instrText>ADDIN CSL_CITATION {"citationItems":[{"id":"ITEM-1","itemData":{"ISSN":"24753742","author":[{"dropping-particle":"","family":"Siau","given":"Keng","non-dropping-particle":"","parse-names":false,"suffix":""},{"dropping-particle":"","family":"Wang","given":"Weiyu","non-dropping-particle":"","parse-names":false,"suffix":""}],"container-title":"Cutter business technology journal","id":"ITEM-1","issue":"2","issued":{"date-parts":[["2018"]]},"page":"47-53","title":"Building trust in artificial intelligence, machine learning, and robotics","type":"article-journal","volume":"31"},"uris":["http://www.mendeley.com/documents/?uuid=4aa214e9-6b87-4e6d-8b9b-a091ff7c62c1"]}],"mendeley":{"formattedCitation":"&lt;sup&gt;46&lt;/sup&gt;","plainTextFormattedCitation":"46","previouslyFormattedCitation":"&lt;sup&gt;46&lt;/sup&gt;"},"properties":{"noteIndex":0},"schema":"https://github.com/citation-style-language/schema/raw/master/csl-citation.json"}</w:instrText>
      </w:r>
      <w:r>
        <w:fldChar w:fldCharType="separate"/>
      </w:r>
      <w:r w:rsidR="006D003E" w:rsidRPr="006D003E">
        <w:rPr>
          <w:noProof/>
          <w:vertAlign w:val="superscript"/>
        </w:rPr>
        <w:t>46</w:t>
      </w:r>
      <w:r>
        <w:fldChar w:fldCharType="end"/>
      </w:r>
      <w:r w:rsidR="00CC2E99">
        <w:t xml:space="preserve"> </w:t>
      </w:r>
      <w:r w:rsidRPr="00777476">
        <w:t xml:space="preserve">Practically, developers and vendors of emerging </w:t>
      </w:r>
      <w:r w:rsidR="00977083">
        <w:t>digital h</w:t>
      </w:r>
      <w:r w:rsidRPr="00777476">
        <w:t xml:space="preserve">ealth technologies </w:t>
      </w:r>
      <w:r w:rsidR="003B7160">
        <w:t>should include</w:t>
      </w:r>
      <w:r w:rsidR="003B7160" w:rsidRPr="00777476">
        <w:t xml:space="preserve"> </w:t>
      </w:r>
      <w:r w:rsidRPr="00777476">
        <w:t xml:space="preserve">supplier declarations of conformity to industry </w:t>
      </w:r>
      <w:r w:rsidR="002F5F44">
        <w:t xml:space="preserve">standards </w:t>
      </w:r>
      <w:r w:rsidRPr="00777476">
        <w:t xml:space="preserve">and </w:t>
      </w:r>
      <w:r w:rsidR="003B7160">
        <w:t>distribute information</w:t>
      </w:r>
      <w:r w:rsidR="002F5F44">
        <w:t xml:space="preserve"> </w:t>
      </w:r>
      <w:r w:rsidR="002F5F44" w:rsidRPr="00777476">
        <w:t>co-developed</w:t>
      </w:r>
      <w:r w:rsidR="002F5F44">
        <w:t xml:space="preserve"> with user communities</w:t>
      </w:r>
      <w:r w:rsidR="00CC2E99">
        <w:t xml:space="preserve"> to promote trust in proven digital health solutions</w:t>
      </w:r>
      <w:r w:rsidRPr="00777476">
        <w:t>.</w:t>
      </w:r>
      <w:r w:rsidRPr="00777476">
        <w:fldChar w:fldCharType="begin" w:fldLock="1"/>
      </w:r>
      <w:r w:rsidR="003401C7">
        <w:instrText>ADDIN CSL_CITATION {"citationItems":[{"id":"ITEM-1","itemData":{"DOI":"10.1147/JRD.2019.2942288","ISSN":"21518556","abstract":"Accuracy is an important concern for suppliers of artificial intelligence (AI) services, but considerations beyond accuracy, such as safety (which includes fairness and explainability), security, and provenance, are also critical elements to engender consumers' trust in a service. Many industries use transparent, standardized, but often not legally required documents called supplier's declarations of conformity (SDoCs) to describe the lineage of a product along with the safety and performance testing it has undergone. SDoCs may be considered multidimensional fact sheets that capture and quantify various aspects of the product and its development to make it worthy of consumers' trust. In this article, inspired by this practice, we propose FactSheets to help increase trust in AI services. We envision such documents to contain purpose, performance, safety, security, and provenance information to be completed by AI service providers for examination by consumers. We suggest a comprehensive set of declaration items tailored to AI in the Appendix of this article.","author":[{"dropping-particle":"","family":"Arnold","given":"M.","non-dropping-particle":"","parse-names":false,"suffix":""},{"dropping-particle":"","family":"Piorkowski","given":"D.","non-dropping-particle":"","parse-names":false,"suffix":""},{"dropping-particle":"","family":"Reimer","given":"D.","non-dropping-particle":"","parse-names":false,"suffix":""},{"dropping-particle":"","family":"Richards","given":"J.","non-dropping-particle":"","parse-names":false,"suffix":""},{"dropping-particle":"","family":"Tsay","given":"J.","non-dropping-particle":"","parse-names":false,"suffix":""},{"dropping-particle":"","family":"Varshney","given":"K. R.","non-dropping-particle":"","parse-names":false,"suffix":""},{"dropping-particle":"","family":"Bellamy","given":"R. K.E.","non-dropping-particle":"","parse-names":false,"suffix":""},{"dropping-particle":"","family":"Hind","given":"M.","non-dropping-particle":"","parse-names":false,"suffix":""},{"dropping-particle":"","family":"Houde","given":"S.","non-dropping-particle":"","parse-names":false,"suffix":""},{"dropping-particle":"","family":"Mehta","given":"S.","non-dropping-particle":"","parse-names":false,"suffix":""},{"dropping-particle":"","family":"Mojsilovic","given":"A.","non-dropping-particle":"","parse-names":false,"suffix":""},{"dropping-particle":"","family":"Nair","given":"R.","non-dropping-particle":"","parse-names":false,"suffix":""},{"dropping-particle":"","family":"Ramamurthy","given":"K. Natesan","non-dropping-particle":"","parse-names":false,"suffix":""},{"dropping-particle":"","family":"Olteanu","given":"A.","non-dropping-particle":"","parse-names":false,"suffix":""}],"container-title":"IBM Journal of Research and Development","id":"ITEM-1","issue":"4-5","issued":{"date-parts":[["2019"]]},"title":"FactSheets: Increasing trust in AI services through supplier's declarations of conformity","type":"article-journal","volume":"63"},"uris":["http://www.mendeley.com/documents/?uuid=1d320ac6-7556-4520-9c7f-c50d51ca8e8b"]}],"mendeley":{"formattedCitation":"&lt;sup&gt;54&lt;/sup&gt;","plainTextFormattedCitation":"54","previouslyFormattedCitation":"&lt;sup&gt;54&lt;/sup&gt;"},"properties":{"noteIndex":0},"schema":"https://github.com/citation-style-language/schema/raw/master/csl-citation.json"}</w:instrText>
      </w:r>
      <w:r w:rsidRPr="00777476">
        <w:rPr>
          <w:vertAlign w:val="superscript"/>
        </w:rPr>
        <w:fldChar w:fldCharType="separate"/>
      </w:r>
      <w:r w:rsidR="006D003E" w:rsidRPr="006D003E">
        <w:rPr>
          <w:noProof/>
          <w:vertAlign w:val="superscript"/>
        </w:rPr>
        <w:t>54</w:t>
      </w:r>
      <w:r w:rsidRPr="00777476">
        <w:fldChar w:fldCharType="end"/>
      </w:r>
      <w:r w:rsidRPr="00777476">
        <w:t xml:space="preserve"> </w:t>
      </w:r>
    </w:p>
    <w:p w14:paraId="0CA059D7" w14:textId="77777777" w:rsidR="001352CF" w:rsidRDefault="001352CF" w:rsidP="001352CF">
      <w:pPr>
        <w:spacing w:after="0" w:line="240" w:lineRule="auto"/>
      </w:pPr>
    </w:p>
    <w:p w14:paraId="063AF99B" w14:textId="7565DE89" w:rsidR="007B37B8" w:rsidRPr="00F25567" w:rsidRDefault="00AA7D50" w:rsidP="00F40E20">
      <w:pPr>
        <w:pStyle w:val="Heading2"/>
      </w:pPr>
      <w:r>
        <w:lastRenderedPageBreak/>
        <w:t xml:space="preserve">Challenge </w:t>
      </w:r>
      <w:r w:rsidR="00606DC1">
        <w:t>3</w:t>
      </w:r>
      <w:r>
        <w:t xml:space="preserve">: </w:t>
      </w:r>
      <w:r w:rsidR="00C76565">
        <w:t>I</w:t>
      </w:r>
      <w:r w:rsidR="007B37B8" w:rsidRPr="00F25567">
        <w:t>ntegrat</w:t>
      </w:r>
      <w:r w:rsidR="00C76565">
        <w:t xml:space="preserve">ing </w:t>
      </w:r>
      <w:r w:rsidR="007B37B8" w:rsidRPr="00F25567">
        <w:t>and interpret</w:t>
      </w:r>
      <w:r w:rsidR="00C76565">
        <w:t xml:space="preserve">ing </w:t>
      </w:r>
      <w:r w:rsidR="007B37B8" w:rsidRPr="00F25567">
        <w:t>data</w:t>
      </w:r>
      <w:r w:rsidR="00E20331">
        <w:t xml:space="preserve"> sources</w:t>
      </w:r>
    </w:p>
    <w:p w14:paraId="16C8E3FC" w14:textId="6E7B362C" w:rsidR="00D26D55" w:rsidRDefault="00B42857" w:rsidP="000F5857">
      <w:pPr>
        <w:spacing w:after="0" w:line="240" w:lineRule="auto"/>
      </w:pPr>
      <w:r>
        <w:rPr>
          <w:i/>
        </w:rPr>
        <w:t>Inadequate</w:t>
      </w:r>
      <w:r w:rsidR="00E20331">
        <w:rPr>
          <w:i/>
        </w:rPr>
        <w:t xml:space="preserve"> integration of data sources can lead to misuse, abuse, and non-use of data</w:t>
      </w:r>
      <w:r w:rsidR="00D26D55">
        <w:t>.</w:t>
      </w:r>
    </w:p>
    <w:p w14:paraId="07DA313F" w14:textId="77777777" w:rsidR="007A0549" w:rsidRDefault="007A0549" w:rsidP="000F5857">
      <w:pPr>
        <w:spacing w:after="0" w:line="240" w:lineRule="auto"/>
      </w:pPr>
    </w:p>
    <w:p w14:paraId="11C960B6" w14:textId="4658631E" w:rsidR="007A7BFC" w:rsidRDefault="00C76565" w:rsidP="000F5857">
      <w:pPr>
        <w:spacing w:after="0" w:line="240" w:lineRule="auto"/>
      </w:pPr>
      <w:r>
        <w:t xml:space="preserve">Advances in monitoring technologies means that </w:t>
      </w:r>
      <w:r w:rsidR="00A62628" w:rsidRPr="00777476">
        <w:t xml:space="preserve">a greater variety </w:t>
      </w:r>
      <w:r>
        <w:t xml:space="preserve">of data </w:t>
      </w:r>
      <w:r w:rsidR="00A62628" w:rsidRPr="00777476">
        <w:t>can be collected with greater ease and speed</w:t>
      </w:r>
      <w:r>
        <w:t>.</w:t>
      </w:r>
      <w:r w:rsidRPr="00C76565">
        <w:t xml:space="preserve"> </w:t>
      </w:r>
      <w:r>
        <w:t>Increasing the</w:t>
      </w:r>
      <w:r w:rsidRPr="007A7BFC">
        <w:t xml:space="preserve"> availability of data </w:t>
      </w:r>
      <w:r>
        <w:t xml:space="preserve">increases </w:t>
      </w:r>
      <w:r w:rsidRPr="007A7BFC">
        <w:t xml:space="preserve">opportunity to support </w:t>
      </w:r>
      <w:r>
        <w:t xml:space="preserve">the provision of high </w:t>
      </w:r>
      <w:r w:rsidRPr="007A7BFC">
        <w:t>quality and safe</w:t>
      </w:r>
      <w:r>
        <w:t xml:space="preserve"> healthcare but only if the data are coherent and interpretable to healthcare decision makers and practitioners. Appropriate integration</w:t>
      </w:r>
      <w:r w:rsidR="00962238" w:rsidRPr="00777476">
        <w:t xml:space="preserve"> </w:t>
      </w:r>
      <w:r>
        <w:t>is needed to avoid misuse, abuse and non-use of data</w:t>
      </w:r>
      <w:r w:rsidR="00434DDA">
        <w:t>, which has been implicated in patient deaths</w:t>
      </w:r>
      <w:r>
        <w:t>.</w:t>
      </w:r>
      <w:r w:rsidRPr="00777476">
        <w:fldChar w:fldCharType="begin" w:fldLock="1"/>
      </w:r>
      <w:r w:rsidR="003401C7">
        <w:instrText>ADDIN CSL_CITATION {"citationItems":[{"id":"ITEM-1","itemData":{"DOI":"10.1016/j.ijmedinf.2017.03.011","ISSN":"18728243","PMID":"28550999","abstract":"Background There is growing interest in the use of routinely collected electronic health records to enhance service delivery and facilitate clinical research. It should be possible to detect and measure patterns of care and use the data to monitor improvements but there are methodological and data quality challenges. Driven by the desire to model the impact of a patient self-test blood count monitoring service in patients on chemotherapy, we aimed to (i) establish reproducible methods of process-mining electronic health records, (ii) use the outputs derived to define and quantify patient pathways during chemotherapy, and (iii) to gather robust data which is structured to be able to inform a cost-effectiveness decision model of home monitoring of neutropenic status during chemotherapy. Methods Electronic Health Records at a UK oncology centre were included if they had (i) a diagnosis of metastatic breast cancer and received adjuvant epirubicin and cyclosphosphamide chemotherapy or (ii) colorectal cancer and received palliative oxaliplatin and infusional 5-fluorouracil chemotherapy, and (iii) were first diagnosed with cancer between January 2004 and February 2013. Software and a Markov model were developed, producing a schematic of patient pathways during chemotherapy. Results Significant variance from the assumed care pathway was evident from the data. Of the 535 patients with breast cancer and 420 with colorectal cancer there were 474 and 329 pathway variants respectively. Only 27 (5%) and 26 (6%) completed the planned six cycles of chemotherapy without having unplanned hospital contact. Over the six cycles, 169 (31.6%) patients with breast cancer and 190 (45.2%) patients with colorectal cancer were admitted to hospital. Conclusion The pathways of patients on chemotherapy are complex. An iterative approach to addressing semantic and data quality issues enabled the effective use of routinely collected patient records to produce accurate models of the real-life experiences of chemotherapy patients and generate clinically useful information. Very few patients experience the idealised patient pathway that is used to plan their care. A better understanding of real-life clinical pathways through process mining can contribute to care and data quality assurance, identifying unmet needs, facilitating quantification of innovation impact, communicating with stakeholders, and ultimately improving patient care and outcomes.","author":[{"dropping-particle":"","family":"Baker","given":"Karl","non-dropping-particle":"","parse-names":false,"suffix":""},{"dropping-particle":"","family":"Dunwoodie","given":"Elaine","non-dropping-particle":"","parse-names":false,"suffix":""},{"dropping-particle":"","family":"Jones","given":"Richard G.","non-dropping-particle":"","parse-names":false,"suffix":""},{"dropping-particle":"","family":"Newsham","given":"Alex","non-dropping-particle":"","parse-names":false,"suffix":""},{"dropping-particle":"","family":"Johnson","given":"Owen A.","non-dropping-particle":"","parse-names":false,"suffix":""},{"dropping-particle":"","family":"Price","given":"Christopher P.","non-dropping-particle":"","parse-names":false,"suffix":""},{"dropping-particle":"","family":"Wolstenholme","given":"Jane","non-dropping-particle":"","parse-names":false,"suffix":""},{"dropping-particle":"","family":"Leal","given":"Jose","non-dropping-particle":"","parse-names":false,"suffix":""},{"dropping-particle":"","family":"McGinley","given":"Patrick","non-dropping-particle":"","parse-names":false,"suffix":""},{"dropping-particle":"","family":"Twelves","given":"Chris","non-dropping-particle":"","parse-names":false,"suffix":""},{"dropping-particle":"","family":"Hall","given":"Geoff","non-dropping-particle":"","parse-names":false,"suffix":""}],"container-title":"International Journal of Medical Informatics","id":"ITEM-1","issued":{"date-parts":[["2017"]]},"page":"32-41","publisher":"Elsevier Ireland Ltd","title":"Process mining routinely collected electronic health records to define real-life clinical pathways during chemotherapy","type":"article-journal","volume":"103"},"uris":["http://www.mendeley.com/documents/?uuid=a92f96f0-dd1e-4def-bd31-dd2b89238e05"]}],"mendeley":{"formattedCitation":"&lt;sup&gt;55&lt;/sup&gt;","plainTextFormattedCitation":"55","previouslyFormattedCitation":"&lt;sup&gt;55&lt;/sup&gt;"},"properties":{"noteIndex":0},"schema":"https://github.com/citation-style-language/schema/raw/master/csl-citation.json"}</w:instrText>
      </w:r>
      <w:r w:rsidRPr="00777476">
        <w:rPr>
          <w:vertAlign w:val="superscript"/>
        </w:rPr>
        <w:fldChar w:fldCharType="separate"/>
      </w:r>
      <w:r w:rsidR="006D003E" w:rsidRPr="006D003E">
        <w:rPr>
          <w:noProof/>
          <w:vertAlign w:val="superscript"/>
        </w:rPr>
        <w:t>55</w:t>
      </w:r>
      <w:r w:rsidRPr="00777476">
        <w:fldChar w:fldCharType="end"/>
      </w:r>
    </w:p>
    <w:p w14:paraId="7BAC3EB5" w14:textId="07242A29" w:rsidR="00962238" w:rsidRPr="00F25567" w:rsidRDefault="00962238" w:rsidP="000F5857">
      <w:pPr>
        <w:spacing w:after="0" w:line="240" w:lineRule="auto"/>
      </w:pPr>
      <w:r w:rsidRPr="00777476">
        <w:t xml:space="preserve">To mitigate these hazards, safe development and use of middleware </w:t>
      </w:r>
      <w:r w:rsidR="00876014">
        <w:t xml:space="preserve">– software that interfaces systems and applications – </w:t>
      </w:r>
      <w:r w:rsidRPr="00777476">
        <w:t>will be essential to provide an intermediary</w:t>
      </w:r>
      <w:r w:rsidR="00434DDA">
        <w:t xml:space="preserve"> between</w:t>
      </w:r>
      <w:r w:rsidRPr="00777476">
        <w:t xml:space="preserve"> </w:t>
      </w:r>
      <w:r w:rsidR="00A555AB">
        <w:t xml:space="preserve">heterogeneous </w:t>
      </w:r>
      <w:r w:rsidR="00434DDA">
        <w:t>healthcare data</w:t>
      </w:r>
      <w:r w:rsidRPr="00777476">
        <w:t>.</w:t>
      </w:r>
      <w:r w:rsidR="00195399" w:rsidRPr="00777476">
        <w:fldChar w:fldCharType="begin" w:fldLock="1"/>
      </w:r>
      <w:r w:rsidR="003401C7">
        <w:instrText>ADDIN CSL_CITATION {"citationItems":[{"id":"ITEM-1","itemData":{"DOI":"10.1016/j.jnca.2016.01.010","ISSN":"10958592","abstract":"The Internet of Things (IoT) is a paradigm based on the Internet that comprises many interconnected technologies like RFID (Radio Frequency IDentification) and WSAN (Wireless Sensor and Actor Networks) in order to exchange information. The current needs for better control, monitoring and management in many areas, and the ongoing research in this field, have originated the appearance and creation of multiple systems like smart-home, smart-city and smart-grid. However, the limitations of associated devices in the IoT in terms of storage, network and computing, and the requirements of complex analysis, scalability, and data access, require a technology like Cloud Computing to supplement this field. Moreover, the IoT can generate large amounts of varied data and quickly when there are millions of things feeding data to Cloud Computing. The latter is a clear example of Big Data, that Cloud Computing needs to take into account. This paper presents a survey of integration components: Cloud platforms, Cloud infrastructures and IoT Middleware. In addition, some integration proposals and data analytics techniques are surveyed as well as different challenges and open research issues are pointed out.","author":[{"dropping-particle":"","family":"Díaz","given":"Manuel","non-dropping-particle":"","parse-names":false,"suffix":""},{"dropping-particle":"","family":"Martín","given":"Cristian","non-dropping-particle":"","parse-names":false,"suffix":""},{"dropping-particle":"","family":"Rubio","given":"Bartolomé","non-dropping-particle":"","parse-names":false,"suffix":""}],"container-title":"Journal of Network and Computer Applications","id":"ITEM-1","issued":{"date-parts":[["2016"]]},"page":"99-117","publisher":"Elsevier","title":"State-of-the-art, challenges, and open issues in the integration of Internet of things and cloud computing","type":"article-journal","volume":"67"},"uris":["http://www.mendeley.com/documents/?uuid=61b040d5-3adc-4029-a8e5-b04f6211ea16"]}],"mendeley":{"formattedCitation":"&lt;sup&gt;56&lt;/sup&gt;","plainTextFormattedCitation":"56","previouslyFormattedCitation":"&lt;sup&gt;56&lt;/sup&gt;"},"properties":{"noteIndex":0},"schema":"https://github.com/citation-style-language/schema/raw/master/csl-citation.json"}</w:instrText>
      </w:r>
      <w:r w:rsidR="00195399" w:rsidRPr="00777476">
        <w:rPr>
          <w:vertAlign w:val="superscript"/>
        </w:rPr>
        <w:fldChar w:fldCharType="separate"/>
      </w:r>
      <w:r w:rsidR="006D003E" w:rsidRPr="006D003E">
        <w:rPr>
          <w:noProof/>
          <w:vertAlign w:val="superscript"/>
        </w:rPr>
        <w:t>56</w:t>
      </w:r>
      <w:r w:rsidR="00195399" w:rsidRPr="00777476">
        <w:fldChar w:fldCharType="end"/>
      </w:r>
      <w:r w:rsidRPr="00777476">
        <w:t xml:space="preserve"> Proposed solutions include standards for exchanging electronic health records</w:t>
      </w:r>
      <w:r w:rsidR="00146038">
        <w:t>,</w:t>
      </w:r>
      <w:r w:rsidR="00393EAA" w:rsidRPr="00777476">
        <w:fldChar w:fldCharType="begin" w:fldLock="1"/>
      </w:r>
      <w:r w:rsidR="003401C7">
        <w:instrText>ADDIN CSL_CITATION {"citationItems":[{"id":"ITEM-1","itemData":{"DOI":"10.1016/j.jbi.2019.103188","ISSN":"1532-0464","author":[{"dropping-particle":"","family":"Saripalle","given":"Rishi","non-dropping-particle":"","parse-names":false,"suffix":""},{"dropping-particle":"","family":"Runyan","given":"Christopher","non-dropping-particle":"","parse-names":false,"suffix":""},{"dropping-particle":"","family":"Russell","given":"Mitchell","non-dropping-particle":"","parse-names":false,"suffix":""}],"container-title":"Journal of Biomedical Informatics","id":"ITEM-1","issue":"103188","issued":{"date-parts":[["2019"]]},"publisher":"Elsevier","title":"Using HL7 FHIR to achieve interoperability in patient health record","type":"article-journal","volume":"94"},"uris":["http://www.mendeley.com/documents/?uuid=ccaee53e-dc25-4198-a9b8-5f404a642ac1"]}],"mendeley":{"formattedCitation":"&lt;sup&gt;57&lt;/sup&gt;","plainTextFormattedCitation":"57","previouslyFormattedCitation":"&lt;sup&gt;57&lt;/sup&gt;"},"properties":{"noteIndex":0},"schema":"https://github.com/citation-style-language/schema/raw/master/csl-citation.json"}</w:instrText>
      </w:r>
      <w:r w:rsidR="00393EAA" w:rsidRPr="00777476">
        <w:fldChar w:fldCharType="separate"/>
      </w:r>
      <w:r w:rsidR="006D003E" w:rsidRPr="006D003E">
        <w:rPr>
          <w:noProof/>
          <w:vertAlign w:val="superscript"/>
        </w:rPr>
        <w:t>57</w:t>
      </w:r>
      <w:r w:rsidR="00393EAA" w:rsidRPr="00777476">
        <w:fldChar w:fldCharType="end"/>
      </w:r>
      <w:r w:rsidRPr="00777476">
        <w:t xml:space="preserve"> distributed architectures to integrate electronic health records</w:t>
      </w:r>
      <w:r w:rsidRPr="00777476">
        <w:fldChar w:fldCharType="begin" w:fldLock="1"/>
      </w:r>
      <w:r w:rsidR="003401C7">
        <w:instrText>ADDIN CSL_CITATION {"citationItems":[{"id":"ITEM-1","itemData":{"author":[{"dropping-particle":"","family":"Roehrs","given":"Alex","non-dropping-particle":"","parse-names":false,"suffix":""},{"dropping-particle":"","family":"Andr","given":"Cristiano","non-dropping-particle":"","parse-names":false,"suffix":""},{"dropping-particle":"","family":"Righi","given":"Rosa","non-dropping-particle":"","parse-names":false,"suffix":""},{"dropping-particle":"","family":"Jos","given":"Sandro","non-dropping-particle":"","parse-names":false,"suffix":""},{"dropping-particle":"","family":"Wichman","given":"Matheus Henrique","non-dropping-particle":"","parse-names":false,"suffix":""}],"container-title":"IEEE Journal of Biomedical and Health Informatics","id":"ITEM-1","issue":"2","issued":{"date-parts":[["2019"]]},"page":"867-873","title":"Toward a Model for Personal Health Record Interoperability","type":"article-journal","volume":"23"},"uris":["http://www.mendeley.com/documents/?uuid=cfce974b-ad7b-4c7f-9e18-757e48591be6"]}],"mendeley":{"formattedCitation":"&lt;sup&gt;58&lt;/sup&gt;","plainTextFormattedCitation":"58","previouslyFormattedCitation":"&lt;sup&gt;58&lt;/sup&gt;"},"properties":{"noteIndex":0},"schema":"https://github.com/citation-style-language/schema/raw/master/csl-citation.json"}</w:instrText>
      </w:r>
      <w:r w:rsidRPr="00777476">
        <w:fldChar w:fldCharType="separate"/>
      </w:r>
      <w:r w:rsidR="006D003E" w:rsidRPr="006D003E">
        <w:rPr>
          <w:noProof/>
          <w:vertAlign w:val="superscript"/>
        </w:rPr>
        <w:t>58</w:t>
      </w:r>
      <w:r w:rsidRPr="00777476">
        <w:fldChar w:fldCharType="end"/>
      </w:r>
      <w:r w:rsidRPr="00777476">
        <w:t>, and 3</w:t>
      </w:r>
      <w:r w:rsidRPr="00777476">
        <w:rPr>
          <w:vertAlign w:val="superscript"/>
        </w:rPr>
        <w:t>rd</w:t>
      </w:r>
      <w:r w:rsidRPr="00777476">
        <w:t>-party infrastructure for linkage and querying of electronic health records, e.g. the CSIRO Health</w:t>
      </w:r>
      <w:r w:rsidR="00393EAA">
        <w:t xml:space="preserve"> Data Integration tool</w:t>
      </w:r>
      <w:r w:rsidRPr="00777476">
        <w:t>.</w:t>
      </w:r>
      <w:r w:rsidR="00195399" w:rsidRPr="00777476">
        <w:fldChar w:fldCharType="begin" w:fldLock="1"/>
      </w:r>
      <w:r w:rsidR="003401C7">
        <w:instrText>ADDIN CSL_CITATION {"citationItems":[{"id":"ITEM-1","itemData":{"DOI":"10.1007/s00500-006-0090-6","ISSN":"14327643","abstract":"Health systems globally are looking to make better use of the data they capture in order to improve their services, both for service provision and clinical outcome. One way of doing this is to integrate existing data sources. However, major technical and legal questions exist concerning data integration, data quality, data security and privacy in health data usage. In this paper, we present the HDITM tool, that is currently under development at the e-Health Research Centre. Firstly we describe the HDITM architecture and its data integration capabilities. We then consider two of its core capabilities (1) privacy-preserving similarity linkage and (2) on-line analytical techniques and report generating. Finally, we discuss how HDI functionality can be used to provide the capabilities of a knowledge based medical system. The e-Health Research Centre is currently working with the Queensland Health department to deploy the software in practice. © Springer-Verlag 2006.","author":[{"dropping-particle":"","family":"Hansen","given":"David P.","non-dropping-particle":"","parse-names":false,"suffix":""},{"dropping-particle":"","family":"Pang","given":"Chaoyi","non-dropping-particle":"","parse-names":false,"suffix":""},{"dropping-particle":"","family":"Maeder","given":"Anthony","non-dropping-particle":"","parse-names":false,"suffix":""}],"container-title":"Soft Computing","id":"ITEM-1","issue":"4","issued":{"date-parts":[["2007"]]},"page":"361-367","title":"HDI: Integrating health data and tools","type":"article-journal","volume":"11"},"uris":["http://www.mendeley.com/documents/?uuid=110849c6-b72e-46e9-8505-cfcec0777297"]}],"mendeley":{"formattedCitation":"&lt;sup&gt;59&lt;/sup&gt;","plainTextFormattedCitation":"59","previouslyFormattedCitation":"&lt;sup&gt;59&lt;/sup&gt;"},"properties":{"noteIndex":0},"schema":"https://github.com/citation-style-language/schema/raw/master/csl-citation.json"}</w:instrText>
      </w:r>
      <w:r w:rsidR="00195399" w:rsidRPr="00777476">
        <w:fldChar w:fldCharType="separate"/>
      </w:r>
      <w:r w:rsidR="006D003E" w:rsidRPr="006D003E">
        <w:rPr>
          <w:noProof/>
          <w:vertAlign w:val="superscript"/>
        </w:rPr>
        <w:t>59</w:t>
      </w:r>
      <w:r w:rsidR="00195399" w:rsidRPr="00777476">
        <w:fldChar w:fldCharType="end"/>
      </w:r>
    </w:p>
    <w:p w14:paraId="0695BF48" w14:textId="4AB549A2" w:rsidR="00962238" w:rsidRPr="00F25567" w:rsidRDefault="00962238" w:rsidP="000F5857">
      <w:pPr>
        <w:spacing w:after="0" w:line="240" w:lineRule="auto"/>
      </w:pPr>
      <w:r w:rsidRPr="00777476">
        <w:t>Other contributing solutions include dynamic modelling of the data</w:t>
      </w:r>
      <w:r w:rsidRPr="00777476">
        <w:fldChar w:fldCharType="begin" w:fldLock="1"/>
      </w:r>
      <w:r w:rsidR="003401C7">
        <w:instrText>ADDIN CSL_CITATION {"citationItems":[{"id":"ITEM-1","itemData":{"DOI":"10.1186/s41512-018-0045-2","ISSN":"2397-7523","abstract":"Disease populations, clinical practice, and healthcare systems are constantly evolving. This can result in clinical prediction models quickly becoming outdated and less accurate over time. A potential solution is to develop ‘dynamic’ prediction models capable of retaining accuracy by evolving over time in response to observed changes. Our aim was to review the literature in this area to understand the current state-of-the-art in dynamic prediction modelling and identify unresolved methodological challenges. MEDLINE, Embase and Web of Science were searched for papers which used or developed dynamic clinical prediction models. Information was extracted on methods for model updating, choice of update windows and decay factors and validation of models. We also extracted reported limitations of methods and recommendations for future research. We identified eleven papers that discussed seven dynamic clinical prediction modelling methods which split into three categories. The first category uses frequentist methods to update models in discrete steps, the second uses Bayesian methods for continuous updating and the third, based on varying coefficients, explicitly describes the relationship between predictors and outcome variable as a function of calendar time. These methods have been applied to a limited number of healthcare problems, and few empirical comparisons between them have been made. Dynamic prediction models are not well established but they overcome one of the major issues with static clinical prediction models, calibration drift. However, there are challenges in choosing decay factors and in dealing with sudden changes. The validation of dynamic prediction models is still largely unexplored terrain.","author":[{"dropping-particle":"","family":"Jenkins","given":"David A.","non-dropping-particle":"","parse-names":false,"suffix":""},{"dropping-particle":"","family":"Sperrin","given":"Matthew","non-dropping-particle":"","parse-names":false,"suffix":""},{"dropping-particle":"","family":"Martin","given":"Glen P.","non-dropping-particle":"","parse-names":false,"suffix":""},{"dropping-particle":"","family":"Peek","given":"Niels","non-dropping-particle":"","parse-names":false,"suffix":""}],"container-title":"Diagnostic and Prognostic Research","id":"ITEM-1","issue":"1","issued":{"date-parts":[["2018"]]},"page":"1-9","publisher":"Diagnostic and Prognostic Research","title":"Dynamic models to predict health outcomes: current status and methodological challenges","type":"article-journal","volume":"2"},"uris":["http://www.mendeley.com/documents/?uuid=5f177760-32d1-4342-8db9-b9dd93883188"]}],"mendeley":{"formattedCitation":"&lt;sup&gt;23&lt;/sup&gt;","plainTextFormattedCitation":"23","previouslyFormattedCitation":"&lt;sup&gt;23&lt;/sup&gt;"},"properties":{"noteIndex":0},"schema":"https://github.com/citation-style-language/schema/raw/master/csl-citation.json"}</w:instrText>
      </w:r>
      <w:r w:rsidRPr="00777476">
        <w:rPr>
          <w:vertAlign w:val="superscript"/>
        </w:rPr>
        <w:fldChar w:fldCharType="separate"/>
      </w:r>
      <w:r w:rsidR="006D003E" w:rsidRPr="006D003E">
        <w:rPr>
          <w:noProof/>
          <w:vertAlign w:val="superscript"/>
        </w:rPr>
        <w:t>23</w:t>
      </w:r>
      <w:r w:rsidRPr="00777476">
        <w:fldChar w:fldCharType="end"/>
      </w:r>
      <w:r w:rsidRPr="00777476">
        <w:t xml:space="preserve">, which can provide a solution to the transient relevance of predictive models. </w:t>
      </w:r>
      <w:r w:rsidR="00AF64CF">
        <w:t>Safety might also be facilitated by an improved understanding of the latent processes generating healthcare data</w:t>
      </w:r>
      <w:r w:rsidR="0099680C">
        <w:t>. Methods that</w:t>
      </w:r>
      <w:r w:rsidRPr="00777476">
        <w:t xml:space="preserve"> respect th</w:t>
      </w:r>
      <w:r w:rsidR="0099680C">
        <w:t>ese</w:t>
      </w:r>
      <w:r w:rsidRPr="00777476">
        <w:t xml:space="preserve"> latent processes </w:t>
      </w:r>
      <w:r w:rsidR="0099680C">
        <w:t>are available to health informaticians</w:t>
      </w:r>
      <w:r w:rsidR="007A7BFC">
        <w:t>.</w:t>
      </w:r>
      <w:r w:rsidRPr="00777476">
        <w:fldChar w:fldCharType="begin" w:fldLock="1"/>
      </w:r>
      <w:r w:rsidR="003401C7">
        <w:instrText>ADDIN CSL_CITATION {"citationItems":[{"id":"ITEM-1","itemData":{"DOI":"10.1093/jamia/ocz197","ISSN":"1527974X","author":[{"dropping-particle":"","family":"Sperrin","given":"Matthew","non-dropping-particle":"","parse-names":false,"suffix":""},{"dropping-particle":"","family":"Jenkins","given":"David","non-dropping-particle":"","parse-names":false,"suffix":""},{"dropping-particle":"","family":"Martin","given":"Glen P.","non-dropping-particle":"","parse-names":false,"suffix":""},{"dropping-particle":"","family":"Peek","given":"Niels","non-dropping-particle":"","parse-names":false,"suffix":""}],"container-title":"Journal of the American Medical Informatics Association","id":"ITEM-1","issue":"12","issued":{"date-parts":[["2019"]]},"page":"1675-1676","title":"Explicit causal reasoning is needed to prevent prognostic models being victims of their own success","type":"article-journal","volume":"26"},"uris":["http://www.mendeley.com/documents/?uuid=f698f1d8-c60c-4a9f-afde-6d695c699084"]}],"mendeley":{"formattedCitation":"&lt;sup&gt;60&lt;/sup&gt;","plainTextFormattedCitation":"60","previouslyFormattedCitation":"&lt;sup&gt;60&lt;/sup&gt;"},"properties":{"noteIndex":0},"schema":"https://github.com/citation-style-language/schema/raw/master/csl-citation.json"}</w:instrText>
      </w:r>
      <w:r w:rsidRPr="00777476">
        <w:rPr>
          <w:vertAlign w:val="superscript"/>
        </w:rPr>
        <w:fldChar w:fldCharType="separate"/>
      </w:r>
      <w:r w:rsidR="006D003E" w:rsidRPr="006D003E">
        <w:rPr>
          <w:noProof/>
          <w:vertAlign w:val="superscript"/>
        </w:rPr>
        <w:t>60</w:t>
      </w:r>
      <w:r w:rsidRPr="00777476">
        <w:fldChar w:fldCharType="end"/>
      </w:r>
      <w:r w:rsidR="0081714B" w:rsidRPr="00777476">
        <w:t xml:space="preserve"> Finally, progress in artificial intelligence (particularly anomaly detection) might help to mitigate </w:t>
      </w:r>
      <w:r w:rsidR="00FD1FD3">
        <w:t>unsafe decisions</w:t>
      </w:r>
      <w:r w:rsidR="0081714B" w:rsidRPr="00777476">
        <w:t xml:space="preserve"> </w:t>
      </w:r>
      <w:r w:rsidR="00FD1FD3">
        <w:t xml:space="preserve">made </w:t>
      </w:r>
      <w:r w:rsidR="0081714B" w:rsidRPr="00777476">
        <w:t>from data errors.</w:t>
      </w:r>
      <w:r w:rsidR="00195399" w:rsidRPr="00777476">
        <w:fldChar w:fldCharType="begin" w:fldLock="1"/>
      </w:r>
      <w:r w:rsidR="003401C7">
        <w:instrText>ADDIN CSL_CITATION {"citationItems":[{"id":"ITEM-1","itemData":{"DOI":"10.1136/bmjqs-2019-009484","author":[{"dropping-particle":"","family":"Macrae","given":"Carl","non-dropping-particle":"","parse-names":false,"suffix":""}],"container-title":"BMJ Qual Saf","id":"ITEM-1","issued":{"date-parts":[["2019"]]},"page":"495-498","title":"Governing the safety of artificial intelligence in healthcare","type":"article-journal","volume":"28"},"uris":["http://www.mendeley.com/documents/?uuid=82f30c38-8cc5-4a00-96f7-ac8dc029921f"]}],"mendeley":{"formattedCitation":"&lt;sup&gt;61&lt;/sup&gt;","plainTextFormattedCitation":"61","previouslyFormattedCitation":"&lt;sup&gt;61&lt;/sup&gt;"},"properties":{"noteIndex":0},"schema":"https://github.com/citation-style-language/schema/raw/master/csl-citation.json"}</w:instrText>
      </w:r>
      <w:r w:rsidR="00195399" w:rsidRPr="00777476">
        <w:fldChar w:fldCharType="separate"/>
      </w:r>
      <w:r w:rsidR="006D003E" w:rsidRPr="006D003E">
        <w:rPr>
          <w:noProof/>
          <w:vertAlign w:val="superscript"/>
        </w:rPr>
        <w:t>61</w:t>
      </w:r>
      <w:r w:rsidR="00195399" w:rsidRPr="00777476">
        <w:fldChar w:fldCharType="end"/>
      </w:r>
    </w:p>
    <w:p w14:paraId="123D50B9" w14:textId="6A15425B" w:rsidR="007B37B8" w:rsidRPr="00F25567" w:rsidRDefault="007B37B8" w:rsidP="000F5857">
      <w:pPr>
        <w:spacing w:after="0" w:line="240" w:lineRule="auto"/>
      </w:pPr>
    </w:p>
    <w:p w14:paraId="4C9F8C1A" w14:textId="086CD552" w:rsidR="007B37B8" w:rsidRPr="00F25567" w:rsidRDefault="00AA7D50" w:rsidP="00F40E20">
      <w:pPr>
        <w:pStyle w:val="Heading2"/>
      </w:pPr>
      <w:r>
        <w:t xml:space="preserve">Challenge </w:t>
      </w:r>
      <w:r w:rsidR="00606DC1">
        <w:t>4</w:t>
      </w:r>
      <w:r>
        <w:t xml:space="preserve">: </w:t>
      </w:r>
      <w:r w:rsidR="007B37B8" w:rsidRPr="00F25567">
        <w:t>Reactive regulations and standards</w:t>
      </w:r>
    </w:p>
    <w:p w14:paraId="7533F278" w14:textId="6A42B3D8" w:rsidR="00D26D55" w:rsidRDefault="009654EC" w:rsidP="000F5857">
      <w:pPr>
        <w:spacing w:after="0" w:line="240" w:lineRule="auto"/>
        <w:rPr>
          <w:i/>
        </w:rPr>
      </w:pPr>
      <w:r w:rsidRPr="00A6027E">
        <w:rPr>
          <w:i/>
        </w:rPr>
        <w:t>As</w:t>
      </w:r>
      <w:r w:rsidR="00B4439A" w:rsidRPr="00A6027E">
        <w:rPr>
          <w:i/>
        </w:rPr>
        <w:t xml:space="preserve"> the pace of innovation accelerates, the current reactive (rather than proactive) regulatory- and standards-based approaches to safety will be increasingly ineffective at assuring patients’ safety</w:t>
      </w:r>
      <w:r w:rsidR="00B11985">
        <w:rPr>
          <w:i/>
        </w:rPr>
        <w:t>.</w:t>
      </w:r>
    </w:p>
    <w:p w14:paraId="1BFA514B" w14:textId="77777777" w:rsidR="007A0549" w:rsidRDefault="007A0549" w:rsidP="000F5857">
      <w:pPr>
        <w:spacing w:after="0" w:line="240" w:lineRule="auto"/>
      </w:pPr>
    </w:p>
    <w:p w14:paraId="6E348CBD" w14:textId="738A0263" w:rsidR="003E2D52" w:rsidRPr="00F25567" w:rsidRDefault="0081714B" w:rsidP="000F5857">
      <w:pPr>
        <w:spacing w:after="0" w:line="240" w:lineRule="auto"/>
      </w:pPr>
      <w:r w:rsidRPr="00777476">
        <w:t xml:space="preserve">The </w:t>
      </w:r>
      <w:r w:rsidR="004C0C85">
        <w:t>consequence</w:t>
      </w:r>
      <w:r w:rsidRPr="00777476">
        <w:t xml:space="preserve"> </w:t>
      </w:r>
      <w:r w:rsidR="00D26D55">
        <w:t xml:space="preserve">of reactive regulations and standards </w:t>
      </w:r>
      <w:r w:rsidRPr="00777476">
        <w:t>is that avoidable harm might be experienced before mitigations are put in place.</w:t>
      </w:r>
      <w:r w:rsidR="00D26D55">
        <w:t xml:space="preserve"> </w:t>
      </w:r>
      <w:r w:rsidR="003E2D52" w:rsidRPr="00777476">
        <w:t xml:space="preserve">We recommend </w:t>
      </w:r>
      <w:r w:rsidR="009B4077" w:rsidRPr="00777476">
        <w:t>synchronisation</w:t>
      </w:r>
      <w:r w:rsidR="003E2D52" w:rsidRPr="00777476">
        <w:t xml:space="preserve"> of the development and evaluation of </w:t>
      </w:r>
      <w:r w:rsidR="00977083">
        <w:t xml:space="preserve">digital </w:t>
      </w:r>
      <w:r w:rsidR="00E06809" w:rsidRPr="00777476">
        <w:t>health technologies</w:t>
      </w:r>
      <w:r w:rsidR="003E2D52" w:rsidRPr="00777476">
        <w:t xml:space="preserve">, similar to the </w:t>
      </w:r>
      <w:r w:rsidR="00DD5747">
        <w:t>Idea-Development-Exploration-Assessment-Long term study (</w:t>
      </w:r>
      <w:r w:rsidR="00DD5747" w:rsidRPr="00777476">
        <w:t>IDEAL</w:t>
      </w:r>
      <w:r w:rsidR="00DD5747">
        <w:t xml:space="preserve">) </w:t>
      </w:r>
      <w:r w:rsidR="003E2D52" w:rsidRPr="00777476">
        <w:t>framework</w:t>
      </w:r>
      <w:r w:rsidR="00517D76">
        <w:t xml:space="preserve"> and the </w:t>
      </w:r>
      <w:r w:rsidR="00517D76" w:rsidRPr="00517D76">
        <w:t>US</w:t>
      </w:r>
      <w:r w:rsidR="00517D76">
        <w:t xml:space="preserve"> Food and Drug Administration’s</w:t>
      </w:r>
      <w:r w:rsidR="00517D76" w:rsidRPr="00517D76">
        <w:t xml:space="preserve"> Software Pre-Cert Pilot Program</w:t>
      </w:r>
      <w:r w:rsidR="00517D76">
        <w:t>.</w:t>
      </w:r>
      <w:r w:rsidR="00517D76">
        <w:fldChar w:fldCharType="begin" w:fldLock="1"/>
      </w:r>
      <w:r w:rsidR="00DC5803">
        <w:instrText>ADDIN CSL_CITATION {"citationItems":[],"properties":{"noteIndex":0},"schema":"https://github.com/citation-style-language/schema/raw/master/csl-citation.json"}</w:instrText>
      </w:r>
      <w:r w:rsidR="00517D76">
        <w:fldChar w:fldCharType="separate"/>
      </w:r>
      <w:r w:rsidR="00DC5803">
        <w:rPr>
          <w:noProof/>
        </w:rPr>
        <w:t>{Formatting Citation}</w:t>
      </w:r>
      <w:r w:rsidR="00517D76">
        <w:fldChar w:fldCharType="end"/>
      </w:r>
      <w:r w:rsidR="00517D76" w:rsidRPr="00777476">
        <w:t xml:space="preserve"> </w:t>
      </w:r>
      <w:r w:rsidR="003E2D52" w:rsidRPr="00777476">
        <w:t>The IDEAL framework champions gradual approval of medical devices rather than the one-shot approval of CE marking</w:t>
      </w:r>
      <w:r w:rsidR="008D06DB" w:rsidRPr="00777476">
        <w:fldChar w:fldCharType="begin" w:fldLock="1"/>
      </w:r>
      <w:r w:rsidR="003401C7">
        <w:instrText>ADDIN CSL_CITATION {"citationItems":[{"id":"ITEM-1","itemData":{"author":[{"dropping-particle":"","family":"The European Parliment and The Council of the European Union","given":"","non-dropping-particle":"","parse-names":false,"suffix":""}],"container-title":"Official Journal of the European Union","id":"ITEM-1","issued":{"date-parts":[["1993"]]},"title":"Council Directive 93/68/EEC of 22 July 1993","type":"article-journal","volume":"68"},"uris":["http://www.mendeley.com/documents/?uuid=c2f6fe6e-1568-4298-b98f-754c5f094769"]}],"mendeley":{"formattedCitation":"&lt;sup&gt;62&lt;/sup&gt;","plainTextFormattedCitation":"62","previouslyFormattedCitation":"&lt;sup&gt;62&lt;/sup&gt;"},"properties":{"noteIndex":0},"schema":"https://github.com/citation-style-language/schema/raw/master/csl-citation.json"}</w:instrText>
      </w:r>
      <w:r w:rsidR="008D06DB" w:rsidRPr="00777476">
        <w:rPr>
          <w:vertAlign w:val="superscript"/>
        </w:rPr>
        <w:fldChar w:fldCharType="separate"/>
      </w:r>
      <w:r w:rsidR="006D003E" w:rsidRPr="006D003E">
        <w:rPr>
          <w:noProof/>
          <w:vertAlign w:val="superscript"/>
        </w:rPr>
        <w:t>62</w:t>
      </w:r>
      <w:r w:rsidR="008D06DB" w:rsidRPr="00777476">
        <w:fldChar w:fldCharType="end"/>
      </w:r>
      <w:r w:rsidR="003E2D52" w:rsidRPr="00777476">
        <w:t>, which would allow “</w:t>
      </w:r>
      <w:r w:rsidR="003E2D52" w:rsidRPr="00777476">
        <w:rPr>
          <w:i/>
        </w:rPr>
        <w:t>graded, responsible, but earlier patient access</w:t>
      </w:r>
      <w:r w:rsidR="00517D76">
        <w:t>”.</w:t>
      </w:r>
      <w:r w:rsidR="00195399" w:rsidRPr="00777476">
        <w:fldChar w:fldCharType="begin" w:fldLock="1"/>
      </w:r>
      <w:r w:rsidR="003401C7">
        <w:instrText>ADDIN CSL_CITATION {"citationItems":[{"id":"ITEM-1","itemData":{"DOI":"10.1097/SLA.0000000000002794","ISBN":"0000000000","ISSN":"15281140","PMID":"29697448","abstract":"OBJECTIVE: To update, clarify, and extend IDEAL concepts and recommendations. BACKGROUND: New surgical procedures, devices, and other complex interventions need robust evaluation for safety, efficacy, and effectiveness. Unlike new medicines, there is no internationally agreed evaluation pathway for generating and analyzing data throughout the life cycle of surgical innovations. The IDEAL Framework and Recommendations were designed to provide this pathway and they have been used increasingly since their introduction in 2009. Based on a Delphi survey, expert workshop and major discussions during IDEAL conferences held in Oxford (2016) and New York (2017), this article updates and extends the IDEAL Recommendations, identifies areas for future research, and discusses the ethical problems faced by investigators at each IDEAL stage. METHODS: The IDEAL Framework describes 5 stages of evolution for new surgical therapeutic interventions-Idea, Development, Exploration, Assessment, and Long-term Study. This comprehensive update proposes several modifications. First, a \"Pre-IDEAL\" stage describing preclinical studies has been added. Second we discuss potential adaptations to expand the scope of IDEAL (originally designed for surgical procedures) to accommodate therapeutic devices, through an IDEAL-D variant. Third, we explicitly recognise the value of comprehensive data collection through registries at all stages in the Framework and fourth, we examine the ethical issues that arise at each stage of IDEAL and underpin the recommendations. The Recommendations for each stage are reviewed, clarified and additional detail added. CONCLUSIONS: The intention of this article is to widen the practical use of IDEAL by clarifying the rationale for and practical details of the Recommendations. Additional research based on the experience of implementing these Recommendations is needed to further improve them.","author":[{"dropping-particle":"","family":"Hirst","given":"Allison","non-dropping-particle":"","parse-names":false,"suffix":""},{"dropping-particle":"","family":"Philippou","given":"Yiannis","non-dropping-particle":"","parse-names":false,"suffix":""},{"dropping-particle":"","family":"Blazeby","given":"Jane","non-dropping-particle":"","parse-names":false,"suffix":""},{"dropping-particle":"","family":"Campbell","given":"Bruce","non-dropping-particle":"","parse-names":false,"suffix":""},{"dropping-particle":"","family":"Campbell","given":"Marion","non-dropping-particle":"","parse-names":false,"suffix":""},{"dropping-particle":"","family":"Feinberg","given":"Joshua","non-dropping-particle":"","parse-names":false,"suffix":""},{"dropping-particle":"","family":"Rovers","given":"Maroeska","non-dropping-particle":"","parse-names":false,"suffix":""},{"dropping-particle":"","family":"Blencowe","given":"Natalie","non-dropping-particle":"","parse-names":false,"suffix":""},{"dropping-particle":"","family":"Pennell","given":"Christopher","non-dropping-particle":"","parse-names":false,"suffix":""},{"dropping-particle":"","family":"Quinn","given":"Tom","non-dropping-particle":"","parse-names":false,"suffix":""},{"dropping-particle":"","family":"Rogers","given":"Wendy","non-dropping-particle":"","parse-names":false,"suffix":""},{"dropping-particle":"","family":"Cook","given":"Jonathan","non-dropping-particle":"","parse-names":false,"suffix":""},{"dropping-particle":"","family":"Kolias","given":"Angelos G.","non-dropping-particle":"","parse-names":false,"suffix":""},{"dropping-particle":"","family":"Agha","given":"Riaz","non-dropping-particle":"","parse-names":false,"suffix":""},{"dropping-particle":"","family":"Dahm","given":"Philipp","non-dropping-particle":"","parse-names":false,"suffix":""},{"dropping-particle":"","family":"Sedrakyan","given":"Art","non-dropping-particle":"","parse-names":false,"suffix":""},{"dropping-particle":"","family":"McCulloch","given":"Peter","non-dropping-particle":"","parse-names":false,"suffix":""}],"container-title":"Annals of surgery","id":"ITEM-1","issue":"2","issued":{"date-parts":[["2019"]]},"page":"211-220","title":"No Surgical Innovation Without Evaluation: Evolution and Further Development of the IDEAL Framework and Recommendations","type":"article-journal","volume":"269"},"uris":["http://www.mendeley.com/documents/?uuid=c943c2e8-e02c-4c68-90e3-7ee5fb858265"]}],"mendeley":{"formattedCitation":"&lt;sup&gt;63&lt;/sup&gt;","plainTextFormattedCitation":"63","previouslyFormattedCitation":"&lt;sup&gt;63&lt;/sup&gt;"},"properties":{"noteIndex":0},"schema":"https://github.com/citation-style-language/schema/raw/master/csl-citation.json"}</w:instrText>
      </w:r>
      <w:r w:rsidR="00195399" w:rsidRPr="00777476">
        <w:fldChar w:fldCharType="separate"/>
      </w:r>
      <w:r w:rsidR="006D003E" w:rsidRPr="006D003E">
        <w:rPr>
          <w:noProof/>
          <w:vertAlign w:val="superscript"/>
        </w:rPr>
        <w:t>63</w:t>
      </w:r>
      <w:r w:rsidR="00195399" w:rsidRPr="00777476">
        <w:fldChar w:fldCharType="end"/>
      </w:r>
      <w:r w:rsidR="00517D76">
        <w:t xml:space="preserve"> </w:t>
      </w:r>
      <w:r w:rsidR="003E2D52" w:rsidRPr="00777476">
        <w:t>Such frameworks simultaneously address concerns that the increased administrative burden of more-stringent regulations might delay products that are imperfect but practically useful</w:t>
      </w:r>
      <w:r w:rsidR="003E2D52" w:rsidRPr="00F25567">
        <w:t>.</w:t>
      </w:r>
      <w:r w:rsidR="00195399" w:rsidRPr="00777476">
        <w:fldChar w:fldCharType="begin" w:fldLock="1"/>
      </w:r>
      <w:r w:rsidR="003401C7">
        <w:instrText>ADDIN CSL_CITATION {"citationItems":[{"id":"ITEM-1","itemData":{"DOI":"10.1017/S0266462319001958","author":[{"dropping-particle":"","family":"Oelze","given":"Ilse-barbara","non-dropping-particle":"","parse-names":false,"suffix":""},{"dropping-particle":"","family":"Neeser","given":"Kurt","non-dropping-particle":"","parse-names":false,"suffix":""},{"dropping-particle":"","family":"Müller","given":"Elvira","non-dropping-particle":"","parse-names":false,"suffix":""}],"container-title":"International Journal of Technology Assessment in Health Care","id":"ITEM-1","issue":"S1","issued":{"date-parts":[["2019"]]},"page":"42-43","title":"PP31 Medical Device Regulation : What Is New?","type":"article-journal","volume":"35"},"uris":["http://www.mendeley.com/documents/?uuid=cfe5b23f-b99b-40c1-ab4e-1209ab953c36"]}],"mendeley":{"formattedCitation":"&lt;sup&gt;64&lt;/sup&gt;","plainTextFormattedCitation":"64","previouslyFormattedCitation":"&lt;sup&gt;64&lt;/sup&gt;"},"properties":{"noteIndex":0},"schema":"https://github.com/citation-style-language/schema/raw/master/csl-citation.json"}</w:instrText>
      </w:r>
      <w:r w:rsidR="00195399" w:rsidRPr="00777476">
        <w:fldChar w:fldCharType="separate"/>
      </w:r>
      <w:r w:rsidR="006D003E" w:rsidRPr="006D003E">
        <w:rPr>
          <w:noProof/>
          <w:vertAlign w:val="superscript"/>
        </w:rPr>
        <w:t>64</w:t>
      </w:r>
      <w:r w:rsidR="00195399" w:rsidRPr="00777476">
        <w:fldChar w:fldCharType="end"/>
      </w:r>
      <w:r w:rsidR="003E2D52" w:rsidRPr="00F25567">
        <w:t xml:space="preserve"> </w:t>
      </w:r>
    </w:p>
    <w:p w14:paraId="1C185595" w14:textId="4E8908BC" w:rsidR="0081714B" w:rsidRPr="00F25567" w:rsidRDefault="003E2D52" w:rsidP="000F5857">
      <w:pPr>
        <w:spacing w:after="0" w:line="240" w:lineRule="auto"/>
      </w:pPr>
      <w:r w:rsidRPr="00777476">
        <w:t>We also recommend that regulators and developers of standards adopt a systems approach to conceptualising risk</w:t>
      </w:r>
      <w:r w:rsidR="00B06ABE" w:rsidRPr="00777476">
        <w:fldChar w:fldCharType="begin" w:fldLock="1"/>
      </w:r>
      <w:r w:rsidR="003401C7">
        <w:instrText>ADDIN CSL_CITATION {"citationItems":[{"id":"ITEM-1","itemData":{"DOI":"10.1111/j.1539-6924.2009.01310.x","author":[{"dropping-particle":"","family":"Haimes","given":"Yacov Y.","non-dropping-particle":"","parse-names":false,"suffix":""}],"container-title":"Risk Analysis","id":"ITEM-1","issue":"12","issued":{"date-parts":[["2009"]]},"title":"On the Complex Definition of Risk: A Systems-Based Approach","type":"article-journal","volume":"29"},"uris":["http://www.mendeley.com/documents/?uuid=be91c8a7-d065-46c7-9ead-103322cdddb1"]}],"mendeley":{"formattedCitation":"&lt;sup&gt;37&lt;/sup&gt;","plainTextFormattedCitation":"37","previouslyFormattedCitation":"&lt;sup&gt;37&lt;/sup&gt;"},"properties":{"noteIndex":0},"schema":"https://github.com/citation-style-language/schema/raw/master/csl-citation.json"}</w:instrText>
      </w:r>
      <w:r w:rsidR="00B06ABE" w:rsidRPr="00777476">
        <w:rPr>
          <w:vertAlign w:val="superscript"/>
        </w:rPr>
        <w:fldChar w:fldCharType="separate"/>
      </w:r>
      <w:r w:rsidR="006D003E" w:rsidRPr="006D003E">
        <w:rPr>
          <w:noProof/>
          <w:vertAlign w:val="superscript"/>
        </w:rPr>
        <w:t>37</w:t>
      </w:r>
      <w:r w:rsidR="00B06ABE" w:rsidRPr="00777476">
        <w:fldChar w:fldCharType="end"/>
      </w:r>
      <w:r w:rsidRPr="00777476">
        <w:t xml:space="preserve"> to appropriately reflect the complex adaptive nature of healthcare.</w:t>
      </w:r>
      <w:r w:rsidR="00146038">
        <w:t xml:space="preserve"> </w:t>
      </w:r>
      <w:r w:rsidR="00517D76">
        <w:t xml:space="preserve">Practically, this would be reflected in the guidance and requirements relating to risk assessments. </w:t>
      </w:r>
      <w:r w:rsidR="00D30C91" w:rsidRPr="00777476">
        <w:t>It is hoped tha</w:t>
      </w:r>
      <w:r w:rsidR="00B66EA9" w:rsidRPr="00777476">
        <w:t xml:space="preserve">t </w:t>
      </w:r>
      <w:r w:rsidR="00D30C91" w:rsidRPr="00777476">
        <w:t>t</w:t>
      </w:r>
      <w:r w:rsidR="0081714B" w:rsidRPr="00777476">
        <w:t xml:space="preserve">hese recommendations </w:t>
      </w:r>
      <w:r w:rsidR="00E25082" w:rsidRPr="00777476">
        <w:t xml:space="preserve">might </w:t>
      </w:r>
      <w:r w:rsidR="0081714B" w:rsidRPr="00777476">
        <w:t xml:space="preserve">help to manage increased sensitivity to safety </w:t>
      </w:r>
      <w:r w:rsidR="00517D76">
        <w:t xml:space="preserve">during development. This is in line with the aforementioned </w:t>
      </w:r>
      <w:r w:rsidR="00517D76" w:rsidRPr="00517D76">
        <w:t>Software Pre-Cert Pilot Program</w:t>
      </w:r>
      <w:r w:rsidR="00517D76">
        <w:t xml:space="preserve">’s focus </w:t>
      </w:r>
      <w:r w:rsidR="00517D76" w:rsidRPr="00517D76">
        <w:t>on the “</w:t>
      </w:r>
      <w:r w:rsidR="00517D76" w:rsidRPr="00517D76">
        <w:rPr>
          <w:i/>
        </w:rPr>
        <w:t>digital health technology developer, not the product</w:t>
      </w:r>
      <w:r w:rsidR="00517D76" w:rsidRPr="00517D76">
        <w:t>”</w:t>
      </w:r>
      <w:r w:rsidR="00517D76">
        <w:t>.</w:t>
      </w:r>
    </w:p>
    <w:p w14:paraId="3A8600A6" w14:textId="174287ED" w:rsidR="007B37B8" w:rsidRPr="00F25567" w:rsidRDefault="007B37B8" w:rsidP="000F5857">
      <w:pPr>
        <w:spacing w:after="0" w:line="240" w:lineRule="auto"/>
      </w:pPr>
    </w:p>
    <w:p w14:paraId="6E65432C" w14:textId="451B8BE3" w:rsidR="007B37B8" w:rsidRPr="00F25567" w:rsidRDefault="00AA7D50" w:rsidP="00F40E20">
      <w:pPr>
        <w:pStyle w:val="Heading2"/>
      </w:pPr>
      <w:r>
        <w:t xml:space="preserve">Challenge 5: </w:t>
      </w:r>
      <w:r w:rsidR="007B37B8" w:rsidRPr="00F25567">
        <w:t xml:space="preserve">Emergent patient-safety </w:t>
      </w:r>
      <w:r w:rsidR="004C0C85">
        <w:t>consequence</w:t>
      </w:r>
      <w:r w:rsidR="007B37B8" w:rsidRPr="00F25567">
        <w:t>s</w:t>
      </w:r>
    </w:p>
    <w:p w14:paraId="2180EAFD" w14:textId="2508EF4D" w:rsidR="00D26D55" w:rsidRDefault="00A6027E" w:rsidP="4A87EB38">
      <w:pPr>
        <w:spacing w:after="0" w:line="240" w:lineRule="auto"/>
        <w:rPr>
          <w:i/>
          <w:iCs/>
        </w:rPr>
      </w:pPr>
      <w:r w:rsidRPr="4A87EB38">
        <w:rPr>
          <w:i/>
          <w:iCs/>
        </w:rPr>
        <w:t>Focusing on technologies in isolation does not consider the patient-safety consequences that emerge when technologies interact.</w:t>
      </w:r>
    </w:p>
    <w:p w14:paraId="62D13397" w14:textId="77777777" w:rsidR="007A0549" w:rsidRDefault="007A0549" w:rsidP="4A87EB38">
      <w:pPr>
        <w:spacing w:after="0" w:line="240" w:lineRule="auto"/>
        <w:rPr>
          <w:i/>
          <w:iCs/>
        </w:rPr>
      </w:pPr>
    </w:p>
    <w:p w14:paraId="218A4FA7" w14:textId="4F1B6E3F" w:rsidR="00A6027E" w:rsidRDefault="00117A92" w:rsidP="4A87EB38">
      <w:pPr>
        <w:spacing w:after="0" w:line="240" w:lineRule="auto"/>
        <w:rPr>
          <w:rFonts w:eastAsiaTheme="minorEastAsia"/>
          <w:color w:val="333333"/>
        </w:rPr>
      </w:pPr>
      <w:r>
        <w:t>Healthcare systems are complex with a diversity of organizational forms, interdependence, and feedback effects.</w:t>
      </w:r>
      <w:r w:rsidR="00A6027E">
        <w:fldChar w:fldCharType="begin" w:fldLock="1"/>
      </w:r>
      <w:r w:rsidR="003401C7">
        <w:instrText>ADDIN CSL_CITATION {"citationItems":[{"id":"ITEM-1","itemData":{"author":[{"dropping-particle":"","family":"Begun","given":"James W.","non-dropping-particle":"","parse-names":false,"suffix":""},{"dropping-particle":"","family":"Zimmerman","given":"Brenda","non-dropping-particle":"","parse-names":false,"suffix":""},{"dropping-particle":"","family":"Dooley","given":"Kevin","non-dropping-particle":"","parse-names":false,"suffix":""}],"chapter-number":"9","container-title":"Advances in Health Care Organization Theory","edition":"1st","editor":[{"dropping-particle":"","family":"Mick","given":"S.M.","non-dropping-particle":"","parse-names":false,"suffix":""},{"dropping-particle":"","family":"Wyttenbach","given":"M.","non-dropping-particle":"","parse-names":false,"suffix":""}],"id":"ITEM-1","issued":{"date-parts":[["2003"]]},"page":"253-288","publisher":"Jossey-Bass","publisher-place":"San Francisco, CA","title":"Health Care Organizations as Complex Adaptive Systems","type":"chapter"},"uris":["http://www.mendeley.com/documents/?uuid=82ae3a38-25cc-46ee-9faa-d3f6461be9d3"]}],"mendeley":{"formattedCitation":"&lt;sup&gt;65&lt;/sup&gt;","plainTextFormattedCitation":"65","previouslyFormattedCitation":"&lt;sup&gt;65&lt;/sup&gt;"},"properties":{"noteIndex":0},"schema":"https://github.com/citation-style-language/schema/raw/master/csl-citation.json"}</w:instrText>
      </w:r>
      <w:r w:rsidR="00A6027E">
        <w:rPr>
          <w:vertAlign w:val="superscript"/>
        </w:rPr>
        <w:fldChar w:fldCharType="separate"/>
      </w:r>
      <w:r w:rsidR="006D003E" w:rsidRPr="006D003E">
        <w:rPr>
          <w:noProof/>
          <w:vertAlign w:val="superscript"/>
        </w:rPr>
        <w:t>65</w:t>
      </w:r>
      <w:r w:rsidR="00A6027E">
        <w:fldChar w:fldCharType="end"/>
      </w:r>
      <w:r w:rsidR="5B7233FE" w:rsidRPr="4A87EB38">
        <w:t xml:space="preserve"> </w:t>
      </w:r>
      <w:r w:rsidR="565AFADC" w:rsidRPr="4A87EB38">
        <w:t>I</w:t>
      </w:r>
      <w:r w:rsidR="21581F9A" w:rsidRPr="4A87EB38">
        <w:t xml:space="preserve">nteractions </w:t>
      </w:r>
      <w:r w:rsidR="00BE5550">
        <w:t>between</w:t>
      </w:r>
      <w:r w:rsidR="21581F9A" w:rsidRPr="4A87EB38">
        <w:t xml:space="preserve"> digital health technologies</w:t>
      </w:r>
      <w:r w:rsidR="21581F9A" w:rsidRPr="4A87EB38">
        <w:rPr>
          <w:rFonts w:ascii="Calibri" w:eastAsia="Calibri" w:hAnsi="Calibri" w:cs="Calibri"/>
        </w:rPr>
        <w:t xml:space="preserve"> can make threat</w:t>
      </w:r>
      <w:r w:rsidR="4F17C9BF" w:rsidRPr="4A87EB38">
        <w:rPr>
          <w:rFonts w:ascii="Calibri" w:eastAsia="Calibri" w:hAnsi="Calibri" w:cs="Calibri"/>
        </w:rPr>
        <w:t>s to</w:t>
      </w:r>
      <w:r w:rsidR="21581F9A" w:rsidRPr="4A87EB38">
        <w:rPr>
          <w:rFonts w:ascii="Calibri" w:eastAsia="Calibri" w:hAnsi="Calibri" w:cs="Calibri"/>
        </w:rPr>
        <w:t xml:space="preserve"> patient safety more visible, </w:t>
      </w:r>
      <w:r w:rsidR="6345AAED" w:rsidRPr="4A87EB38">
        <w:rPr>
          <w:rFonts w:ascii="Calibri" w:eastAsia="Calibri" w:hAnsi="Calibri" w:cs="Calibri"/>
        </w:rPr>
        <w:t>change the nature of risk</w:t>
      </w:r>
      <w:r w:rsidR="7EC4E17D" w:rsidRPr="4A87EB38">
        <w:rPr>
          <w:rFonts w:ascii="Calibri" w:eastAsia="Calibri" w:hAnsi="Calibri" w:cs="Calibri"/>
        </w:rPr>
        <w:t>,</w:t>
      </w:r>
      <w:r w:rsidR="6345AAED" w:rsidRPr="4A87EB38">
        <w:rPr>
          <w:rFonts w:ascii="Calibri" w:eastAsia="Calibri" w:hAnsi="Calibri" w:cs="Calibri"/>
        </w:rPr>
        <w:t xml:space="preserve"> and introduce new failure modes/incident types.</w:t>
      </w:r>
      <w:r w:rsidR="00E83F71">
        <w:rPr>
          <w:rFonts w:ascii="Calibri" w:eastAsia="Calibri" w:hAnsi="Calibri" w:cs="Calibri"/>
        </w:rPr>
        <w:fldChar w:fldCharType="begin" w:fldLock="1"/>
      </w:r>
      <w:r w:rsidR="003401C7">
        <w:rPr>
          <w:rFonts w:ascii="Calibri" w:eastAsia="Calibri" w:hAnsi="Calibri" w:cs="Calibri"/>
        </w:rPr>
        <w:instrText>ADDIN CSL_CITATION {"citationItems":[{"id":"ITEM-1","itemData":{"DOI":"/10.1186/s12911-019-0952-3","abstract":"Background","author":[{"dropping-particle":"","family":"McCrorie","given":"Carolyn","non-dropping-particle":"","parse-names":false,"suffix":""},{"dropping-particle":"","family":"Benn","given":"Jonathan","non-dropping-particle":"","parse-names":false,"suffix":""},{"dropping-particle":"","family":"Johnson","given":"Owen A.","non-dropping-particle":"","parse-names":false,"suffix":""},{"dropping-particle":"","family":"Scantlebury","given":"Arabella","non-dropping-particle":"","parse-names":false,"suffix":""}],"container-title":"BMC Medical Informatics and Decision Making","id":"ITEM-1","issue":"222","issued":{"date-parts":[["2019"]]},"page":"1-14","publisher":"BMC Medical Informatics and Decision Making","title":"Staff expectations for the implementation of an electronic patient record system: A qualitative study Corresponding author","type":"article-journal","volume":"19"},"uris":["http://www.mendeley.com/documents/?uuid=92e8ac78-21b4-4f65-acd1-6a427ab1f019"]}],"mendeley":{"formattedCitation":"&lt;sup&gt;48&lt;/sup&gt;","plainTextFormattedCitation":"48","previouslyFormattedCitation":"&lt;sup&gt;48&lt;/sup&gt;"},"properties":{"noteIndex":0},"schema":"https://github.com/citation-style-language/schema/raw/master/csl-citation.json"}</w:instrText>
      </w:r>
      <w:r w:rsidR="00E83F71">
        <w:rPr>
          <w:rFonts w:ascii="Calibri" w:eastAsia="Calibri" w:hAnsi="Calibri" w:cs="Calibri"/>
        </w:rPr>
        <w:fldChar w:fldCharType="separate"/>
      </w:r>
      <w:r w:rsidR="006D003E" w:rsidRPr="006D003E">
        <w:rPr>
          <w:rFonts w:ascii="Calibri" w:eastAsia="Calibri" w:hAnsi="Calibri" w:cs="Calibri"/>
          <w:noProof/>
          <w:vertAlign w:val="superscript"/>
        </w:rPr>
        <w:t>48</w:t>
      </w:r>
      <w:r w:rsidR="00E83F71">
        <w:rPr>
          <w:rFonts w:ascii="Calibri" w:eastAsia="Calibri" w:hAnsi="Calibri" w:cs="Calibri"/>
        </w:rPr>
        <w:fldChar w:fldCharType="end"/>
      </w:r>
      <w:r w:rsidR="2D63F497" w:rsidRPr="4A87EB38">
        <w:rPr>
          <w:rFonts w:ascii="Calibri" w:eastAsia="Calibri" w:hAnsi="Calibri" w:cs="Calibri"/>
        </w:rPr>
        <w:t xml:space="preserve"> </w:t>
      </w:r>
      <w:r w:rsidR="5C3C086A" w:rsidRPr="4A87EB38">
        <w:t xml:space="preserve">Sufficient theoretical </w:t>
      </w:r>
      <w:r w:rsidR="5C3C086A" w:rsidRPr="006268DF">
        <w:t xml:space="preserve">and practical guidance is needed to navigate the novelty of emergent </w:t>
      </w:r>
      <w:r w:rsidR="212D7EFD" w:rsidRPr="006268DF">
        <w:t>consequences</w:t>
      </w:r>
      <w:r w:rsidR="08256177" w:rsidRPr="006268DF">
        <w:t xml:space="preserve"> and to understand how, through interaction</w:t>
      </w:r>
      <w:r w:rsidR="08508DF9" w:rsidRPr="006268DF">
        <w:t xml:space="preserve">, </w:t>
      </w:r>
      <w:r w:rsidR="08256177" w:rsidRPr="006268DF">
        <w:t>technologies</w:t>
      </w:r>
      <w:r w:rsidR="43040D82" w:rsidRPr="006268DF">
        <w:t xml:space="preserve"> and</w:t>
      </w:r>
      <w:r w:rsidR="08256177" w:rsidRPr="006268DF">
        <w:t xml:space="preserve"> </w:t>
      </w:r>
      <w:r w:rsidR="728641EF" w:rsidRPr="006268DF">
        <w:rPr>
          <w:rFonts w:eastAsiaTheme="minorEastAsia"/>
        </w:rPr>
        <w:t>users</w:t>
      </w:r>
      <w:r w:rsidR="08256177" w:rsidRPr="006268DF">
        <w:rPr>
          <w:rFonts w:eastAsiaTheme="minorEastAsia"/>
        </w:rPr>
        <w:t xml:space="preserve"> anticipate outcomes and act to influence them.</w:t>
      </w:r>
      <w:r w:rsidR="00D26D55" w:rsidRPr="006268DF">
        <w:rPr>
          <w:rFonts w:eastAsiaTheme="minorEastAsia"/>
        </w:rPr>
        <w:fldChar w:fldCharType="begin" w:fldLock="1"/>
      </w:r>
      <w:r w:rsidR="003401C7">
        <w:rPr>
          <w:rFonts w:eastAsiaTheme="minorEastAsia"/>
        </w:rPr>
        <w:instrText>ADDIN CSL_CITATION {"citationItems":[{"id":"ITEM-1","itemData":{"ISBN":"9780803971776","author":[{"dropping-particle":"","family":"Weick","given":"Karl E.","non-dropping-particle":"","parse-names":false,"suffix":""}],"id":"ITEM-1","issued":{"date-parts":[["1995"]]},"number-of-pages":"231","publisher":"SAGE","title":"Sensemaking in organizations","type":"book"},"uris":["http://www.mendeley.com/documents/?uuid=55d8451b-1ec8-4f41-859f-04c77237caa8"]}],"mendeley":{"formattedCitation":"&lt;sup&gt;66&lt;/sup&gt;","plainTextFormattedCitation":"66","previouslyFormattedCitation":"&lt;sup&gt;66&lt;/sup&gt;"},"properties":{"noteIndex":0},"schema":"https://github.com/citation-style-language/schema/raw/master/csl-citation.json"}</w:instrText>
      </w:r>
      <w:r w:rsidR="00D26D55" w:rsidRPr="006268DF">
        <w:rPr>
          <w:rFonts w:eastAsiaTheme="minorEastAsia"/>
        </w:rPr>
        <w:fldChar w:fldCharType="separate"/>
      </w:r>
      <w:r w:rsidR="006D003E" w:rsidRPr="006D003E">
        <w:rPr>
          <w:rFonts w:eastAsiaTheme="minorEastAsia"/>
          <w:noProof/>
          <w:vertAlign w:val="superscript"/>
        </w:rPr>
        <w:t>66</w:t>
      </w:r>
      <w:r w:rsidR="00D26D55" w:rsidRPr="006268DF">
        <w:rPr>
          <w:rFonts w:eastAsiaTheme="minorEastAsia"/>
        </w:rPr>
        <w:fldChar w:fldCharType="end"/>
      </w:r>
    </w:p>
    <w:p w14:paraId="4AFD2523" w14:textId="3CA7E91B" w:rsidR="0559E5AD" w:rsidRDefault="0559E5AD" w:rsidP="4A87EB38">
      <w:pPr>
        <w:spacing w:after="0" w:line="240" w:lineRule="auto"/>
      </w:pPr>
      <w:r>
        <w:lastRenderedPageBreak/>
        <w:t>Healthcare systems</w:t>
      </w:r>
      <w:r w:rsidR="00861118">
        <w:t xml:space="preserve"> are holarchi</w:t>
      </w:r>
      <w:r w:rsidR="00E06809">
        <w:t>cal –</w:t>
      </w:r>
      <w:r w:rsidR="00CE0FE4">
        <w:t xml:space="preserve"> nested </w:t>
      </w:r>
      <w:r w:rsidR="00A6027E">
        <w:t>system</w:t>
      </w:r>
      <w:r w:rsidR="00BE5550">
        <w:t>s</w:t>
      </w:r>
      <w:r w:rsidR="00A6027E">
        <w:t>-</w:t>
      </w:r>
      <w:r w:rsidR="00E06809">
        <w:t>of</w:t>
      </w:r>
      <w:r w:rsidR="00A6027E">
        <w:t>-</w:t>
      </w:r>
      <w:r w:rsidR="00E06809">
        <w:t xml:space="preserve">systems – </w:t>
      </w:r>
      <w:r w:rsidR="00861118">
        <w:t>as exemplified by the Heimdall framework of learning health systems</w:t>
      </w:r>
      <w:r>
        <w:fldChar w:fldCharType="begin" w:fldLock="1"/>
      </w:r>
      <w:r w:rsidR="003401C7">
        <w:instrText>ADDIN CSL_CITATION {"citationItems":[{"id":"ITEM-1","itemData":{"DOI":"http://dx.doi.org/10.14236/jhi.v25i2.996","author":[{"dropping-particle":"","family":"Mclachlan","given":"Scott","non-dropping-particle":"","parse-names":false,"suffix":""},{"dropping-particle":"","family":"Potts","given":"Henry W W","non-dropping-particle":"","parse-names":false,"suffix":""},{"dropping-particle":"","family":"Kudakwashe","given":"Dube","non-dropping-particle":"","parse-names":false,"suffix":""},{"dropping-particle":"","family":"Buchanan","given":"Derek","non-dropping-particle":"","parse-names":false,"suffix":""},{"dropping-particle":"","family":"Lean","given":"Stephen","non-dropping-particle":"","parse-names":false,"suffix":""},{"dropping-particle":"","family":"Johnson","given":"Owen A.","non-dropping-particle":"","parse-names":false,"suffix":""},{"dropping-particle":"","family":"Daley","given":"Bridget","non-dropping-particle":"","parse-names":false,"suffix":""},{"dropping-particle":"","family":"Marsh","given":"William","non-dropping-particle":"","parse-names":false,"suffix":""},{"dropping-particle":"","family":"Fenton","given":"Norman","non-dropping-particle":"","parse-names":false,"suffix":""}],"container-title":"J Innov Health Inform","id":"ITEM-1","issue":"2","issued":{"date-parts":[["2018"]]},"title":"The Heimdall framework for supporting characterisation of learning health systems","type":"article-journal","volume":"25"},"uris":["http://www.mendeley.com/documents/?uuid=af1fd605-5aee-4554-ac12-4cfd5a1c095f"]}],"mendeley":{"formattedCitation":"&lt;sup&gt;67&lt;/sup&gt;","plainTextFormattedCitation":"67","previouslyFormattedCitation":"&lt;sup&gt;67&lt;/sup&gt;"},"properties":{"noteIndex":0},"schema":"https://github.com/citation-style-language/schema/raw/master/csl-citation.json"}</w:instrText>
      </w:r>
      <w:r>
        <w:rPr>
          <w:vertAlign w:val="superscript"/>
        </w:rPr>
        <w:fldChar w:fldCharType="separate"/>
      </w:r>
      <w:r w:rsidR="006D003E" w:rsidRPr="006D003E">
        <w:rPr>
          <w:noProof/>
          <w:vertAlign w:val="superscript"/>
        </w:rPr>
        <w:t>67</w:t>
      </w:r>
      <w:r>
        <w:fldChar w:fldCharType="end"/>
      </w:r>
      <w:r w:rsidR="00253B4B">
        <w:t xml:space="preserve"> and </w:t>
      </w:r>
      <w:r w:rsidR="00AE2389">
        <w:t>Carayon et al’s</w:t>
      </w:r>
      <w:r>
        <w:fldChar w:fldCharType="begin" w:fldLock="1"/>
      </w:r>
      <w:r w:rsidR="003401C7">
        <w:instrText>ADDIN CSL_CITATION {"citationItems":[{"id":"ITEM-1","itemData":{"DOI":"10.1080/00140139.2015.1015623","ISSN":"0014-0139","PMID":"25831959","abstract":"UNLABELLED: Traditional efforts to deal with the enormous problem of workplace safety have proved insufficient, as they have tended to neglect the broader sociotechnical environment that surrounds workers. Here, we advocate a sociotechnical systems approach that describes the complex multi-level system factors that contribute to workplace safety. From the literature on sociotechnical systems, complex systems and safety, we develop a sociotechnical model of workplace safety with concentric layers of the work system, socio-organisational context and the external environment. The future challenges that are identified through the model are highlighted. PRACTITIONER SUMMARY: Understanding the environmental, organisational and work system factors that contribute to workplace safety will help to develop more effective and integrated solutions to deal with persistent workplace safety problems. Solutions to improve workplace safety need to recognise the broad sociotechnical system and the respective interactions between the system elements and levels.","author":[{"dropping-particle":"","family":"Carayon","given":"Pascale","non-dropping-particle":"","parse-names":false,"suffix":""},{"dropping-particle":"","family":"Hancock","given":"P","non-dropping-particle":"","parse-names":false,"suffix":""},{"dropping-particle":"","family":"Leveson","given":"Nancy G.","non-dropping-particle":"","parse-names":false,"suffix":""},{"dropping-particle":"","family":"Noy","given":"I","non-dropping-particle":"","parse-names":false,"suffix":""},{"dropping-particle":"","family":"Sznelwar","given":"L","non-dropping-particle":"","parse-names":false,"suffix":""},{"dropping-particle":"","family":"Hootegem","given":"G","non-dropping-particle":"van","parse-names":false,"suffix":""}],"container-title":"Ergonomics","edition":"2015/04/03","id":"ITEM-1","issue":"4","issued":{"date-parts":[["2015"]]},"language":"eng","note":"1366-5847 Carayon, Pascale Hancock, Peter Leveson, Nancy Noy, Ian Sznelwar, Laerte van Hootegem, Geert UL1 TR000427/TR/NCATS NIH HHS/United States Journal Article Review England Ergonomics. 2015;58(4):548-64. doi: 10.1080/00140139.2015.1015623. Epub 2015 Apr 2.","page":"548-564","title":"Advancing a sociotechnical systems approach to workplace safety-developing the conceptual framework","type":"article-journal","volume":"58"},"uris":["http://www.mendeley.com/documents/?uuid=13de0974-40d2-3845-8488-e858c9f15c24"]}],"mendeley":{"formattedCitation":"&lt;sup&gt;68&lt;/sup&gt;","plainTextFormattedCitation":"68","previouslyFormattedCitation":"&lt;sup&gt;68&lt;/sup&gt;"},"properties":{"noteIndex":0},"schema":"https://github.com/citation-style-language/schema/raw/master/csl-citation.json"}</w:instrText>
      </w:r>
      <w:r>
        <w:fldChar w:fldCharType="separate"/>
      </w:r>
      <w:r w:rsidR="006D003E" w:rsidRPr="006D003E">
        <w:rPr>
          <w:noProof/>
          <w:vertAlign w:val="superscript"/>
        </w:rPr>
        <w:t>68</w:t>
      </w:r>
      <w:r>
        <w:fldChar w:fldCharType="end"/>
      </w:r>
      <w:r w:rsidR="00253B4B">
        <w:t xml:space="preserve"> model of </w:t>
      </w:r>
      <w:r w:rsidR="005E4F8F">
        <w:t>workplace safety</w:t>
      </w:r>
      <w:r w:rsidR="00E06809">
        <w:t>.</w:t>
      </w:r>
      <w:r w:rsidR="71825C32">
        <w:t xml:space="preserve"> </w:t>
      </w:r>
      <w:r w:rsidR="455928AE">
        <w:t>Systemic and holarchical conceptualisations of healthcare processes and patient-safety consequences</w:t>
      </w:r>
      <w:r w:rsidR="360F500C">
        <w:t xml:space="preserve"> </w:t>
      </w:r>
      <w:r w:rsidR="5B92ACE5">
        <w:t xml:space="preserve">can </w:t>
      </w:r>
      <w:r w:rsidR="360F500C">
        <w:t>help</w:t>
      </w:r>
      <w:r w:rsidR="523187EB">
        <w:t xml:space="preserve"> to</w:t>
      </w:r>
      <w:r w:rsidR="12A0D84C">
        <w:t xml:space="preserve"> </w:t>
      </w:r>
      <w:r w:rsidR="067A986D">
        <w:t xml:space="preserve">reveal </w:t>
      </w:r>
      <w:r w:rsidR="12A0D84C">
        <w:t xml:space="preserve">factors </w:t>
      </w:r>
      <w:r w:rsidR="02229E8F">
        <w:t xml:space="preserve">underlying </w:t>
      </w:r>
      <w:r w:rsidR="34FA9A8E">
        <w:t xml:space="preserve">systems’ </w:t>
      </w:r>
      <w:r w:rsidR="02229E8F">
        <w:t>unpredictability</w:t>
      </w:r>
      <w:r w:rsidR="07BBEA43">
        <w:t>.</w:t>
      </w:r>
      <w:r w:rsidR="6A3F72B7">
        <w:t xml:space="preserve"> For example, the framework of Non-adoption, Abandonment, and Challenges to the Scale-Up, Spread, and Sustainability (NASSS) can help to identify uncertainties and interdependencies </w:t>
      </w:r>
      <w:r w:rsidR="391E604F">
        <w:t>of technology-supported change in healthcar</w:t>
      </w:r>
      <w:r w:rsidR="00D26D55">
        <w:t>e</w:t>
      </w:r>
      <w:r w:rsidR="6A3F72B7">
        <w:t>.</w:t>
      </w:r>
      <w:r w:rsidR="00D26D55">
        <w:fldChar w:fldCharType="begin" w:fldLock="1"/>
      </w:r>
      <w:r w:rsidR="003401C7">
        <w:instrText>ADDIN CSL_CITATION {"citationItems":[{"id":"ITEM-1","itemData":{"DOI":"10.2196/jmir.8775","ISSN":"14388871","PMID":"29092808","abstract":"Background: Many promising technological innovations in health and social care are characterized by nonadoption or abandonment by individuals or by failed attempts to scale up locally, spread distantly, or sustain the innovation long term at the organization or system level. Objective: Our objective was to produce an evidence-based, theory-informed, and pragmatic framework to help predict and evaluate the success of a technology-supported health or social care program. Methods: The study had 2 parallel components: (1) secondary research (hermeneutic systematic review) to identify key domains, and (2) empirical case studies of technology implementation to explore, test, and refine these domains. We studied 6 technology-supported programs-video outpatient consultations, global positioning system tracking for cognitive impairment, pendant alarm services, remote biomarker monitoring for heart failure, care organizing software, and integrated case management via data sharing-using longitudinal ethnography and action research for up to 3 years across more than 20 organizations. Data were collected at micro level (individual technology users), meso level (organizational processes and systems), and macro level (national policy and wider context). Analysis and synthesis was aided by sociotechnically informed theories of individual, organizational, and system change. The draft framework was shared with colleagues who were introducing or evaluating other technology-supported health or care programs and refined in response to feedback. Results: The literature review identified 28 previous technology implementation frameworks, of which 14 had taken a dynamic systems approach (including 2 integrative reviews of previous work). Our empirical dataset consisted of over 400 hours of ethnographic observation, 165 semistructured interviews, and 200 documents. The final nonadoption, abandonment, scale-up, spread, and sustainability (NASSS) framework included questions in 7 domains: the condition or illness, the technology, the value proposition, the adopter system (comprising professional staff, patient, and lay caregivers), the organization(s), the wider (institutional and societal) context, and the interaction and mutual adaptation between all these domains over time. Our empirical case studies raised a variety of challenges across all 7 domains, each classified as simple (straightforward, predictable, few components), complicated (multiple interacting components or issue…","author":[{"dropping-particle":"","family":"Greenhalgh","given":"Trisha","non-dropping-particle":"","parse-names":false,"suffix":""},{"dropping-particle":"","family":"Wherton","given":"Joseph","non-dropping-particle":"","parse-names":false,"suffix":""},{"dropping-particle":"","family":"Papoutsi","given":"Chrysanthi","non-dropping-particle":"","parse-names":false,"suffix":""},{"dropping-particle":"","family":"Lynch","given":"Jennifer","non-dropping-particle":"","parse-names":false,"suffix":""},{"dropping-particle":"","family":"Hughes","given":"Gemma","non-dropping-particle":"","parse-names":false,"suffix":""},{"dropping-particle":"","family":"A'Court","given":"Christine","non-dropping-particle":"","parse-names":false,"suffix":""},{"dropping-particle":"","family":"Hinder","given":"Susan","non-dropping-particle":"","parse-names":false,"suffix":""},{"dropping-particle":"","family":"Fahy","given":"Nick","non-dropping-particle":"","parse-names":false,"suffix":""},{"dropping-particle":"","family":"Procter","given":"Rob","non-dropping-particle":"","parse-names":false,"suffix":""},{"dropping-particle":"","family":"Shaw","given":"Sara","non-dropping-particle":"","parse-names":false,"suffix":""}],"container-title":"Journal of Medical Internet Research","id":"ITEM-1","issue":"11","issued":{"date-parts":[["2017"]]},"title":"Beyond adoption: A new framework for theorizing and evaluating nonadoption, abandonment, and challenges to the scale-up, spread, and sustainability of health and care technologies","type":"article-journal","volume":"19"},"uris":["http://www.mendeley.com/documents/?uuid=31246399-e75f-4214-a1a5-fa6f29f268b0"]}],"mendeley":{"formattedCitation":"&lt;sup&gt;69&lt;/sup&gt;","plainTextFormattedCitation":"69","previouslyFormattedCitation":"&lt;sup&gt;69&lt;/sup&gt;"},"properties":{"noteIndex":0},"schema":"https://github.com/citation-style-language/schema/raw/master/csl-citation.json"}</w:instrText>
      </w:r>
      <w:r w:rsidR="00D26D55">
        <w:fldChar w:fldCharType="separate"/>
      </w:r>
      <w:r w:rsidR="006D003E" w:rsidRPr="006D003E">
        <w:rPr>
          <w:noProof/>
          <w:vertAlign w:val="superscript"/>
        </w:rPr>
        <w:t>69</w:t>
      </w:r>
      <w:r w:rsidR="00D26D55">
        <w:fldChar w:fldCharType="end"/>
      </w:r>
    </w:p>
    <w:p w14:paraId="08077358" w14:textId="623DB8A0" w:rsidR="4A87EB38" w:rsidRDefault="00095D2B" w:rsidP="4A87EB38">
      <w:pPr>
        <w:spacing w:after="0" w:line="240" w:lineRule="auto"/>
      </w:pPr>
      <w:r>
        <w:t xml:space="preserve">Our theoretical recommendations are to use </w:t>
      </w:r>
      <w:r w:rsidR="00BE5550">
        <w:t>s</w:t>
      </w:r>
      <w:r w:rsidR="2B096681">
        <w:t>ystems-based definitions of risk and of resilience</w:t>
      </w:r>
      <w:r w:rsidR="2B096681">
        <w:fldChar w:fldCharType="begin" w:fldLock="1"/>
      </w:r>
      <w:r w:rsidR="003401C7">
        <w:instrText>ADDIN CSL_CITATION {"citationItems":[{"id":"ITEM-1","itemData":{"DOI":"10.1111/j.1539-6924.2009.01216.x","author":[{"dropping-particle":"","family":"Haimes","given":"Yacov Y.","non-dropping-particle":"","parse-names":false,"suffix":""}],"container-title":"Risk Analysis","id":"ITEM-1","issue":"4","issued":{"date-parts":[["2009"]]},"page":"498-501","title":"On the Definition of Resilience in Systems","type":"article-journal","volume":"29"},"uris":["http://www.mendeley.com/documents/?uuid=2af15e7f-ed46-4772-bbde-8e15f46ccbf9"]},{"id":"ITEM-2","itemData":{"DOI":"10.1111/j.1539-6924.2009.01310.x","author":[{"dropping-particle":"","family":"Haimes","given":"Yacov Y.","non-dropping-particle":"","parse-names":false,"suffix":""}],"container-title":"Risk Analysis","id":"ITEM-2","issue":"12","issued":{"date-parts":[["2009"]]},"title":"On the Complex Definition of Risk: A Systems-Based Approach","type":"article-journal","volume":"29"},"uris":["http://www.mendeley.com/documents/?uuid=be91c8a7-d065-46c7-9ead-103322cdddb1"]}],"mendeley":{"formattedCitation":"&lt;sup&gt;37,70&lt;/sup&gt;","plainTextFormattedCitation":"37,70","previouslyFormattedCitation":"&lt;sup&gt;37,70&lt;/sup&gt;"},"properties":{"noteIndex":0},"schema":"https://github.com/citation-style-language/schema/raw/master/csl-citation.json"}</w:instrText>
      </w:r>
      <w:r w:rsidR="2B096681">
        <w:rPr>
          <w:vertAlign w:val="superscript"/>
        </w:rPr>
        <w:fldChar w:fldCharType="separate"/>
      </w:r>
      <w:r w:rsidR="006D003E" w:rsidRPr="006D003E">
        <w:rPr>
          <w:noProof/>
          <w:vertAlign w:val="superscript"/>
        </w:rPr>
        <w:t>37,70</w:t>
      </w:r>
      <w:r w:rsidR="2B096681">
        <w:fldChar w:fldCharType="end"/>
      </w:r>
      <w:r w:rsidR="2B096681">
        <w:t xml:space="preserve"> to complement a systems approach to patient safety</w:t>
      </w:r>
      <w:r w:rsidR="553AC7C8">
        <w:t>.</w:t>
      </w:r>
      <w:r w:rsidR="00BE5550">
        <w:t xml:space="preserve"> As noted by Weicks,</w:t>
      </w:r>
      <w:r w:rsidR="00BE5550">
        <w:fldChar w:fldCharType="begin" w:fldLock="1"/>
      </w:r>
      <w:r w:rsidR="003401C7">
        <w:instrText>ADDIN CSL_CITATION {"citationItems":[{"id":"ITEM-1","itemData":{"ISBN":"9780803971776","author":[{"dropping-particle":"","family":"Weick","given":"Karl E.","non-dropping-particle":"","parse-names":false,"suffix":""}],"id":"ITEM-1","issued":{"date-parts":[["1995"]]},"number-of-pages":"231","publisher":"SAGE","title":"Sensemaking in organizations","type":"book"},"uris":["http://www.mendeley.com/documents/?uuid=55d8451b-1ec8-4f41-859f-04c77237caa8"]}],"mendeley":{"formattedCitation":"&lt;sup&gt;66&lt;/sup&gt;","plainTextFormattedCitation":"66","previouslyFormattedCitation":"&lt;sup&gt;66&lt;/sup&gt;"},"properties":{"noteIndex":0},"schema":"https://github.com/citation-style-language/schema/raw/master/csl-citation.json"}</w:instrText>
      </w:r>
      <w:r w:rsidR="00BE5550">
        <w:fldChar w:fldCharType="separate"/>
      </w:r>
      <w:r w:rsidR="006D003E" w:rsidRPr="006D003E">
        <w:rPr>
          <w:noProof/>
          <w:vertAlign w:val="superscript"/>
        </w:rPr>
        <w:t>66</w:t>
      </w:r>
      <w:r w:rsidR="00BE5550">
        <w:fldChar w:fldCharType="end"/>
      </w:r>
      <w:r w:rsidR="78F17ED7">
        <w:t xml:space="preserve"> resilience is an emerging </w:t>
      </w:r>
      <w:r w:rsidR="00BE5550">
        <w:t>ability</w:t>
      </w:r>
      <w:r w:rsidR="78F17ED7">
        <w:t xml:space="preserve"> of a system</w:t>
      </w:r>
      <w:r w:rsidR="00BE5550" w:rsidRPr="00BE5550">
        <w:t xml:space="preserve"> </w:t>
      </w:r>
      <w:r w:rsidR="00BE5550">
        <w:t>to respond to unexpected demands such that normal operations can continue</w:t>
      </w:r>
      <w:r w:rsidR="386DF0A2">
        <w:t>.</w:t>
      </w:r>
      <w:r>
        <w:t xml:space="preserve"> It moves away from a deterministic paradigm of safety research that assume merely-complicated and attributable sources of hazard.</w:t>
      </w:r>
    </w:p>
    <w:p w14:paraId="19680DAC" w14:textId="5D72F8CE" w:rsidR="00751DD1" w:rsidRPr="00F25567" w:rsidRDefault="00427ACF" w:rsidP="000F5857">
      <w:pPr>
        <w:spacing w:after="0" w:line="240" w:lineRule="auto"/>
      </w:pPr>
      <w:r>
        <w:t>Practically, we recommend</w:t>
      </w:r>
      <w:r w:rsidR="001F1127">
        <w:t xml:space="preserve"> the aforementioned safety cases and gradual approval of medical devices </w:t>
      </w:r>
      <w:r>
        <w:t>as</w:t>
      </w:r>
      <w:r w:rsidR="001F1127">
        <w:t xml:space="preserve"> appropriate approaches to handle </w:t>
      </w:r>
      <w:r>
        <w:t xml:space="preserve">the </w:t>
      </w:r>
      <w:r w:rsidR="001F1127">
        <w:t xml:space="preserve">limited capacity to predict the behaviour of </w:t>
      </w:r>
      <w:r>
        <w:t>complex systems</w:t>
      </w:r>
      <w:r w:rsidR="2C1911F5">
        <w:t>.</w:t>
      </w:r>
      <w:r w:rsidR="7E68791C">
        <w:t xml:space="preserve"> </w:t>
      </w:r>
      <w:r w:rsidR="00E7485A">
        <w:t xml:space="preserve">Such complexity approaches will also be useful in addressing the question of how emerging challenges will interact with the </w:t>
      </w:r>
      <w:r w:rsidR="00DC267A">
        <w:t>other</w:t>
      </w:r>
      <w:r w:rsidR="00E7485A">
        <w:t xml:space="preserve"> challenges.</w:t>
      </w:r>
    </w:p>
    <w:p w14:paraId="3031598C" w14:textId="41E51168" w:rsidR="4A87EB38" w:rsidRDefault="4A87EB38" w:rsidP="4A87EB38">
      <w:pPr>
        <w:spacing w:after="0" w:line="240" w:lineRule="auto"/>
      </w:pPr>
    </w:p>
    <w:p w14:paraId="0EE380F7" w14:textId="1FD6057E" w:rsidR="4A87EB38" w:rsidRDefault="4A87EB38" w:rsidP="4A87EB38">
      <w:pPr>
        <w:spacing w:after="0" w:line="240" w:lineRule="auto"/>
      </w:pPr>
    </w:p>
    <w:p w14:paraId="2E53CCD1" w14:textId="77777777" w:rsidR="00117A92" w:rsidRPr="00F25567" w:rsidRDefault="00117A92" w:rsidP="000F5857">
      <w:pPr>
        <w:spacing w:after="0" w:line="240" w:lineRule="auto"/>
      </w:pPr>
    </w:p>
    <w:p w14:paraId="0C383290" w14:textId="6D822319" w:rsidR="007B37B8" w:rsidRPr="00F25567" w:rsidRDefault="00AA7D50" w:rsidP="00F40E20">
      <w:pPr>
        <w:pStyle w:val="Heading2"/>
      </w:pPr>
      <w:r>
        <w:t xml:space="preserve">Challenge 6: </w:t>
      </w:r>
      <w:r w:rsidR="007B37B8" w:rsidRPr="00F25567">
        <w:t>Solutionism</w:t>
      </w:r>
    </w:p>
    <w:p w14:paraId="6A0F81A2" w14:textId="1EA57F15" w:rsidR="00D26D55" w:rsidRDefault="00E83F71" w:rsidP="000F5857">
      <w:pPr>
        <w:spacing w:after="0" w:line="240" w:lineRule="auto"/>
        <w:rPr>
          <w:i/>
        </w:rPr>
      </w:pPr>
      <w:r>
        <w:rPr>
          <w:i/>
        </w:rPr>
        <w:t>T</w:t>
      </w:r>
      <w:r w:rsidRPr="00D26D55">
        <w:rPr>
          <w:i/>
        </w:rPr>
        <w:t xml:space="preserve">echno-optimism </w:t>
      </w:r>
      <w:r>
        <w:rPr>
          <w:i/>
        </w:rPr>
        <w:t xml:space="preserve">and </w:t>
      </w:r>
      <w:r w:rsidRPr="00D26D55">
        <w:rPr>
          <w:i/>
        </w:rPr>
        <w:t xml:space="preserve">technology push </w:t>
      </w:r>
      <w:r>
        <w:rPr>
          <w:i/>
        </w:rPr>
        <w:t>can drive ineffective and adverse d</w:t>
      </w:r>
      <w:r w:rsidR="00D26D55" w:rsidRPr="00D26D55">
        <w:rPr>
          <w:i/>
        </w:rPr>
        <w:t>igital health interventions.</w:t>
      </w:r>
    </w:p>
    <w:p w14:paraId="4E08FD9A" w14:textId="77777777" w:rsidR="007A0549" w:rsidRPr="00D26D55" w:rsidRDefault="007A0549" w:rsidP="000F5857">
      <w:pPr>
        <w:spacing w:after="0" w:line="240" w:lineRule="auto"/>
        <w:rPr>
          <w:i/>
        </w:rPr>
      </w:pPr>
    </w:p>
    <w:p w14:paraId="0929EA5B" w14:textId="3AD3415C" w:rsidR="00FC5386" w:rsidRPr="00F25567" w:rsidRDefault="00E83F71" w:rsidP="000F5857">
      <w:pPr>
        <w:spacing w:after="0" w:line="240" w:lineRule="auto"/>
        <w:rPr>
          <w:shd w:val="clear" w:color="auto" w:fill="5B9BD5" w:themeFill="accent1"/>
        </w:rPr>
      </w:pPr>
      <w:r>
        <w:t>S</w:t>
      </w:r>
      <w:r w:rsidR="00670128" w:rsidRPr="00777476">
        <w:t xml:space="preserve">olutionism is an ideology that </w:t>
      </w:r>
      <w:r w:rsidR="00DF5C59" w:rsidRPr="00777476">
        <w:t xml:space="preserve">inappropriately </w:t>
      </w:r>
      <w:r w:rsidR="00670128" w:rsidRPr="00777476">
        <w:t>recasts “</w:t>
      </w:r>
      <w:r w:rsidR="00670128" w:rsidRPr="00777476">
        <w:rPr>
          <w:i/>
        </w:rPr>
        <w:t xml:space="preserve">complex social situations…as neatly defined problems with definite, computable solutions…if only the right </w:t>
      </w:r>
      <w:r w:rsidR="00670128" w:rsidRPr="00777476">
        <w:t>[technologies]</w:t>
      </w:r>
      <w:r w:rsidR="00670128" w:rsidRPr="00777476">
        <w:rPr>
          <w:i/>
        </w:rPr>
        <w:t xml:space="preserve"> are in place”</w:t>
      </w:r>
      <w:r w:rsidR="00670128" w:rsidRPr="00777476">
        <w:t>.</w:t>
      </w:r>
      <w:r w:rsidR="00195399" w:rsidRPr="00777476">
        <w:fldChar w:fldCharType="begin" w:fldLock="1"/>
      </w:r>
      <w:r w:rsidR="003401C7">
        <w:instrText>ADDIN CSL_CITATION {"citationItems":[{"id":"ITEM-1","itemData":{"author":[{"dropping-particle":"","family":"Morozov","given":"Evgeny","non-dropping-particle":"","parse-names":false,"suffix":""}],"id":"ITEM-1","issued":{"date-parts":[["2013"]]},"publisher":"PublicAffairs","publisher-place":"New York","title":"To Save Everything, Click Here: The Folly of Technological Solutionism","type":"book"},"uris":["http://www.mendeley.com/documents/?uuid=95064a81-4b51-4789-bb2f-4d92955775a9"]}],"mendeley":{"formattedCitation":"&lt;sup&gt;71&lt;/sup&gt;","plainTextFormattedCitation":"71","previouslyFormattedCitation":"&lt;sup&gt;71&lt;/sup&gt;"},"properties":{"noteIndex":0},"schema":"https://github.com/citation-style-language/schema/raw/master/csl-citation.json"}</w:instrText>
      </w:r>
      <w:r w:rsidR="00195399" w:rsidRPr="00777476">
        <w:rPr>
          <w:vertAlign w:val="superscript"/>
        </w:rPr>
        <w:fldChar w:fldCharType="separate"/>
      </w:r>
      <w:r w:rsidR="006D003E" w:rsidRPr="006D003E">
        <w:rPr>
          <w:noProof/>
          <w:vertAlign w:val="superscript"/>
        </w:rPr>
        <w:t>71</w:t>
      </w:r>
      <w:r w:rsidR="00195399" w:rsidRPr="00777476">
        <w:fldChar w:fldCharType="end"/>
      </w:r>
      <w:r w:rsidR="00670128" w:rsidRPr="00777476">
        <w:t xml:space="preserve"> Examples include diet apps that inappropriately simplify body composition as merely a function of </w:t>
      </w:r>
      <w:r w:rsidR="00DF5C59" w:rsidRPr="00777476">
        <w:t>calorie</w:t>
      </w:r>
      <w:r w:rsidR="00670128" w:rsidRPr="00777476">
        <w:t xml:space="preserve"> consumption</w:t>
      </w:r>
      <w:r w:rsidR="00670128" w:rsidRPr="00777476">
        <w:fldChar w:fldCharType="begin" w:fldLock="1"/>
      </w:r>
      <w:r w:rsidR="003401C7">
        <w:instrText>ADDIN CSL_CITATION {"citationItems":[{"id":"ITEM-1","itemData":{"DOI":"10.13136/isr.v4i2.80","ISSN":"22398589","abstract":"Thanks to apps, individuals can measure an immense set of activities and conditions creating huge stocks of personal data. These data can also be shared on social networks. Self-monitoring functions allow individuals to have monitored pathological conditions and to improve life-styles. Many of these apps concern diets. In fact, the turn of the XXI century has witnessed a huge increase of obesity, in rich and in poor countries. Yet, diet apps - even if useful under many respects - can also be considered as examples of an approach which does not consider the influence of inequality and social factors on health. As a consequence, \"technological solutionism\" is strictly related to the process of medicalization of life and its reductionism.","author":[{"dropping-particle":"","family":"Maturo","given":"Antonio","non-dropping-particle":"","parse-names":false,"suffix":""}],"container-title":"Italian Sociological Review","id":"ITEM-1","issue":"2","issued":{"date-parts":[["2014"]]},"page":"157-171","title":"Fatism, self-monitoring and the pursuit of healthiness in the time of technological solutionism","type":"article-journal","volume":"4"},"uris":["http://www.mendeley.com/documents/?uuid=6c4e48dd-6a15-48fd-a966-8260f76b0d32"]}],"mendeley":{"formattedCitation":"&lt;sup&gt;72&lt;/sup&gt;","plainTextFormattedCitation":"72","previouslyFormattedCitation":"&lt;sup&gt;72&lt;/sup&gt;"},"properties":{"noteIndex":0},"schema":"https://github.com/citation-style-language/schema/raw/master/csl-citation.json"}</w:instrText>
      </w:r>
      <w:r w:rsidR="00670128" w:rsidRPr="00777476">
        <w:fldChar w:fldCharType="separate"/>
      </w:r>
      <w:r w:rsidR="006D003E" w:rsidRPr="006D003E">
        <w:rPr>
          <w:noProof/>
          <w:vertAlign w:val="superscript"/>
        </w:rPr>
        <w:t>72</w:t>
      </w:r>
      <w:r w:rsidR="00670128" w:rsidRPr="00777476">
        <w:fldChar w:fldCharType="end"/>
      </w:r>
      <w:r w:rsidR="000147EF" w:rsidRPr="00777476">
        <w:t>,</w:t>
      </w:r>
      <w:r w:rsidR="00DF5C59" w:rsidRPr="00777476">
        <w:t xml:space="preserve"> and </w:t>
      </w:r>
      <w:r w:rsidR="00C41CD0">
        <w:t xml:space="preserve">downplaying the unimproved quality of life of patients treated for </w:t>
      </w:r>
      <w:r w:rsidR="009E78CA">
        <w:t>neurological disorders</w:t>
      </w:r>
      <w:r w:rsidR="00C41CD0">
        <w:t xml:space="preserve"> because </w:t>
      </w:r>
      <w:r w:rsidR="00EA68D7">
        <w:t>treatment did improve</w:t>
      </w:r>
      <w:r w:rsidR="009E78CA">
        <w:t xml:space="preserve"> measurable variables of motor control</w:t>
      </w:r>
      <w:r w:rsidR="00DF5C59" w:rsidRPr="00777476">
        <w:t>.</w:t>
      </w:r>
      <w:r w:rsidR="00195399" w:rsidRPr="00777476">
        <w:fldChar w:fldCharType="begin" w:fldLock="1"/>
      </w:r>
      <w:r w:rsidR="003401C7">
        <w:instrText>ADDIN CSL_CITATION {"citationItems":[{"id":"ITEM-1","itemData":{"DOI":"10.1007/s11019-018-9858-6","ISBN":"0123456789","ISSN":"15728633","abstract":"Deep brain stimulation (DBS) is an effective treatment for the debilitating motor symptoms of Parkinson’s disease and other neurological disorders. However, clinicians and commentators have noted that DBS recipients have not necessarily experienced the improvements in quality of life that would be expected, due in large part to what have been described as the ‘psychosocial’ impacts of DBS. The premise of this paper is that, in order to realise the full potential of DBS and similar interventions, clinical services need to be arranged in such a way that these psychosocial dimensions are recognised and managed. Our starting point is that the psychosocial effects of DBS ‘in the field’ present us with analytically-useful disruptions: they disturb and foreground deeply held assumptions relating to the individual, health and its treatment, and which in a crude form manifest as the myth of technological solutionism within health care. Drawing on scholarship in medical sociology and science and technology studies (STS), we argue that DBS brings to the fore the relational dimensions of personhood, and demonstrates the emotional and social turmoil that can result if the relational dimensions of personhood are ignored by clinical services. In light of this, we argue that DBS should be implemented within a regime of care. Drawing on ethnographic research of a paediatric DBS clinical service, we provide an example of a regime of care, and conclude by reflecting on what other DBS services might learn from this paediatric service.","author":[{"dropping-particle":"","family":"Gardner","given":"John","non-dropping-particle":"","parse-names":false,"suffix":""},{"dropping-particle":"","family":"Warren","given":"Narelle","non-dropping-particle":"","parse-names":false,"suffix":""}],"container-title":"Medicine, Health Care and Philosophy","id":"ITEM-1","issue":"3","issued":{"date-parts":[["2019"]]},"page":"363-374","publisher":"Springer Netherlands","title":"Learning from deep brain stimulation: the fallacy of techno-solutionism and the need for ‘regimes of care’","type":"article-journal","volume":"22"},"uris":["http://www.mendeley.com/documents/?uuid=fb74b20b-672c-48bd-95d8-bac00a6ff399"]}],"mendeley":{"formattedCitation":"&lt;sup&gt;73&lt;/sup&gt;","plainTextFormattedCitation":"73","previouslyFormattedCitation":"&lt;sup&gt;73&lt;/sup&gt;"},"properties":{"noteIndex":0},"schema":"https://github.com/citation-style-language/schema/raw/master/csl-citation.json"}</w:instrText>
      </w:r>
      <w:r w:rsidR="00195399" w:rsidRPr="00777476">
        <w:fldChar w:fldCharType="separate"/>
      </w:r>
      <w:r w:rsidR="006D003E" w:rsidRPr="006D003E">
        <w:rPr>
          <w:noProof/>
          <w:vertAlign w:val="superscript"/>
        </w:rPr>
        <w:t>73</w:t>
      </w:r>
      <w:r w:rsidR="00195399" w:rsidRPr="00777476">
        <w:fldChar w:fldCharType="end"/>
      </w:r>
      <w:r w:rsidR="00775EF0" w:rsidRPr="00777476">
        <w:t xml:space="preserve"> </w:t>
      </w:r>
      <w:r>
        <w:t>Interventions might be unfit to address health and safety concerns if digital implementations are prioritised on ideological grounds. The driving t</w:t>
      </w:r>
      <w:r w:rsidR="00FC5386" w:rsidRPr="00777476">
        <w:t>echno-optimism might arise from differences of perceived risk or perceived capacity for control</w:t>
      </w:r>
      <w:r w:rsidR="00FC5386" w:rsidRPr="00777476">
        <w:fldChar w:fldCharType="begin" w:fldLock="1"/>
      </w:r>
      <w:r w:rsidR="003401C7">
        <w:instrText>ADDIN CSL_CITATION {"citationItems":[{"id":"ITEM-1","itemData":{"author":[{"dropping-particle":"","family":"Harris","given":"Peter","non-dropping-particle":"","parse-names":false,"suffix":""},{"dropping-particle":"","family":"Middleton","given":"Wendy","non-dropping-particle":"","parse-names":false,"suffix":""}],"container-title":"British Journal of Social Psychology","id":"ITEM-1","issued":{"date-parts":[["1994"]]},"page":"369-386","title":"The illusion of control and optimism about health: On being less at risk but no more in control than others","type":"article-journal","volume":"33"},"uris":["http://www.mendeley.com/documents/?uuid=a8aa9cc4-d6df-41da-949a-677c4c482cdd"]}],"mendeley":{"formattedCitation":"&lt;sup&gt;74&lt;/sup&gt;","plainTextFormattedCitation":"74","previouslyFormattedCitation":"&lt;sup&gt;74&lt;/sup&gt;"},"properties":{"noteIndex":0},"schema":"https://github.com/citation-style-language/schema/raw/master/csl-citation.json"}</w:instrText>
      </w:r>
      <w:r w:rsidR="00FC5386" w:rsidRPr="00777476">
        <w:fldChar w:fldCharType="separate"/>
      </w:r>
      <w:r w:rsidR="006D003E" w:rsidRPr="006D003E">
        <w:rPr>
          <w:noProof/>
          <w:vertAlign w:val="superscript"/>
        </w:rPr>
        <w:t>74</w:t>
      </w:r>
      <w:r w:rsidR="00FC5386" w:rsidRPr="00777476">
        <w:fldChar w:fldCharType="end"/>
      </w:r>
      <w:r w:rsidR="00146038">
        <w:t>.</w:t>
      </w:r>
    </w:p>
    <w:p w14:paraId="46560A8E" w14:textId="0806D19C" w:rsidR="007B2B92" w:rsidRDefault="00775EF0" w:rsidP="000F5857">
      <w:pPr>
        <w:spacing w:after="0" w:line="240" w:lineRule="auto"/>
      </w:pPr>
      <w:r w:rsidRPr="00777476">
        <w:t>In addition to earlier recommendations of adopting socio-technical perspective and a systems approach to conceptualising risk, solutionism can be addresse</w:t>
      </w:r>
      <w:r w:rsidR="009D3810" w:rsidRPr="00777476">
        <w:t>d</w:t>
      </w:r>
      <w:r w:rsidRPr="00777476">
        <w:t xml:space="preserve"> by adopting a system</w:t>
      </w:r>
      <w:r w:rsidR="00CE0FE4">
        <w:t>ic</w:t>
      </w:r>
      <w:r w:rsidRPr="00777476">
        <w:t xml:space="preserve"> approach to patient safety.</w:t>
      </w:r>
      <w:r w:rsidR="007B2B92" w:rsidRPr="00777476">
        <w:t xml:space="preserve"> </w:t>
      </w:r>
      <w:r w:rsidR="00A96E1C">
        <w:t>Ravitz et al.</w:t>
      </w:r>
      <w:r w:rsidR="007B2B92" w:rsidRPr="00777476">
        <w:fldChar w:fldCharType="begin" w:fldLock="1"/>
      </w:r>
      <w:r w:rsidR="003401C7">
        <w:instrText>ADDIN CSL_CITATION {"citationItems":[{"id":"ITEM-1","itemData":{"ISSN":"02705214","abstract":"Despite the introduction of technology in medicine, chal- lenges related to patient safety and quality health care delivery still abound. The economic and personal costs associated with these challenges are enormous. To address these challenges, APL, Johns Hopkins Medicine, and the Whiting School of Engineering's Systems Institute have teamed to couple systems engineering principles and best practices with clinical expertise to develop innovative approaches to the socio-technical dynamics involved in health care. This work focuses on understanding the interactions among people (clinicians, patients, families, and other stakeholders), processes (institutional, regulatory, professional ethics, etc.), and technology (medical devices and instrumentation) in the health care domain to formulate a systems approach to innovations that lead to improved patient outcomes. APL and Johns Hopkins Medicine are collaborating on improvements at the device level, specifically medication infusion pumps that represent significant patient safety challenges, as well as at the unit level in the intensive care unit.","author":[{"dropping-particle":"","family":"Ravitz","given":"Alan D.","non-dropping-particle":"","parse-names":false,"suffix":""},{"dropping-particle":"","family":"Sapirstein","given":"Adam","non-dropping-particle":"","parse-names":false,"suffix":""},{"dropping-particle":"","family":"Pham","given":"Julius C.","non-dropping-particle":"","parse-names":false,"suffix":""},{"dropping-particle":"","family":"Doyle","given":"Peter A.","non-dropping-particle":"","parse-names":false,"suffix":""}],"container-title":"Johns Hopkins APL Technical Digest (Applied Physics Laboratory)","id":"ITEM-1","issue":"4","issued":{"date-parts":[["2013"]]},"page":"354-365","title":"Systems approach and systems engineering applied to health care: Improving patient safety and health care delivery","type":"article-journal","volume":"31"},"uris":["http://www.mendeley.com/documents/?uuid=20338070-7ab9-4f20-b073-147222818f9e"]}],"mendeley":{"formattedCitation":"&lt;sup&gt;38&lt;/sup&gt;","plainTextFormattedCitation":"38","previouslyFormattedCitation":"&lt;sup&gt;38&lt;/sup&gt;"},"properties":{"noteIndex":0},"schema":"https://github.com/citation-style-language/schema/raw/master/csl-citation.json"}</w:instrText>
      </w:r>
      <w:r w:rsidR="007B2B92" w:rsidRPr="00777476">
        <w:rPr>
          <w:vertAlign w:val="superscript"/>
        </w:rPr>
        <w:fldChar w:fldCharType="separate"/>
      </w:r>
      <w:r w:rsidR="006D003E" w:rsidRPr="006D003E">
        <w:rPr>
          <w:noProof/>
          <w:vertAlign w:val="superscript"/>
        </w:rPr>
        <w:t>38</w:t>
      </w:r>
      <w:r w:rsidR="007B2B92" w:rsidRPr="00777476">
        <w:fldChar w:fldCharType="end"/>
      </w:r>
      <w:r w:rsidR="007B2B92" w:rsidRPr="00777476">
        <w:t xml:space="preserve"> describe such an approach</w:t>
      </w:r>
      <w:r w:rsidR="009D3810" w:rsidRPr="00777476">
        <w:t xml:space="preserve"> with a case study on medication infusion pumps</w:t>
      </w:r>
      <w:r w:rsidR="00EA0ACB">
        <w:t>,</w:t>
      </w:r>
      <w:r w:rsidR="009D3810" w:rsidRPr="00777476">
        <w:t xml:space="preserve"> </w:t>
      </w:r>
      <w:r w:rsidR="00EA0ACB">
        <w:t xml:space="preserve">while </w:t>
      </w:r>
      <w:r w:rsidR="007B2B92" w:rsidRPr="00777476">
        <w:t>the Systems Engineering Initi</w:t>
      </w:r>
      <w:r w:rsidR="00CE0FE4">
        <w:t>ative for Patient Safety model</w:t>
      </w:r>
      <w:r w:rsidR="007B2B92" w:rsidRPr="00777476">
        <w:t xml:space="preserve"> </w:t>
      </w:r>
      <w:r w:rsidR="009D3810" w:rsidRPr="00777476">
        <w:t>provides a framework for understanding the structures, processes and outcomes in healthcare, more generally.</w:t>
      </w:r>
      <w:r w:rsidR="00EA0ACB" w:rsidRPr="00777476">
        <w:fldChar w:fldCharType="begin" w:fldLock="1"/>
      </w:r>
      <w:r w:rsidR="003401C7">
        <w:instrText>ADDIN CSL_CITATION {"citationItems":[{"id":"ITEM-1","itemData":{"DOI":"10.1016/j.apergo.2019.103033","ISSN":"18729126","PMID":"31987516","abstract":"The Systems Engineering Initiative for Patient Safety (SEIPS) and SEIPS 2.0 models provide a framework for integrating Human Factors and Ergonomics (HFE) in health care quality and patient safety improvement. As care becomes increasingly distributed over space and time, the “process” component of the SEIPS model needs to evolve and represent this additional complexity. In this paper, we review different ways that the process component of the SEIPS models have been described and applied. We then propose the SEIPS 3.0 model, which expands the process component, using the concept of the patient journey to describe the spatio-temporal distribution of patients’ interactions with multiple care settings over time. This new SEIPS 3.0 sociotechnical systems approach to the patient journey and patient safety poses several conceptual and methodological challenges to HFE researchers and professionals, including the need to consider multiple perspectives, issues with genuine participation, and HFE work at the boundaries.","author":[{"dropping-particle":"","family":"Carayon","given":"Pascale","non-dropping-particle":"","parse-names":false,"suffix":""},{"dropping-particle":"","family":"Wooldridge","given":"Abigail","non-dropping-particle":"","parse-names":false,"suffix":""},{"dropping-particle":"","family":"Hoonakker","given":"Peter","non-dropping-particle":"","parse-names":false,"suffix":""},{"dropping-particle":"","family":"Hundt","given":"Ann Schoofs","non-dropping-particle":"","parse-names":false,"suffix":""},{"dropping-particle":"","family":"Kelly","given":"Michelle M.","non-dropping-particle":"","parse-names":false,"suffix":""}],"container-title":"Applied Ergonomics","id":"ITEM-1","issue":"December 2019","issued":{"date-parts":[["2020"]]},"page":"103033","publisher":"Elsevier Ltd","title":"SEIPS 3.0: Human-centered design of the patient journey for patient safety","type":"article-journal","volume":"84"},"uris":["http://www.mendeley.com/documents/?uuid=c5c45142-d173-408c-92e5-83b22c93ccb2"]}],"mendeley":{"formattedCitation":"&lt;sup&gt;53&lt;/sup&gt;","plainTextFormattedCitation":"53","previouslyFormattedCitation":"&lt;sup&gt;53&lt;/sup&gt;"},"properties":{"noteIndex":0},"schema":"https://github.com/citation-style-language/schema/raw/master/csl-citation.json"}</w:instrText>
      </w:r>
      <w:r w:rsidR="00EA0ACB" w:rsidRPr="00777476">
        <w:rPr>
          <w:vertAlign w:val="superscript"/>
        </w:rPr>
        <w:fldChar w:fldCharType="separate"/>
      </w:r>
      <w:r w:rsidR="006D003E" w:rsidRPr="006D003E">
        <w:rPr>
          <w:noProof/>
          <w:vertAlign w:val="superscript"/>
        </w:rPr>
        <w:t>53</w:t>
      </w:r>
      <w:r w:rsidR="00EA0ACB" w:rsidRPr="00777476">
        <w:fldChar w:fldCharType="end"/>
      </w:r>
      <w:r w:rsidR="000147EF" w:rsidRPr="00777476">
        <w:t xml:space="preserve"> These approaches can help to sensitise developers and users of </w:t>
      </w:r>
      <w:r w:rsidR="00CE0FE4">
        <w:t xml:space="preserve">digital health </w:t>
      </w:r>
      <w:r w:rsidR="000147EF" w:rsidRPr="00777476">
        <w:t>to the relationships within healthcare systems that might facilitate unintended consequences.</w:t>
      </w:r>
    </w:p>
    <w:p w14:paraId="1C12E183" w14:textId="02DA1B59" w:rsidR="00EC546B" w:rsidRDefault="00EC546B" w:rsidP="000F5857">
      <w:pPr>
        <w:spacing w:after="0" w:line="240" w:lineRule="auto"/>
      </w:pPr>
    </w:p>
    <w:p w14:paraId="0457DBBC" w14:textId="77777777" w:rsidR="003447F2" w:rsidRDefault="003447F2" w:rsidP="000F5857">
      <w:pPr>
        <w:spacing w:after="0" w:line="240" w:lineRule="auto"/>
      </w:pPr>
    </w:p>
    <w:p w14:paraId="4E6C1F67" w14:textId="14C5E7EE" w:rsidR="006D4CAF" w:rsidRDefault="006D4CAF" w:rsidP="009D222D">
      <w:pPr>
        <w:pStyle w:val="Heading1"/>
      </w:pPr>
      <w:r>
        <w:t>Conclusion</w:t>
      </w:r>
    </w:p>
    <w:p w14:paraId="081DBFB5" w14:textId="77E67F44" w:rsidR="00BE4CAF" w:rsidRDefault="00BF48F2" w:rsidP="000F5857">
      <w:pPr>
        <w:spacing w:after="0" w:line="240" w:lineRule="auto"/>
      </w:pPr>
      <w:r>
        <w:t xml:space="preserve">The intention of this article was to begin the process of developing the theoretical and practical foundations of </w:t>
      </w:r>
      <w:r w:rsidR="00123BD5">
        <w:t>Patient S</w:t>
      </w:r>
      <w:r>
        <w:t xml:space="preserve">afety </w:t>
      </w:r>
      <w:r w:rsidR="00123BD5">
        <w:t>I</w:t>
      </w:r>
      <w:r>
        <w:t xml:space="preserve">nformatics, </w:t>
      </w:r>
      <w:r w:rsidR="000C18C4">
        <w:t xml:space="preserve">answering calls for </w:t>
      </w:r>
      <w:r w:rsidR="00E014A9">
        <w:t>practical progress in safety science</w:t>
      </w:r>
      <w:r w:rsidR="00E014A9">
        <w:fldChar w:fldCharType="begin" w:fldLock="1"/>
      </w:r>
      <w:r w:rsidR="003401C7">
        <w:instrText>ADDIN CSL_CITATION {"citationItems":[{"id":"ITEM-1","itemData":{"DOI":"10.1016/j.ssci.2020.104654","ISSN":"18791042","abstract":"In the field of safety science, we have stopped competing empirically. The theorists fight each other with keynotes and editorials, the empiricists tinker within the boundaries of existing theory, and the practitioners use neither theory nor evidence to determine their activities. As a result, safety science is advancing very slowly, despite a high and increasing volume of research activity and publication. The journal Safety Science alone has published over a thousand articles in the past five years and has rejected over five thousand. Some of those articles were the capstones of PhD projects. Some were the outputs of publicly or industry-funded research. Most represented hundreds of hours of intellectual labour, and substantial emotional commitment. Taken together, this is a massive program of work that has had a marginal impact on moving existing theory or improving safety practice. Whilst it is tempting to believe that this is just the normal grunt-work of science – small steps, dead ends, and occasional breakthroughs – a close examination of the work being produced makes clear that the unproductive effort is not necessary swarf from the machine-work of making knowledge, but waste caused by poorly directed or poorly designed research. Such squandering of energy, talent and resources makes us furious. This paper, targeted at the Special Issue on the Future of Safety Science, is a proposal for how we should frame our empirical contributions so that safety science (and the journal Safety Science) has a positive future. For a field of research to move forward, each new project or paper must strive to change what has come before – adding, synthesising, testing, tearing down or making anew. Not every piece of work will be successful in creating lasting change – but every piece of work must genuinely try to advance current theory. The paper frames and justifies a set of commitments by the authors in order to find a brighter future for safety science and invites readers to share those commitments.","author":[{"dropping-particle":"","family":"Rae","given":"Andrew","non-dropping-particle":"","parse-names":false,"suffix":""},{"dropping-particle":"","family":"Provan","given":"David","non-dropping-particle":"","parse-names":false,"suffix":""},{"dropping-particle":"","family":"Aboelssaad","given":"Hossam","non-dropping-particle":"","parse-names":false,"suffix":""},{"dropping-particle":"","family":"Alexander","given":"Rob","non-dropping-particle":"","parse-names":false,"suffix":""}],"container-title":"Safety Science","id":"ITEM-1","issue":"June","issued":{"date-parts":[["2020"]]},"title":"A manifesto for Reality-based Safety Science","type":"article-journal","volume":"126"},"uris":["http://www.mendeley.com/documents/?uuid=99972d8d-196d-4a3a-b777-5ccd4da08d63"]}],"mendeley":{"formattedCitation":"&lt;sup&gt;75&lt;/sup&gt;","plainTextFormattedCitation":"75","previouslyFormattedCitation":"&lt;sup&gt;75&lt;/sup&gt;"},"properties":{"noteIndex":0},"schema":"https://github.com/citation-style-language/schema/raw/master/csl-citation.json"}</w:instrText>
      </w:r>
      <w:r w:rsidR="00E014A9">
        <w:rPr>
          <w:vertAlign w:val="superscript"/>
        </w:rPr>
        <w:fldChar w:fldCharType="separate"/>
      </w:r>
      <w:r w:rsidR="006D003E" w:rsidRPr="006D003E">
        <w:rPr>
          <w:noProof/>
          <w:vertAlign w:val="superscript"/>
        </w:rPr>
        <w:t>75</w:t>
      </w:r>
      <w:r w:rsidR="00E014A9">
        <w:fldChar w:fldCharType="end"/>
      </w:r>
      <w:r w:rsidR="00BE4CAF">
        <w:t xml:space="preserve">. The intersection between the established and broad disciplines of digital technology, safety science and clinical practice give rise to applied research and practice in health informatics, patient safety and safety information systems. </w:t>
      </w:r>
    </w:p>
    <w:p w14:paraId="18224F2B" w14:textId="359802E4" w:rsidR="000F31D1" w:rsidRDefault="004345C6" w:rsidP="000F5857">
      <w:pPr>
        <w:spacing w:after="0" w:line="240" w:lineRule="auto"/>
      </w:pPr>
      <w:r>
        <w:t xml:space="preserve">We presented six challenges posed by emerging </w:t>
      </w:r>
      <w:r w:rsidR="00123BD5">
        <w:t>digital health</w:t>
      </w:r>
      <w:r>
        <w:t xml:space="preserve">, described the </w:t>
      </w:r>
      <w:r w:rsidR="004C0C85">
        <w:t>consequence</w:t>
      </w:r>
      <w:r>
        <w:t>s for pa</w:t>
      </w:r>
      <w:r w:rsidR="000C18C4">
        <w:t>tient safety, and recommended</w:t>
      </w:r>
      <w:r w:rsidR="004E2BCB">
        <w:t xml:space="preserve"> theoretical and practical mitigations</w:t>
      </w:r>
      <w:r>
        <w:t>.</w:t>
      </w:r>
      <w:r w:rsidR="00BE4CAF">
        <w:t xml:space="preserve"> </w:t>
      </w:r>
      <w:r>
        <w:t xml:space="preserve">These challenges, </w:t>
      </w:r>
      <w:r w:rsidR="004C0C85">
        <w:t>consequence</w:t>
      </w:r>
      <w:r>
        <w:t>s and recommendations were gathered at a</w:t>
      </w:r>
      <w:r w:rsidR="00540DC2">
        <w:t>n expert, interdisciplinary</w:t>
      </w:r>
      <w:r>
        <w:t xml:space="preserve"> workshop focused on exploring the theoretica</w:t>
      </w:r>
      <w:r w:rsidR="00123BD5">
        <w:t>l and practical foundations of Patient S</w:t>
      </w:r>
      <w:r>
        <w:t xml:space="preserve">afety </w:t>
      </w:r>
      <w:r w:rsidR="00123BD5">
        <w:t>I</w:t>
      </w:r>
      <w:r>
        <w:t>nformatics.</w:t>
      </w:r>
      <w:r w:rsidR="004E2BCB">
        <w:t xml:space="preserve"> </w:t>
      </w:r>
      <w:r w:rsidR="00124EC6">
        <w:t>A</w:t>
      </w:r>
      <w:r w:rsidR="00124EC6" w:rsidRPr="009B5424">
        <w:t xml:space="preserve"> key implication of considering the challenges and op</w:t>
      </w:r>
      <w:r w:rsidR="00124EC6">
        <w:t>portunities for Patient Safety I</w:t>
      </w:r>
      <w:r w:rsidR="00124EC6" w:rsidRPr="009B5424">
        <w:t xml:space="preserve">nformatics is the interdisciplinary contribution required to study digital health technologies within their embedded </w:t>
      </w:r>
      <w:r w:rsidR="00124EC6" w:rsidRPr="009B5424">
        <w:lastRenderedPageBreak/>
        <w:t>context</w:t>
      </w:r>
      <w:r w:rsidR="00124EC6">
        <w:t xml:space="preserve">. </w:t>
      </w:r>
      <w:r w:rsidR="009B5424">
        <w:t>While some recommendations are specific to challenges, the underlying principles are that of prospective action and a systems perspective</w:t>
      </w:r>
      <w:r w:rsidR="00124EC6">
        <w:t xml:space="preserve"> that relates the social, technical and regulatory facets. These ideas will be </w:t>
      </w:r>
      <w:r w:rsidR="00A822EF">
        <w:t xml:space="preserve">further </w:t>
      </w:r>
      <w:r w:rsidR="00124EC6">
        <w:t>explored in subsequent workshops in our series that will address t</w:t>
      </w:r>
      <w:r w:rsidR="00124EC6" w:rsidRPr="00A2296F">
        <w:t xml:space="preserve">he </w:t>
      </w:r>
      <w:r w:rsidR="00124EC6">
        <w:t>consequence</w:t>
      </w:r>
      <w:r w:rsidR="00124EC6" w:rsidRPr="00A2296F">
        <w:t>s of contemporary safety theory for digital innovation</w:t>
      </w:r>
      <w:r w:rsidR="00124EC6">
        <w:t>, socio-technical evaluation of digital health, and digital health interventions designed to improve patient safety.</w:t>
      </w:r>
    </w:p>
    <w:p w14:paraId="23B3C03E" w14:textId="77777777" w:rsidR="000F31D1" w:rsidRDefault="000F31D1">
      <w:r>
        <w:br w:type="page"/>
      </w:r>
    </w:p>
    <w:p w14:paraId="0AF5128D" w14:textId="5A500E26" w:rsidR="00C55F47" w:rsidRDefault="00C55F47" w:rsidP="000F31D1">
      <w:pPr>
        <w:pStyle w:val="Heading1"/>
      </w:pPr>
      <w:r>
        <w:lastRenderedPageBreak/>
        <w:t>Contributors</w:t>
      </w:r>
    </w:p>
    <w:p w14:paraId="4C3BADC8" w14:textId="7F8B7979" w:rsidR="00C55F47" w:rsidRDefault="00C55F47" w:rsidP="00C55F47">
      <w:r>
        <w:t xml:space="preserve">JB, IH, OJ and NP conceptualised the workshop fundamental to this Viewpoint. CMI led project administration, data curation, investigation, visualisation, writing of the original draft and writing of edits. </w:t>
      </w:r>
      <w:r w:rsidRPr="00C55F47">
        <w:t xml:space="preserve">All authors contributed to </w:t>
      </w:r>
      <w:r>
        <w:t xml:space="preserve">the workshop and to </w:t>
      </w:r>
      <w:r w:rsidRPr="00C55F47">
        <w:t>reviewing, editing and the pr</w:t>
      </w:r>
      <w:r>
        <w:t>ovision of resources for this Viewpoint.</w:t>
      </w:r>
    </w:p>
    <w:p w14:paraId="24C01956" w14:textId="77777777" w:rsidR="00747FD9" w:rsidRPr="00C55F47" w:rsidRDefault="00747FD9" w:rsidP="00C55F47">
      <w:bookmarkStart w:id="0" w:name="_GoBack"/>
      <w:bookmarkEnd w:id="0"/>
    </w:p>
    <w:p w14:paraId="3057DBCD" w14:textId="76F18AF0" w:rsidR="00124EC6" w:rsidRDefault="004F51A6" w:rsidP="000F31D1">
      <w:pPr>
        <w:pStyle w:val="Heading1"/>
      </w:pPr>
      <w:r>
        <w:t xml:space="preserve">Declaration </w:t>
      </w:r>
      <w:r w:rsidR="000F31D1">
        <w:t>of interest</w:t>
      </w:r>
      <w:r>
        <w:t>s</w:t>
      </w:r>
    </w:p>
    <w:p w14:paraId="5A83A754" w14:textId="65994DFE" w:rsidR="000B2D7E" w:rsidRDefault="004F51A6" w:rsidP="000F5857">
      <w:pPr>
        <w:spacing w:after="0" w:line="240" w:lineRule="auto"/>
      </w:pPr>
      <w:r>
        <w:t>In accordance with the International Committee of Medical Journal Editors standards, all authors declare no competing interests.</w:t>
      </w:r>
    </w:p>
    <w:p w14:paraId="3D8118AA" w14:textId="293D08B4" w:rsidR="000F5857" w:rsidRDefault="000F5857" w:rsidP="000F5857">
      <w:pPr>
        <w:spacing w:after="0" w:line="240" w:lineRule="auto"/>
      </w:pPr>
    </w:p>
    <w:p w14:paraId="1B1AA0A8" w14:textId="5CAE05C2" w:rsidR="0058348F" w:rsidRDefault="0058348F" w:rsidP="0058348F">
      <w:pPr>
        <w:pStyle w:val="Heading1"/>
      </w:pPr>
      <w:r>
        <w:t>Acknowledgements</w:t>
      </w:r>
    </w:p>
    <w:p w14:paraId="1B1FD72B" w14:textId="475E3B15" w:rsidR="0058348F" w:rsidRDefault="0058348F" w:rsidP="0058348F">
      <w:r w:rsidRPr="0058348F">
        <w:t xml:space="preserve">This research is </w:t>
      </w:r>
      <w:r>
        <w:t xml:space="preserve">partly </w:t>
      </w:r>
      <w:r w:rsidRPr="0058348F">
        <w:t>funded by the National Institute for Health Research (NIHR) Yorkshire and Humber Patient Safety Translational Research Centre (NIHR Yorkshire and Humber PSTRC). The vi</w:t>
      </w:r>
      <w:r>
        <w:t xml:space="preserve">ews expressed in this article </w:t>
      </w:r>
      <w:r w:rsidRPr="0058348F">
        <w:t>are those of the authors and not necessarily those of the NHS, the NIHR, or the Department of Health and Social Care</w:t>
      </w:r>
      <w:r>
        <w:t>.</w:t>
      </w:r>
    </w:p>
    <w:p w14:paraId="05B7EB5E" w14:textId="253E91F2" w:rsidR="0058348F" w:rsidRPr="0058348F" w:rsidRDefault="0058348F" w:rsidP="0058348F">
      <w:r>
        <w:t>We would like to acknowledge the contribution of</w:t>
      </w:r>
      <w:r w:rsidR="004A3BAB">
        <w:t xml:space="preserve"> other</w:t>
      </w:r>
      <w:r>
        <w:t xml:space="preserve"> workshop attendees to informing the content of this paper: </w:t>
      </w:r>
      <w:r w:rsidR="006750A1">
        <w:t>Dr Sarah Darley</w:t>
      </w:r>
      <w:r>
        <w:t xml:space="preserve">, </w:t>
      </w:r>
      <w:r w:rsidR="006750A1">
        <w:t>Centre for Primary Care and Health Services Research, School of Health Sciences, University of Manchester</w:t>
      </w:r>
      <w:r>
        <w:t xml:space="preserve">; </w:t>
      </w:r>
      <w:r w:rsidR="006750A1">
        <w:t>Ms Yan Jia, Department of Computer Science, University of York</w:t>
      </w:r>
      <w:r>
        <w:t xml:space="preserve">, </w:t>
      </w:r>
      <w:r w:rsidR="00827B3F">
        <w:t>D</w:t>
      </w:r>
      <w:r w:rsidR="006750A1">
        <w:t>r Aseem Mishra, Academic Clinical Fellow</w:t>
      </w:r>
      <w:r w:rsidR="00827B3F">
        <w:t>, University of Manchester</w:t>
      </w:r>
      <w:r w:rsidR="006750A1">
        <w:t>; Mr Richard Dodd, University of Manchester.</w:t>
      </w:r>
    </w:p>
    <w:p w14:paraId="25839F49" w14:textId="77777777" w:rsidR="0058348F" w:rsidRDefault="0058348F" w:rsidP="000F5857">
      <w:pPr>
        <w:spacing w:after="0" w:line="240" w:lineRule="auto"/>
      </w:pPr>
    </w:p>
    <w:p w14:paraId="472D5BAF" w14:textId="77777777" w:rsidR="000F5857" w:rsidRDefault="000F5857" w:rsidP="000F5857">
      <w:pPr>
        <w:spacing w:after="0" w:line="240" w:lineRule="auto"/>
      </w:pPr>
    </w:p>
    <w:p w14:paraId="713ACB55" w14:textId="71ECE295" w:rsidR="000B2D7E" w:rsidRDefault="000B2D7E" w:rsidP="009D222D">
      <w:pPr>
        <w:pStyle w:val="Heading1"/>
      </w:pPr>
      <w:r>
        <w:t>References</w:t>
      </w:r>
    </w:p>
    <w:p w14:paraId="26A66CA4" w14:textId="2206BCBC" w:rsidR="00556A5B" w:rsidRPr="00556A5B" w:rsidRDefault="00300F75" w:rsidP="00556A5B">
      <w:pPr>
        <w:widowControl w:val="0"/>
        <w:autoSpaceDE w:val="0"/>
        <w:autoSpaceDN w:val="0"/>
        <w:adjustRightInd w:val="0"/>
        <w:spacing w:line="240" w:lineRule="auto"/>
        <w:ind w:left="640" w:hanging="640"/>
        <w:rPr>
          <w:rFonts w:ascii="Calibri" w:hAnsi="Calibri" w:cs="Calibri"/>
          <w:noProof/>
          <w:szCs w:val="24"/>
        </w:rPr>
      </w:pPr>
      <w:r>
        <w:fldChar w:fldCharType="begin" w:fldLock="1"/>
      </w:r>
      <w:r>
        <w:instrText xml:space="preserve">ADDIN Mendeley Bibliography CSL_BIBLIOGRAPHY </w:instrText>
      </w:r>
      <w:r>
        <w:fldChar w:fldCharType="separate"/>
      </w:r>
      <w:r w:rsidR="00556A5B" w:rsidRPr="00556A5B">
        <w:rPr>
          <w:rFonts w:ascii="Calibri" w:hAnsi="Calibri" w:cs="Calibri"/>
          <w:noProof/>
          <w:szCs w:val="24"/>
        </w:rPr>
        <w:t xml:space="preserve">1. </w:t>
      </w:r>
      <w:r w:rsidR="00556A5B" w:rsidRPr="00556A5B">
        <w:rPr>
          <w:rFonts w:ascii="Calibri" w:hAnsi="Calibri" w:cs="Calibri"/>
          <w:noProof/>
          <w:szCs w:val="24"/>
        </w:rPr>
        <w:tab/>
        <w:t xml:space="preserve">Aceto G, Persico V, Pescapé A. Industry 4.0 and Health: Internet of Things, Big Data, and Cloud Computing. </w:t>
      </w:r>
      <w:r w:rsidR="00556A5B" w:rsidRPr="00556A5B">
        <w:rPr>
          <w:rFonts w:ascii="Calibri" w:hAnsi="Calibri" w:cs="Calibri"/>
          <w:i/>
          <w:iCs/>
          <w:noProof/>
          <w:szCs w:val="24"/>
        </w:rPr>
        <w:t>J Ind Inf Integr</w:t>
      </w:r>
      <w:r w:rsidR="00556A5B" w:rsidRPr="00556A5B">
        <w:rPr>
          <w:rFonts w:ascii="Calibri" w:hAnsi="Calibri" w:cs="Calibri"/>
          <w:noProof/>
          <w:szCs w:val="24"/>
        </w:rPr>
        <w:t>. 2020;18:100129. doi:10.1016/j.jii.2020.100129</w:t>
      </w:r>
    </w:p>
    <w:p w14:paraId="59A297F5" w14:textId="77777777" w:rsidR="00556A5B" w:rsidRPr="00556A5B" w:rsidRDefault="00556A5B" w:rsidP="00556A5B">
      <w:pPr>
        <w:widowControl w:val="0"/>
        <w:autoSpaceDE w:val="0"/>
        <w:autoSpaceDN w:val="0"/>
        <w:adjustRightInd w:val="0"/>
        <w:spacing w:line="240" w:lineRule="auto"/>
        <w:ind w:left="640" w:hanging="640"/>
        <w:rPr>
          <w:rFonts w:ascii="Calibri" w:hAnsi="Calibri" w:cs="Calibri"/>
          <w:noProof/>
          <w:szCs w:val="24"/>
        </w:rPr>
      </w:pPr>
      <w:r w:rsidRPr="00556A5B">
        <w:rPr>
          <w:rFonts w:ascii="Calibri" w:hAnsi="Calibri" w:cs="Calibri"/>
          <w:noProof/>
          <w:szCs w:val="24"/>
        </w:rPr>
        <w:t xml:space="preserve">2. </w:t>
      </w:r>
      <w:r w:rsidRPr="00556A5B">
        <w:rPr>
          <w:rFonts w:ascii="Calibri" w:hAnsi="Calibri" w:cs="Calibri"/>
          <w:noProof/>
          <w:szCs w:val="24"/>
        </w:rPr>
        <w:tab/>
        <w:t xml:space="preserve">Farahani B, Firouzi F, Chang V, Badaroglu M, Constant N, Mankodiya K. Towards fog-driven IoT eHealth: Promises and challenges of IoT in medicine and healthcare. </w:t>
      </w:r>
      <w:r w:rsidRPr="00556A5B">
        <w:rPr>
          <w:rFonts w:ascii="Calibri" w:hAnsi="Calibri" w:cs="Calibri"/>
          <w:i/>
          <w:iCs/>
          <w:noProof/>
          <w:szCs w:val="24"/>
        </w:rPr>
        <w:t>Futur Gener Comput Syst</w:t>
      </w:r>
      <w:r w:rsidRPr="00556A5B">
        <w:rPr>
          <w:rFonts w:ascii="Calibri" w:hAnsi="Calibri" w:cs="Calibri"/>
          <w:noProof/>
          <w:szCs w:val="24"/>
        </w:rPr>
        <w:t>. 2018;78:659-676. doi:10.1016/j.future.2017.04.036</w:t>
      </w:r>
    </w:p>
    <w:p w14:paraId="4DAC7DAD" w14:textId="77777777" w:rsidR="00556A5B" w:rsidRPr="00556A5B" w:rsidRDefault="00556A5B" w:rsidP="00556A5B">
      <w:pPr>
        <w:widowControl w:val="0"/>
        <w:autoSpaceDE w:val="0"/>
        <w:autoSpaceDN w:val="0"/>
        <w:adjustRightInd w:val="0"/>
        <w:spacing w:line="240" w:lineRule="auto"/>
        <w:ind w:left="640" w:hanging="640"/>
        <w:rPr>
          <w:rFonts w:ascii="Calibri" w:hAnsi="Calibri" w:cs="Calibri"/>
          <w:noProof/>
          <w:szCs w:val="24"/>
        </w:rPr>
      </w:pPr>
      <w:r w:rsidRPr="00556A5B">
        <w:rPr>
          <w:rFonts w:ascii="Calibri" w:hAnsi="Calibri" w:cs="Calibri"/>
          <w:noProof/>
          <w:szCs w:val="24"/>
        </w:rPr>
        <w:t xml:space="preserve">3. </w:t>
      </w:r>
      <w:r w:rsidRPr="00556A5B">
        <w:rPr>
          <w:rFonts w:ascii="Calibri" w:hAnsi="Calibri" w:cs="Calibri"/>
          <w:noProof/>
          <w:szCs w:val="24"/>
        </w:rPr>
        <w:tab/>
        <w:t xml:space="preserve">Wherton J, Shaw S, Papoutsi C, Seuren L, Greenhalgh T. Guidance on the introduction and use of video consultations during COVID-19: important lessons from qualitative research. </w:t>
      </w:r>
      <w:r w:rsidRPr="00556A5B">
        <w:rPr>
          <w:rFonts w:ascii="Calibri" w:hAnsi="Calibri" w:cs="Calibri"/>
          <w:i/>
          <w:iCs/>
          <w:noProof/>
          <w:szCs w:val="24"/>
        </w:rPr>
        <w:t>BMJ Lead</w:t>
      </w:r>
      <w:r w:rsidRPr="00556A5B">
        <w:rPr>
          <w:rFonts w:ascii="Calibri" w:hAnsi="Calibri" w:cs="Calibri"/>
          <w:noProof/>
          <w:szCs w:val="24"/>
        </w:rPr>
        <w:t>. 2020. doi:10.1136/leader-2020-000262</w:t>
      </w:r>
    </w:p>
    <w:p w14:paraId="6D5E305C" w14:textId="77777777" w:rsidR="00556A5B" w:rsidRPr="00556A5B" w:rsidRDefault="00556A5B" w:rsidP="00556A5B">
      <w:pPr>
        <w:widowControl w:val="0"/>
        <w:autoSpaceDE w:val="0"/>
        <w:autoSpaceDN w:val="0"/>
        <w:adjustRightInd w:val="0"/>
        <w:spacing w:line="240" w:lineRule="auto"/>
        <w:ind w:left="640" w:hanging="640"/>
        <w:rPr>
          <w:rFonts w:ascii="Calibri" w:hAnsi="Calibri" w:cs="Calibri"/>
          <w:noProof/>
          <w:szCs w:val="24"/>
        </w:rPr>
      </w:pPr>
      <w:r w:rsidRPr="00556A5B">
        <w:rPr>
          <w:rFonts w:ascii="Calibri" w:hAnsi="Calibri" w:cs="Calibri"/>
          <w:noProof/>
          <w:szCs w:val="24"/>
        </w:rPr>
        <w:t xml:space="preserve">4. </w:t>
      </w:r>
      <w:r w:rsidRPr="00556A5B">
        <w:rPr>
          <w:rFonts w:ascii="Calibri" w:hAnsi="Calibri" w:cs="Calibri"/>
          <w:noProof/>
          <w:szCs w:val="24"/>
        </w:rPr>
        <w:tab/>
        <w:t xml:space="preserve">Sittig DF, Wright A, Coiera E, et al. Current challenges in health information technology–related patient safety. </w:t>
      </w:r>
      <w:r w:rsidRPr="00556A5B">
        <w:rPr>
          <w:rFonts w:ascii="Calibri" w:hAnsi="Calibri" w:cs="Calibri"/>
          <w:i/>
          <w:iCs/>
          <w:noProof/>
          <w:szCs w:val="24"/>
        </w:rPr>
        <w:t>Health Informatics J</w:t>
      </w:r>
      <w:r w:rsidRPr="00556A5B">
        <w:rPr>
          <w:rFonts w:ascii="Calibri" w:hAnsi="Calibri" w:cs="Calibri"/>
          <w:noProof/>
          <w:szCs w:val="24"/>
        </w:rPr>
        <w:t>. 2018;(2):1-9. doi:10.1177/1460458218814893</w:t>
      </w:r>
    </w:p>
    <w:p w14:paraId="51722372" w14:textId="77777777" w:rsidR="00556A5B" w:rsidRPr="00556A5B" w:rsidRDefault="00556A5B" w:rsidP="00556A5B">
      <w:pPr>
        <w:widowControl w:val="0"/>
        <w:autoSpaceDE w:val="0"/>
        <w:autoSpaceDN w:val="0"/>
        <w:adjustRightInd w:val="0"/>
        <w:spacing w:line="240" w:lineRule="auto"/>
        <w:ind w:left="640" w:hanging="640"/>
        <w:rPr>
          <w:rFonts w:ascii="Calibri" w:hAnsi="Calibri" w:cs="Calibri"/>
          <w:noProof/>
          <w:szCs w:val="24"/>
        </w:rPr>
      </w:pPr>
      <w:r w:rsidRPr="00556A5B">
        <w:rPr>
          <w:rFonts w:ascii="Calibri" w:hAnsi="Calibri" w:cs="Calibri"/>
          <w:noProof/>
          <w:szCs w:val="24"/>
        </w:rPr>
        <w:t xml:space="preserve">5. </w:t>
      </w:r>
      <w:r w:rsidRPr="00556A5B">
        <w:rPr>
          <w:rFonts w:ascii="Calibri" w:hAnsi="Calibri" w:cs="Calibri"/>
          <w:noProof/>
          <w:szCs w:val="24"/>
        </w:rPr>
        <w:tab/>
        <w:t xml:space="preserve">Benbya H, Nan N, Tanriverdi H, Yoo Y. Complexity and Information Systems Research in the Emerging Digital World. </w:t>
      </w:r>
      <w:r w:rsidRPr="00556A5B">
        <w:rPr>
          <w:rFonts w:ascii="Calibri" w:hAnsi="Calibri" w:cs="Calibri"/>
          <w:i/>
          <w:iCs/>
          <w:noProof/>
          <w:szCs w:val="24"/>
        </w:rPr>
        <w:t>Manag Inf Syst Q</w:t>
      </w:r>
      <w:r w:rsidRPr="00556A5B">
        <w:rPr>
          <w:rFonts w:ascii="Calibri" w:hAnsi="Calibri" w:cs="Calibri"/>
          <w:noProof/>
          <w:szCs w:val="24"/>
        </w:rPr>
        <w:t>. 2020;44(1):1.</w:t>
      </w:r>
    </w:p>
    <w:p w14:paraId="22C6A728" w14:textId="77777777" w:rsidR="00556A5B" w:rsidRPr="00556A5B" w:rsidRDefault="00556A5B" w:rsidP="00556A5B">
      <w:pPr>
        <w:widowControl w:val="0"/>
        <w:autoSpaceDE w:val="0"/>
        <w:autoSpaceDN w:val="0"/>
        <w:adjustRightInd w:val="0"/>
        <w:spacing w:line="240" w:lineRule="auto"/>
        <w:ind w:left="640" w:hanging="640"/>
        <w:rPr>
          <w:rFonts w:ascii="Calibri" w:hAnsi="Calibri" w:cs="Calibri"/>
          <w:noProof/>
          <w:szCs w:val="24"/>
        </w:rPr>
      </w:pPr>
      <w:r w:rsidRPr="00556A5B">
        <w:rPr>
          <w:rFonts w:ascii="Calibri" w:hAnsi="Calibri" w:cs="Calibri"/>
          <w:noProof/>
          <w:szCs w:val="24"/>
        </w:rPr>
        <w:t xml:space="preserve">6. </w:t>
      </w:r>
      <w:r w:rsidRPr="00556A5B">
        <w:rPr>
          <w:rFonts w:ascii="Calibri" w:hAnsi="Calibri" w:cs="Calibri"/>
          <w:noProof/>
          <w:szCs w:val="24"/>
        </w:rPr>
        <w:tab/>
        <w:t xml:space="preserve">Vincent C. </w:t>
      </w:r>
      <w:r w:rsidRPr="00556A5B">
        <w:rPr>
          <w:rFonts w:ascii="Calibri" w:hAnsi="Calibri" w:cs="Calibri"/>
          <w:i/>
          <w:iCs/>
          <w:noProof/>
          <w:szCs w:val="24"/>
        </w:rPr>
        <w:t>Patient Safety</w:t>
      </w:r>
      <w:r w:rsidRPr="00556A5B">
        <w:rPr>
          <w:rFonts w:ascii="Calibri" w:hAnsi="Calibri" w:cs="Calibri"/>
          <w:noProof/>
          <w:szCs w:val="24"/>
        </w:rPr>
        <w:t>. 2nd ed. Oxford: Wiley-Blackwell; 2010.</w:t>
      </w:r>
    </w:p>
    <w:p w14:paraId="3A075BBC" w14:textId="77777777" w:rsidR="00556A5B" w:rsidRPr="00556A5B" w:rsidRDefault="00556A5B" w:rsidP="00556A5B">
      <w:pPr>
        <w:widowControl w:val="0"/>
        <w:autoSpaceDE w:val="0"/>
        <w:autoSpaceDN w:val="0"/>
        <w:adjustRightInd w:val="0"/>
        <w:spacing w:line="240" w:lineRule="auto"/>
        <w:ind w:left="640" w:hanging="640"/>
        <w:rPr>
          <w:rFonts w:ascii="Calibri" w:hAnsi="Calibri" w:cs="Calibri"/>
          <w:noProof/>
          <w:szCs w:val="24"/>
        </w:rPr>
      </w:pPr>
      <w:r w:rsidRPr="00556A5B">
        <w:rPr>
          <w:rFonts w:ascii="Calibri" w:hAnsi="Calibri" w:cs="Calibri"/>
          <w:noProof/>
          <w:szCs w:val="24"/>
        </w:rPr>
        <w:t xml:space="preserve">7. </w:t>
      </w:r>
      <w:r w:rsidRPr="00556A5B">
        <w:rPr>
          <w:rFonts w:ascii="Calibri" w:hAnsi="Calibri" w:cs="Calibri"/>
          <w:noProof/>
          <w:szCs w:val="24"/>
        </w:rPr>
        <w:tab/>
        <w:t xml:space="preserve">Cook R, Rasmussen J. “Going solid”: A model of system dynamics and consequences for patient safety. </w:t>
      </w:r>
      <w:r w:rsidRPr="00556A5B">
        <w:rPr>
          <w:rFonts w:ascii="Calibri" w:hAnsi="Calibri" w:cs="Calibri"/>
          <w:i/>
          <w:iCs/>
          <w:noProof/>
          <w:szCs w:val="24"/>
        </w:rPr>
        <w:t>Qual Saf Heal Care</w:t>
      </w:r>
      <w:r w:rsidRPr="00556A5B">
        <w:rPr>
          <w:rFonts w:ascii="Calibri" w:hAnsi="Calibri" w:cs="Calibri"/>
          <w:noProof/>
          <w:szCs w:val="24"/>
        </w:rPr>
        <w:t>. 2005;14(2):130-134. doi:10.1136/qshc.2003.009530</w:t>
      </w:r>
    </w:p>
    <w:p w14:paraId="47570999" w14:textId="77777777" w:rsidR="00556A5B" w:rsidRPr="00556A5B" w:rsidRDefault="00556A5B" w:rsidP="00556A5B">
      <w:pPr>
        <w:widowControl w:val="0"/>
        <w:autoSpaceDE w:val="0"/>
        <w:autoSpaceDN w:val="0"/>
        <w:adjustRightInd w:val="0"/>
        <w:spacing w:line="240" w:lineRule="auto"/>
        <w:ind w:left="640" w:hanging="640"/>
        <w:rPr>
          <w:rFonts w:ascii="Calibri" w:hAnsi="Calibri" w:cs="Calibri"/>
          <w:noProof/>
          <w:szCs w:val="24"/>
        </w:rPr>
      </w:pPr>
      <w:r w:rsidRPr="00556A5B">
        <w:rPr>
          <w:rFonts w:ascii="Calibri" w:hAnsi="Calibri" w:cs="Calibri"/>
          <w:noProof/>
          <w:szCs w:val="24"/>
        </w:rPr>
        <w:t xml:space="preserve">8. </w:t>
      </w:r>
      <w:r w:rsidRPr="00556A5B">
        <w:rPr>
          <w:rFonts w:ascii="Calibri" w:hAnsi="Calibri" w:cs="Calibri"/>
          <w:noProof/>
          <w:szCs w:val="24"/>
        </w:rPr>
        <w:tab/>
        <w:t xml:space="preserve">Sujan MA, Habli I, Kelly TP, Pozzi S, Johnson CW. Should healthcare providers do safety cases? Lessons from a cross-industry review of safety case practices. </w:t>
      </w:r>
      <w:r w:rsidRPr="00556A5B">
        <w:rPr>
          <w:rFonts w:ascii="Calibri" w:hAnsi="Calibri" w:cs="Calibri"/>
          <w:i/>
          <w:iCs/>
          <w:noProof/>
          <w:szCs w:val="24"/>
        </w:rPr>
        <w:t>Saf Sci</w:t>
      </w:r>
      <w:r w:rsidRPr="00556A5B">
        <w:rPr>
          <w:rFonts w:ascii="Calibri" w:hAnsi="Calibri" w:cs="Calibri"/>
          <w:noProof/>
          <w:szCs w:val="24"/>
        </w:rPr>
        <w:t>. 2016;84:181-189. doi:10.1016/j.ssci.2015.12.021</w:t>
      </w:r>
    </w:p>
    <w:p w14:paraId="7118054D" w14:textId="77777777" w:rsidR="00556A5B" w:rsidRPr="00556A5B" w:rsidRDefault="00556A5B" w:rsidP="00556A5B">
      <w:pPr>
        <w:widowControl w:val="0"/>
        <w:autoSpaceDE w:val="0"/>
        <w:autoSpaceDN w:val="0"/>
        <w:adjustRightInd w:val="0"/>
        <w:spacing w:line="240" w:lineRule="auto"/>
        <w:ind w:left="640" w:hanging="640"/>
        <w:rPr>
          <w:rFonts w:ascii="Calibri" w:hAnsi="Calibri" w:cs="Calibri"/>
          <w:noProof/>
          <w:szCs w:val="24"/>
        </w:rPr>
      </w:pPr>
      <w:r w:rsidRPr="00556A5B">
        <w:rPr>
          <w:rFonts w:ascii="Calibri" w:hAnsi="Calibri" w:cs="Calibri"/>
          <w:noProof/>
          <w:szCs w:val="24"/>
        </w:rPr>
        <w:t xml:space="preserve">9. </w:t>
      </w:r>
      <w:r w:rsidRPr="00556A5B">
        <w:rPr>
          <w:rFonts w:ascii="Calibri" w:hAnsi="Calibri" w:cs="Calibri"/>
          <w:noProof/>
          <w:szCs w:val="24"/>
        </w:rPr>
        <w:tab/>
        <w:t xml:space="preserve">Vincent C, Amalberti R. Approaches to Safety: One Size Does Not Fit All. In: </w:t>
      </w:r>
      <w:r w:rsidRPr="00556A5B">
        <w:rPr>
          <w:rFonts w:ascii="Calibri" w:hAnsi="Calibri" w:cs="Calibri"/>
          <w:i/>
          <w:iCs/>
          <w:noProof/>
          <w:szCs w:val="24"/>
        </w:rPr>
        <w:t>Safer Healthcare: Strategies for the Real World</w:t>
      </w:r>
      <w:r w:rsidRPr="00556A5B">
        <w:rPr>
          <w:rFonts w:ascii="Calibri" w:hAnsi="Calibri" w:cs="Calibri"/>
          <w:noProof/>
          <w:szCs w:val="24"/>
        </w:rPr>
        <w:t>. Springer; 2016:27-38. doi:10.1007/978-3-319-25559-0</w:t>
      </w:r>
    </w:p>
    <w:p w14:paraId="41904931" w14:textId="77777777" w:rsidR="00556A5B" w:rsidRPr="00556A5B" w:rsidRDefault="00556A5B" w:rsidP="00556A5B">
      <w:pPr>
        <w:widowControl w:val="0"/>
        <w:autoSpaceDE w:val="0"/>
        <w:autoSpaceDN w:val="0"/>
        <w:adjustRightInd w:val="0"/>
        <w:spacing w:line="240" w:lineRule="auto"/>
        <w:ind w:left="640" w:hanging="640"/>
        <w:rPr>
          <w:rFonts w:ascii="Calibri" w:hAnsi="Calibri" w:cs="Calibri"/>
          <w:noProof/>
          <w:szCs w:val="24"/>
        </w:rPr>
      </w:pPr>
      <w:r w:rsidRPr="00556A5B">
        <w:rPr>
          <w:rFonts w:ascii="Calibri" w:hAnsi="Calibri" w:cs="Calibri"/>
          <w:noProof/>
          <w:szCs w:val="24"/>
        </w:rPr>
        <w:t xml:space="preserve">10. </w:t>
      </w:r>
      <w:r w:rsidRPr="00556A5B">
        <w:rPr>
          <w:rFonts w:ascii="Calibri" w:hAnsi="Calibri" w:cs="Calibri"/>
          <w:noProof/>
          <w:szCs w:val="24"/>
        </w:rPr>
        <w:tab/>
        <w:t xml:space="preserve">Kostkova P. Grand challenges in digital health. </w:t>
      </w:r>
      <w:r w:rsidRPr="00556A5B">
        <w:rPr>
          <w:rFonts w:ascii="Calibri" w:hAnsi="Calibri" w:cs="Calibri"/>
          <w:i/>
          <w:iCs/>
          <w:noProof/>
          <w:szCs w:val="24"/>
        </w:rPr>
        <w:t>Front Public Heal</w:t>
      </w:r>
      <w:r w:rsidRPr="00556A5B">
        <w:rPr>
          <w:rFonts w:ascii="Calibri" w:hAnsi="Calibri" w:cs="Calibri"/>
          <w:noProof/>
          <w:szCs w:val="24"/>
        </w:rPr>
        <w:t>. 2015;3(134):1-5. doi:10.3389/fpubh.2015.00134</w:t>
      </w:r>
    </w:p>
    <w:p w14:paraId="5754BE22" w14:textId="77777777" w:rsidR="00556A5B" w:rsidRPr="00556A5B" w:rsidRDefault="00556A5B" w:rsidP="00556A5B">
      <w:pPr>
        <w:widowControl w:val="0"/>
        <w:autoSpaceDE w:val="0"/>
        <w:autoSpaceDN w:val="0"/>
        <w:adjustRightInd w:val="0"/>
        <w:spacing w:line="240" w:lineRule="auto"/>
        <w:ind w:left="640" w:hanging="640"/>
        <w:rPr>
          <w:rFonts w:ascii="Calibri" w:hAnsi="Calibri" w:cs="Calibri"/>
          <w:noProof/>
          <w:szCs w:val="24"/>
        </w:rPr>
      </w:pPr>
      <w:r w:rsidRPr="00556A5B">
        <w:rPr>
          <w:rFonts w:ascii="Calibri" w:hAnsi="Calibri" w:cs="Calibri"/>
          <w:noProof/>
          <w:szCs w:val="24"/>
        </w:rPr>
        <w:t xml:space="preserve">11. </w:t>
      </w:r>
      <w:r w:rsidRPr="00556A5B">
        <w:rPr>
          <w:rFonts w:ascii="Calibri" w:hAnsi="Calibri" w:cs="Calibri"/>
          <w:noProof/>
          <w:szCs w:val="24"/>
        </w:rPr>
        <w:tab/>
        <w:t xml:space="preserve">International Comparative Legal Guide. </w:t>
      </w:r>
      <w:r w:rsidRPr="00556A5B">
        <w:rPr>
          <w:rFonts w:ascii="Calibri" w:hAnsi="Calibri" w:cs="Calibri"/>
          <w:i/>
          <w:iCs/>
          <w:noProof/>
          <w:szCs w:val="24"/>
        </w:rPr>
        <w:t>Digital Health Laws and Regulations 2020</w:t>
      </w:r>
      <w:r w:rsidRPr="00556A5B">
        <w:rPr>
          <w:rFonts w:ascii="Calibri" w:hAnsi="Calibri" w:cs="Calibri"/>
          <w:noProof/>
          <w:szCs w:val="24"/>
        </w:rPr>
        <w:t xml:space="preserve">. </w:t>
      </w:r>
      <w:r w:rsidRPr="00556A5B">
        <w:rPr>
          <w:rFonts w:ascii="Calibri" w:hAnsi="Calibri" w:cs="Calibri"/>
          <w:noProof/>
          <w:szCs w:val="24"/>
        </w:rPr>
        <w:lastRenderedPageBreak/>
        <w:t>(Tanenbaum W, ed.). Global Legal Group; 2020. https://iclg.com/practice-areas/digital-health-laws-and-regulations/usa.</w:t>
      </w:r>
    </w:p>
    <w:p w14:paraId="690EF651" w14:textId="77777777" w:rsidR="00556A5B" w:rsidRPr="00556A5B" w:rsidRDefault="00556A5B" w:rsidP="00556A5B">
      <w:pPr>
        <w:widowControl w:val="0"/>
        <w:autoSpaceDE w:val="0"/>
        <w:autoSpaceDN w:val="0"/>
        <w:adjustRightInd w:val="0"/>
        <w:spacing w:line="240" w:lineRule="auto"/>
        <w:ind w:left="640" w:hanging="640"/>
        <w:rPr>
          <w:rFonts w:ascii="Calibri" w:hAnsi="Calibri" w:cs="Calibri"/>
          <w:noProof/>
          <w:szCs w:val="24"/>
        </w:rPr>
      </w:pPr>
      <w:r w:rsidRPr="00556A5B">
        <w:rPr>
          <w:rFonts w:ascii="Calibri" w:hAnsi="Calibri" w:cs="Calibri"/>
          <w:noProof/>
          <w:szCs w:val="24"/>
        </w:rPr>
        <w:t xml:space="preserve">12. </w:t>
      </w:r>
      <w:r w:rsidRPr="00556A5B">
        <w:rPr>
          <w:rFonts w:ascii="Calibri" w:hAnsi="Calibri" w:cs="Calibri"/>
          <w:noProof/>
          <w:szCs w:val="24"/>
        </w:rPr>
        <w:tab/>
        <w:t>NHS. The NHS Patient Safety Strategy: Safer culture, safer systems, safer patients. 2019. https://improvement.nhs.uk/resources/patient-safety-strategy/.</w:t>
      </w:r>
    </w:p>
    <w:p w14:paraId="7E0C64B4" w14:textId="77777777" w:rsidR="00556A5B" w:rsidRPr="00556A5B" w:rsidRDefault="00556A5B" w:rsidP="00556A5B">
      <w:pPr>
        <w:widowControl w:val="0"/>
        <w:autoSpaceDE w:val="0"/>
        <w:autoSpaceDN w:val="0"/>
        <w:adjustRightInd w:val="0"/>
        <w:spacing w:line="240" w:lineRule="auto"/>
        <w:ind w:left="640" w:hanging="640"/>
        <w:rPr>
          <w:rFonts w:ascii="Calibri" w:hAnsi="Calibri" w:cs="Calibri"/>
          <w:noProof/>
          <w:szCs w:val="24"/>
        </w:rPr>
      </w:pPr>
      <w:r w:rsidRPr="00556A5B">
        <w:rPr>
          <w:rFonts w:ascii="Calibri" w:hAnsi="Calibri" w:cs="Calibri"/>
          <w:noProof/>
          <w:szCs w:val="24"/>
        </w:rPr>
        <w:t xml:space="preserve">13. </w:t>
      </w:r>
      <w:r w:rsidRPr="00556A5B">
        <w:rPr>
          <w:rFonts w:ascii="Calibri" w:hAnsi="Calibri" w:cs="Calibri"/>
          <w:noProof/>
          <w:szCs w:val="24"/>
        </w:rPr>
        <w:tab/>
        <w:t>NICE. Evidence standards framework for digital health technologies: User guide. 2019. https://www.nice.org.uk/about/what-we-do/our-programmes/evidence-standards-framework-for-digital-health-technologies.</w:t>
      </w:r>
    </w:p>
    <w:p w14:paraId="3C804115" w14:textId="77777777" w:rsidR="00556A5B" w:rsidRPr="00556A5B" w:rsidRDefault="00556A5B" w:rsidP="00556A5B">
      <w:pPr>
        <w:widowControl w:val="0"/>
        <w:autoSpaceDE w:val="0"/>
        <w:autoSpaceDN w:val="0"/>
        <w:adjustRightInd w:val="0"/>
        <w:spacing w:line="240" w:lineRule="auto"/>
        <w:ind w:left="640" w:hanging="640"/>
        <w:rPr>
          <w:rFonts w:ascii="Calibri" w:hAnsi="Calibri" w:cs="Calibri"/>
          <w:noProof/>
          <w:szCs w:val="24"/>
        </w:rPr>
      </w:pPr>
      <w:r w:rsidRPr="00556A5B">
        <w:rPr>
          <w:rFonts w:ascii="Calibri" w:hAnsi="Calibri" w:cs="Calibri"/>
          <w:noProof/>
          <w:szCs w:val="24"/>
        </w:rPr>
        <w:t xml:space="preserve">14. </w:t>
      </w:r>
      <w:r w:rsidRPr="00556A5B">
        <w:rPr>
          <w:rFonts w:ascii="Calibri" w:hAnsi="Calibri" w:cs="Calibri"/>
          <w:noProof/>
          <w:szCs w:val="24"/>
        </w:rPr>
        <w:tab/>
        <w:t>US Food and Drug Administration. Digital Health Innovation Action Plan. 2017. https://www.fda.gov/media/106331/download.</w:t>
      </w:r>
    </w:p>
    <w:p w14:paraId="1F4D877E" w14:textId="77777777" w:rsidR="00556A5B" w:rsidRPr="00556A5B" w:rsidRDefault="00556A5B" w:rsidP="00556A5B">
      <w:pPr>
        <w:widowControl w:val="0"/>
        <w:autoSpaceDE w:val="0"/>
        <w:autoSpaceDN w:val="0"/>
        <w:adjustRightInd w:val="0"/>
        <w:spacing w:line="240" w:lineRule="auto"/>
        <w:ind w:left="640" w:hanging="640"/>
        <w:rPr>
          <w:rFonts w:ascii="Calibri" w:hAnsi="Calibri" w:cs="Calibri"/>
          <w:noProof/>
          <w:szCs w:val="24"/>
        </w:rPr>
      </w:pPr>
      <w:r w:rsidRPr="00556A5B">
        <w:rPr>
          <w:rFonts w:ascii="Calibri" w:hAnsi="Calibri" w:cs="Calibri"/>
          <w:noProof/>
          <w:szCs w:val="24"/>
        </w:rPr>
        <w:t xml:space="preserve">15. </w:t>
      </w:r>
      <w:r w:rsidRPr="00556A5B">
        <w:rPr>
          <w:rFonts w:ascii="Calibri" w:hAnsi="Calibri" w:cs="Calibri"/>
          <w:noProof/>
          <w:szCs w:val="24"/>
        </w:rPr>
        <w:tab/>
        <w:t xml:space="preserve">Wickramasinghe N, Bodendorf F, eds. </w:t>
      </w:r>
      <w:r w:rsidRPr="00556A5B">
        <w:rPr>
          <w:rFonts w:ascii="Calibri" w:hAnsi="Calibri" w:cs="Calibri"/>
          <w:i/>
          <w:iCs/>
          <w:noProof/>
          <w:szCs w:val="24"/>
        </w:rPr>
        <w:t>Delivering Superior Health and Wellness Management with IoT and Analytics</w:t>
      </w:r>
      <w:r w:rsidRPr="00556A5B">
        <w:rPr>
          <w:rFonts w:ascii="Calibri" w:hAnsi="Calibri" w:cs="Calibri"/>
          <w:noProof/>
          <w:szCs w:val="24"/>
        </w:rPr>
        <w:t>. Springer; 2020. doi:10.1007/978-3-030-17347-0</w:t>
      </w:r>
    </w:p>
    <w:p w14:paraId="7C539D79" w14:textId="77777777" w:rsidR="00556A5B" w:rsidRPr="00556A5B" w:rsidRDefault="00556A5B" w:rsidP="00556A5B">
      <w:pPr>
        <w:widowControl w:val="0"/>
        <w:autoSpaceDE w:val="0"/>
        <w:autoSpaceDN w:val="0"/>
        <w:adjustRightInd w:val="0"/>
        <w:spacing w:line="240" w:lineRule="auto"/>
        <w:ind w:left="640" w:hanging="640"/>
        <w:rPr>
          <w:rFonts w:ascii="Calibri" w:hAnsi="Calibri" w:cs="Calibri"/>
          <w:noProof/>
          <w:szCs w:val="24"/>
        </w:rPr>
      </w:pPr>
      <w:r w:rsidRPr="00556A5B">
        <w:rPr>
          <w:rFonts w:ascii="Calibri" w:hAnsi="Calibri" w:cs="Calibri"/>
          <w:noProof/>
          <w:szCs w:val="24"/>
        </w:rPr>
        <w:t xml:space="preserve">16. </w:t>
      </w:r>
      <w:r w:rsidRPr="00556A5B">
        <w:rPr>
          <w:rFonts w:ascii="Calibri" w:hAnsi="Calibri" w:cs="Calibri"/>
          <w:noProof/>
          <w:szCs w:val="24"/>
        </w:rPr>
        <w:tab/>
        <w:t xml:space="preserve">Onik MFA, Fielt E, Gable GG. Complex Adaptive Systems Theory in Information Systems Research - A Systematic Literature Review. In: Ling SC, Bahri S, Finnegan P, eds. </w:t>
      </w:r>
      <w:r w:rsidRPr="00556A5B">
        <w:rPr>
          <w:rFonts w:ascii="Calibri" w:hAnsi="Calibri" w:cs="Calibri"/>
          <w:i/>
          <w:iCs/>
          <w:noProof/>
          <w:szCs w:val="24"/>
        </w:rPr>
        <w:t>Pacific Asia Conference on Information Systems (PACIS)</w:t>
      </w:r>
      <w:r w:rsidRPr="00556A5B">
        <w:rPr>
          <w:rFonts w:ascii="Calibri" w:hAnsi="Calibri" w:cs="Calibri"/>
          <w:noProof/>
          <w:szCs w:val="24"/>
        </w:rPr>
        <w:t>. ; 2017:1-14. https://eprints.qut.edu.au/111589/1/pacis - 2017 - Complex Adaptive Systems Theory in Information Systems Research - A Systematic Literature Review.pdf.</w:t>
      </w:r>
    </w:p>
    <w:p w14:paraId="2ECD2DB5" w14:textId="77777777" w:rsidR="00556A5B" w:rsidRPr="00556A5B" w:rsidRDefault="00556A5B" w:rsidP="00556A5B">
      <w:pPr>
        <w:widowControl w:val="0"/>
        <w:autoSpaceDE w:val="0"/>
        <w:autoSpaceDN w:val="0"/>
        <w:adjustRightInd w:val="0"/>
        <w:spacing w:line="240" w:lineRule="auto"/>
        <w:ind w:left="640" w:hanging="640"/>
        <w:rPr>
          <w:rFonts w:ascii="Calibri" w:hAnsi="Calibri" w:cs="Calibri"/>
          <w:noProof/>
          <w:szCs w:val="24"/>
        </w:rPr>
      </w:pPr>
      <w:r w:rsidRPr="00556A5B">
        <w:rPr>
          <w:rFonts w:ascii="Calibri" w:hAnsi="Calibri" w:cs="Calibri"/>
          <w:noProof/>
          <w:szCs w:val="24"/>
        </w:rPr>
        <w:t xml:space="preserve">17. </w:t>
      </w:r>
      <w:r w:rsidRPr="00556A5B">
        <w:rPr>
          <w:rFonts w:ascii="Calibri" w:hAnsi="Calibri" w:cs="Calibri"/>
          <w:noProof/>
          <w:szCs w:val="24"/>
        </w:rPr>
        <w:tab/>
        <w:t xml:space="preserve">Aanestad M, Grisot M, Hanseth O, Vassilakopoulou P. </w:t>
      </w:r>
      <w:r w:rsidRPr="00556A5B">
        <w:rPr>
          <w:rFonts w:ascii="Calibri" w:hAnsi="Calibri" w:cs="Calibri"/>
          <w:i/>
          <w:iCs/>
          <w:noProof/>
          <w:szCs w:val="24"/>
        </w:rPr>
        <w:t>Information Infrastructures within European Health Care: Working with the Installed Base</w:t>
      </w:r>
      <w:r w:rsidRPr="00556A5B">
        <w:rPr>
          <w:rFonts w:ascii="Calibri" w:hAnsi="Calibri" w:cs="Calibri"/>
          <w:noProof/>
          <w:szCs w:val="24"/>
        </w:rPr>
        <w:t>. Springer; 2017. doi:10.1007/978-3-319-51020-0</w:t>
      </w:r>
    </w:p>
    <w:p w14:paraId="105F513F" w14:textId="77777777" w:rsidR="00556A5B" w:rsidRPr="00556A5B" w:rsidRDefault="00556A5B" w:rsidP="00556A5B">
      <w:pPr>
        <w:widowControl w:val="0"/>
        <w:autoSpaceDE w:val="0"/>
        <w:autoSpaceDN w:val="0"/>
        <w:adjustRightInd w:val="0"/>
        <w:spacing w:line="240" w:lineRule="auto"/>
        <w:ind w:left="640" w:hanging="640"/>
        <w:rPr>
          <w:rFonts w:ascii="Calibri" w:hAnsi="Calibri" w:cs="Calibri"/>
          <w:noProof/>
          <w:szCs w:val="24"/>
        </w:rPr>
      </w:pPr>
      <w:r w:rsidRPr="00556A5B">
        <w:rPr>
          <w:rFonts w:ascii="Calibri" w:hAnsi="Calibri" w:cs="Calibri"/>
          <w:noProof/>
          <w:szCs w:val="24"/>
        </w:rPr>
        <w:t xml:space="preserve">18. </w:t>
      </w:r>
      <w:r w:rsidRPr="00556A5B">
        <w:rPr>
          <w:rFonts w:ascii="Calibri" w:hAnsi="Calibri" w:cs="Calibri"/>
          <w:noProof/>
          <w:szCs w:val="24"/>
        </w:rPr>
        <w:tab/>
        <w:t xml:space="preserve">Heeks R. Health information systems: Failure, success and improvisation. </w:t>
      </w:r>
      <w:r w:rsidRPr="00556A5B">
        <w:rPr>
          <w:rFonts w:ascii="Calibri" w:hAnsi="Calibri" w:cs="Calibri"/>
          <w:i/>
          <w:iCs/>
          <w:noProof/>
          <w:szCs w:val="24"/>
        </w:rPr>
        <w:t>Int J Med Inform</w:t>
      </w:r>
      <w:r w:rsidRPr="00556A5B">
        <w:rPr>
          <w:rFonts w:ascii="Calibri" w:hAnsi="Calibri" w:cs="Calibri"/>
          <w:noProof/>
          <w:szCs w:val="24"/>
        </w:rPr>
        <w:t>. 2006;75(2):125-137. doi:10.1016/j.ijmedinf.2005.07.024</w:t>
      </w:r>
    </w:p>
    <w:p w14:paraId="33BCA538" w14:textId="77777777" w:rsidR="00556A5B" w:rsidRPr="00556A5B" w:rsidRDefault="00556A5B" w:rsidP="00556A5B">
      <w:pPr>
        <w:widowControl w:val="0"/>
        <w:autoSpaceDE w:val="0"/>
        <w:autoSpaceDN w:val="0"/>
        <w:adjustRightInd w:val="0"/>
        <w:spacing w:line="240" w:lineRule="auto"/>
        <w:ind w:left="640" w:hanging="640"/>
        <w:rPr>
          <w:rFonts w:ascii="Calibri" w:hAnsi="Calibri" w:cs="Calibri"/>
          <w:noProof/>
          <w:szCs w:val="24"/>
        </w:rPr>
      </w:pPr>
      <w:r w:rsidRPr="00556A5B">
        <w:rPr>
          <w:rFonts w:ascii="Calibri" w:hAnsi="Calibri" w:cs="Calibri"/>
          <w:noProof/>
          <w:szCs w:val="24"/>
        </w:rPr>
        <w:t xml:space="preserve">19. </w:t>
      </w:r>
      <w:r w:rsidRPr="00556A5B">
        <w:rPr>
          <w:rFonts w:ascii="Calibri" w:hAnsi="Calibri" w:cs="Calibri"/>
          <w:noProof/>
          <w:szCs w:val="24"/>
        </w:rPr>
        <w:tab/>
        <w:t xml:space="preserve">Markus ML. Technochange management: Using IT to drive organizational change. </w:t>
      </w:r>
      <w:r w:rsidRPr="00556A5B">
        <w:rPr>
          <w:rFonts w:ascii="Calibri" w:hAnsi="Calibri" w:cs="Calibri"/>
          <w:i/>
          <w:iCs/>
          <w:noProof/>
          <w:szCs w:val="24"/>
        </w:rPr>
        <w:t>J Inf Technol</w:t>
      </w:r>
      <w:r w:rsidRPr="00556A5B">
        <w:rPr>
          <w:rFonts w:ascii="Calibri" w:hAnsi="Calibri" w:cs="Calibri"/>
          <w:noProof/>
          <w:szCs w:val="24"/>
        </w:rPr>
        <w:t>. 2004;19(1):4-20. doi:10.1057/palgrave.jit.2000002</w:t>
      </w:r>
    </w:p>
    <w:p w14:paraId="671B2C2F" w14:textId="77777777" w:rsidR="00556A5B" w:rsidRPr="00556A5B" w:rsidRDefault="00556A5B" w:rsidP="00556A5B">
      <w:pPr>
        <w:widowControl w:val="0"/>
        <w:autoSpaceDE w:val="0"/>
        <w:autoSpaceDN w:val="0"/>
        <w:adjustRightInd w:val="0"/>
        <w:spacing w:line="240" w:lineRule="auto"/>
        <w:ind w:left="640" w:hanging="640"/>
        <w:rPr>
          <w:rFonts w:ascii="Calibri" w:hAnsi="Calibri" w:cs="Calibri"/>
          <w:noProof/>
          <w:szCs w:val="24"/>
        </w:rPr>
      </w:pPr>
      <w:r w:rsidRPr="00556A5B">
        <w:rPr>
          <w:rFonts w:ascii="Calibri" w:hAnsi="Calibri" w:cs="Calibri"/>
          <w:noProof/>
          <w:szCs w:val="24"/>
        </w:rPr>
        <w:t xml:space="preserve">20. </w:t>
      </w:r>
      <w:r w:rsidRPr="00556A5B">
        <w:rPr>
          <w:rFonts w:ascii="Calibri" w:hAnsi="Calibri" w:cs="Calibri"/>
          <w:noProof/>
          <w:szCs w:val="24"/>
        </w:rPr>
        <w:tab/>
        <w:t xml:space="preserve">Johnson OA. General System Theory and the Use of Process Mining to Improve Care Pathways. In: Scott P, de Keizer NF, Georgiou A, eds. </w:t>
      </w:r>
      <w:r w:rsidRPr="00556A5B">
        <w:rPr>
          <w:rFonts w:ascii="Calibri" w:hAnsi="Calibri" w:cs="Calibri"/>
          <w:i/>
          <w:iCs/>
          <w:noProof/>
          <w:szCs w:val="24"/>
        </w:rPr>
        <w:t>Applied Interdisciplinary Theory in Health Informatics: A Knowledge Base for Practitioners</w:t>
      </w:r>
      <w:r w:rsidRPr="00556A5B">
        <w:rPr>
          <w:rFonts w:ascii="Calibri" w:hAnsi="Calibri" w:cs="Calibri"/>
          <w:noProof/>
          <w:szCs w:val="24"/>
        </w:rPr>
        <w:t>. IOS Press; 2019:11-22. doi:10.3233/SHTI1263</w:t>
      </w:r>
    </w:p>
    <w:p w14:paraId="187AF4EC" w14:textId="77777777" w:rsidR="00556A5B" w:rsidRPr="00556A5B" w:rsidRDefault="00556A5B" w:rsidP="00556A5B">
      <w:pPr>
        <w:widowControl w:val="0"/>
        <w:autoSpaceDE w:val="0"/>
        <w:autoSpaceDN w:val="0"/>
        <w:adjustRightInd w:val="0"/>
        <w:spacing w:line="240" w:lineRule="auto"/>
        <w:ind w:left="640" w:hanging="640"/>
        <w:rPr>
          <w:rFonts w:ascii="Calibri" w:hAnsi="Calibri" w:cs="Calibri"/>
          <w:noProof/>
          <w:szCs w:val="24"/>
        </w:rPr>
      </w:pPr>
      <w:r w:rsidRPr="00556A5B">
        <w:rPr>
          <w:rFonts w:ascii="Calibri" w:hAnsi="Calibri" w:cs="Calibri"/>
          <w:noProof/>
          <w:szCs w:val="24"/>
        </w:rPr>
        <w:t xml:space="preserve">21. </w:t>
      </w:r>
      <w:r w:rsidRPr="00556A5B">
        <w:rPr>
          <w:rFonts w:ascii="Calibri" w:hAnsi="Calibri" w:cs="Calibri"/>
          <w:noProof/>
          <w:szCs w:val="24"/>
        </w:rPr>
        <w:tab/>
        <w:t xml:space="preserve">Parvizi N, Woods K. Regulation of medicines and medical devices: Contrasts and similarities. </w:t>
      </w:r>
      <w:r w:rsidRPr="00556A5B">
        <w:rPr>
          <w:rFonts w:ascii="Calibri" w:hAnsi="Calibri" w:cs="Calibri"/>
          <w:i/>
          <w:iCs/>
          <w:noProof/>
          <w:szCs w:val="24"/>
        </w:rPr>
        <w:t>Clin Med J R Coll Physicians London</w:t>
      </w:r>
      <w:r w:rsidRPr="00556A5B">
        <w:rPr>
          <w:rFonts w:ascii="Calibri" w:hAnsi="Calibri" w:cs="Calibri"/>
          <w:noProof/>
          <w:szCs w:val="24"/>
        </w:rPr>
        <w:t>. 2014;14(1):6-12. doi:10.7861/clinmedicine.14-1-6</w:t>
      </w:r>
    </w:p>
    <w:p w14:paraId="4012C026" w14:textId="77777777" w:rsidR="00556A5B" w:rsidRPr="00556A5B" w:rsidRDefault="00556A5B" w:rsidP="00556A5B">
      <w:pPr>
        <w:widowControl w:val="0"/>
        <w:autoSpaceDE w:val="0"/>
        <w:autoSpaceDN w:val="0"/>
        <w:adjustRightInd w:val="0"/>
        <w:spacing w:line="240" w:lineRule="auto"/>
        <w:ind w:left="640" w:hanging="640"/>
        <w:rPr>
          <w:rFonts w:ascii="Calibri" w:hAnsi="Calibri" w:cs="Calibri"/>
          <w:noProof/>
          <w:szCs w:val="24"/>
        </w:rPr>
      </w:pPr>
      <w:r w:rsidRPr="00556A5B">
        <w:rPr>
          <w:rFonts w:ascii="Calibri" w:hAnsi="Calibri" w:cs="Calibri"/>
          <w:noProof/>
          <w:szCs w:val="24"/>
        </w:rPr>
        <w:t xml:space="preserve">22. </w:t>
      </w:r>
      <w:r w:rsidRPr="00556A5B">
        <w:rPr>
          <w:rFonts w:ascii="Calibri" w:hAnsi="Calibri" w:cs="Calibri"/>
          <w:noProof/>
          <w:szCs w:val="24"/>
        </w:rPr>
        <w:tab/>
        <w:t xml:space="preserve">Banerjee A. Digital health interventions and inequalities: The case for a new paradigm. </w:t>
      </w:r>
      <w:r w:rsidRPr="00556A5B">
        <w:rPr>
          <w:rFonts w:ascii="Calibri" w:hAnsi="Calibri" w:cs="Calibri"/>
          <w:i/>
          <w:iCs/>
          <w:noProof/>
          <w:szCs w:val="24"/>
        </w:rPr>
        <w:t>BMJ Evidence-Based Med</w:t>
      </w:r>
      <w:r w:rsidRPr="00556A5B">
        <w:rPr>
          <w:rFonts w:ascii="Calibri" w:hAnsi="Calibri" w:cs="Calibri"/>
          <w:noProof/>
          <w:szCs w:val="24"/>
        </w:rPr>
        <w:t>. 2019;2:2-5. doi:10.1136/bmjebm-2019-111282</w:t>
      </w:r>
    </w:p>
    <w:p w14:paraId="2A625769" w14:textId="77777777" w:rsidR="00556A5B" w:rsidRPr="00556A5B" w:rsidRDefault="00556A5B" w:rsidP="00556A5B">
      <w:pPr>
        <w:widowControl w:val="0"/>
        <w:autoSpaceDE w:val="0"/>
        <w:autoSpaceDN w:val="0"/>
        <w:adjustRightInd w:val="0"/>
        <w:spacing w:line="240" w:lineRule="auto"/>
        <w:ind w:left="640" w:hanging="640"/>
        <w:rPr>
          <w:rFonts w:ascii="Calibri" w:hAnsi="Calibri" w:cs="Calibri"/>
          <w:noProof/>
          <w:szCs w:val="24"/>
        </w:rPr>
      </w:pPr>
      <w:r w:rsidRPr="00556A5B">
        <w:rPr>
          <w:rFonts w:ascii="Calibri" w:hAnsi="Calibri" w:cs="Calibri"/>
          <w:noProof/>
          <w:szCs w:val="24"/>
        </w:rPr>
        <w:t xml:space="preserve">23. </w:t>
      </w:r>
      <w:r w:rsidRPr="00556A5B">
        <w:rPr>
          <w:rFonts w:ascii="Calibri" w:hAnsi="Calibri" w:cs="Calibri"/>
          <w:noProof/>
          <w:szCs w:val="24"/>
        </w:rPr>
        <w:tab/>
        <w:t xml:space="preserve">Jenkins DA, Sperrin M, Martin GP, Peek N. Dynamic models to predict health outcomes: current status and methodological challenges. </w:t>
      </w:r>
      <w:r w:rsidRPr="00556A5B">
        <w:rPr>
          <w:rFonts w:ascii="Calibri" w:hAnsi="Calibri" w:cs="Calibri"/>
          <w:i/>
          <w:iCs/>
          <w:noProof/>
          <w:szCs w:val="24"/>
        </w:rPr>
        <w:t>Diagnostic Progn Res</w:t>
      </w:r>
      <w:r w:rsidRPr="00556A5B">
        <w:rPr>
          <w:rFonts w:ascii="Calibri" w:hAnsi="Calibri" w:cs="Calibri"/>
          <w:noProof/>
          <w:szCs w:val="24"/>
        </w:rPr>
        <w:t>. 2018;2(1):1-9. doi:10.1186/s41512-018-0045-2</w:t>
      </w:r>
    </w:p>
    <w:p w14:paraId="19C01650" w14:textId="77777777" w:rsidR="00556A5B" w:rsidRPr="00556A5B" w:rsidRDefault="00556A5B" w:rsidP="00556A5B">
      <w:pPr>
        <w:widowControl w:val="0"/>
        <w:autoSpaceDE w:val="0"/>
        <w:autoSpaceDN w:val="0"/>
        <w:adjustRightInd w:val="0"/>
        <w:spacing w:line="240" w:lineRule="auto"/>
        <w:ind w:left="640" w:hanging="640"/>
        <w:rPr>
          <w:rFonts w:ascii="Calibri" w:hAnsi="Calibri" w:cs="Calibri"/>
          <w:noProof/>
          <w:szCs w:val="24"/>
        </w:rPr>
      </w:pPr>
      <w:r w:rsidRPr="00556A5B">
        <w:rPr>
          <w:rFonts w:ascii="Calibri" w:hAnsi="Calibri" w:cs="Calibri"/>
          <w:noProof/>
          <w:szCs w:val="24"/>
        </w:rPr>
        <w:t xml:space="preserve">24. </w:t>
      </w:r>
      <w:r w:rsidRPr="00556A5B">
        <w:rPr>
          <w:rFonts w:ascii="Calibri" w:hAnsi="Calibri" w:cs="Calibri"/>
          <w:noProof/>
          <w:szCs w:val="24"/>
        </w:rPr>
        <w:tab/>
        <w:t xml:space="preserve">Leveson NG. Software Safety: Why, What, and How. </w:t>
      </w:r>
      <w:r w:rsidRPr="00556A5B">
        <w:rPr>
          <w:rFonts w:ascii="Calibri" w:hAnsi="Calibri" w:cs="Calibri"/>
          <w:i/>
          <w:iCs/>
          <w:noProof/>
          <w:szCs w:val="24"/>
        </w:rPr>
        <w:t>Comput Surv</w:t>
      </w:r>
      <w:r w:rsidRPr="00556A5B">
        <w:rPr>
          <w:rFonts w:ascii="Calibri" w:hAnsi="Calibri" w:cs="Calibri"/>
          <w:noProof/>
          <w:szCs w:val="24"/>
        </w:rPr>
        <w:t>. 1986;18(2).</w:t>
      </w:r>
    </w:p>
    <w:p w14:paraId="7924B341" w14:textId="77777777" w:rsidR="00556A5B" w:rsidRPr="00556A5B" w:rsidRDefault="00556A5B" w:rsidP="00556A5B">
      <w:pPr>
        <w:widowControl w:val="0"/>
        <w:autoSpaceDE w:val="0"/>
        <w:autoSpaceDN w:val="0"/>
        <w:adjustRightInd w:val="0"/>
        <w:spacing w:line="240" w:lineRule="auto"/>
        <w:ind w:left="640" w:hanging="640"/>
        <w:rPr>
          <w:rFonts w:ascii="Calibri" w:hAnsi="Calibri" w:cs="Calibri"/>
          <w:noProof/>
          <w:szCs w:val="24"/>
        </w:rPr>
      </w:pPr>
      <w:r w:rsidRPr="00556A5B">
        <w:rPr>
          <w:rFonts w:ascii="Calibri" w:hAnsi="Calibri" w:cs="Calibri"/>
          <w:noProof/>
          <w:szCs w:val="24"/>
        </w:rPr>
        <w:t xml:space="preserve">25. </w:t>
      </w:r>
      <w:r w:rsidRPr="00556A5B">
        <w:rPr>
          <w:rFonts w:ascii="Calibri" w:hAnsi="Calibri" w:cs="Calibri"/>
          <w:noProof/>
          <w:szCs w:val="24"/>
        </w:rPr>
        <w:tab/>
        <w:t xml:space="preserve">Pilotto A, Boi R, Petermans J. Technology in geriatrics. </w:t>
      </w:r>
      <w:r w:rsidRPr="00556A5B">
        <w:rPr>
          <w:rFonts w:ascii="Calibri" w:hAnsi="Calibri" w:cs="Calibri"/>
          <w:i/>
          <w:iCs/>
          <w:noProof/>
          <w:szCs w:val="24"/>
        </w:rPr>
        <w:t>Age Ageing</w:t>
      </w:r>
      <w:r w:rsidRPr="00556A5B">
        <w:rPr>
          <w:rFonts w:ascii="Calibri" w:hAnsi="Calibri" w:cs="Calibri"/>
          <w:noProof/>
          <w:szCs w:val="24"/>
        </w:rPr>
        <w:t>. 2018;47(6):771-774. doi:10.1093/ageing/afy026</w:t>
      </w:r>
    </w:p>
    <w:p w14:paraId="0FFDCDA9" w14:textId="77777777" w:rsidR="00556A5B" w:rsidRPr="00556A5B" w:rsidRDefault="00556A5B" w:rsidP="00556A5B">
      <w:pPr>
        <w:widowControl w:val="0"/>
        <w:autoSpaceDE w:val="0"/>
        <w:autoSpaceDN w:val="0"/>
        <w:adjustRightInd w:val="0"/>
        <w:spacing w:line="240" w:lineRule="auto"/>
        <w:ind w:left="640" w:hanging="640"/>
        <w:rPr>
          <w:rFonts w:ascii="Calibri" w:hAnsi="Calibri" w:cs="Calibri"/>
          <w:noProof/>
          <w:szCs w:val="24"/>
        </w:rPr>
      </w:pPr>
      <w:r w:rsidRPr="00556A5B">
        <w:rPr>
          <w:rFonts w:ascii="Calibri" w:hAnsi="Calibri" w:cs="Calibri"/>
          <w:noProof/>
          <w:szCs w:val="24"/>
        </w:rPr>
        <w:t xml:space="preserve">26. </w:t>
      </w:r>
      <w:r w:rsidRPr="00556A5B">
        <w:rPr>
          <w:rFonts w:ascii="Calibri" w:hAnsi="Calibri" w:cs="Calibri"/>
          <w:noProof/>
          <w:szCs w:val="24"/>
        </w:rPr>
        <w:tab/>
        <w:t xml:space="preserve">Wismar M, Palm W, Figueras J, Ernst K, van Ginneken E. </w:t>
      </w:r>
      <w:r w:rsidRPr="00556A5B">
        <w:rPr>
          <w:rFonts w:ascii="Calibri" w:hAnsi="Calibri" w:cs="Calibri"/>
          <w:i/>
          <w:iCs/>
          <w:noProof/>
          <w:szCs w:val="24"/>
        </w:rPr>
        <w:t>Cross-Border Health Care in the European Union: Mapping and Analysing Practices and Policies</w:t>
      </w:r>
      <w:r w:rsidRPr="00556A5B">
        <w:rPr>
          <w:rFonts w:ascii="Calibri" w:hAnsi="Calibri" w:cs="Calibri"/>
          <w:noProof/>
          <w:szCs w:val="24"/>
        </w:rPr>
        <w:t>. Copenhagen: WHO Europe; 2011. https://apps.who.int/iris/bitstream/handle/10665/327961/9789289002219-eng.pdf.</w:t>
      </w:r>
    </w:p>
    <w:p w14:paraId="16C7886A" w14:textId="77777777" w:rsidR="00556A5B" w:rsidRPr="00556A5B" w:rsidRDefault="00556A5B" w:rsidP="00556A5B">
      <w:pPr>
        <w:widowControl w:val="0"/>
        <w:autoSpaceDE w:val="0"/>
        <w:autoSpaceDN w:val="0"/>
        <w:adjustRightInd w:val="0"/>
        <w:spacing w:line="240" w:lineRule="auto"/>
        <w:ind w:left="640" w:hanging="640"/>
        <w:rPr>
          <w:rFonts w:ascii="Calibri" w:hAnsi="Calibri" w:cs="Calibri"/>
          <w:noProof/>
          <w:szCs w:val="24"/>
        </w:rPr>
      </w:pPr>
      <w:r w:rsidRPr="00556A5B">
        <w:rPr>
          <w:rFonts w:ascii="Calibri" w:hAnsi="Calibri" w:cs="Calibri"/>
          <w:noProof/>
          <w:szCs w:val="24"/>
        </w:rPr>
        <w:t xml:space="preserve">27. </w:t>
      </w:r>
      <w:r w:rsidRPr="00556A5B">
        <w:rPr>
          <w:rFonts w:ascii="Calibri" w:hAnsi="Calibri" w:cs="Calibri"/>
          <w:noProof/>
          <w:szCs w:val="24"/>
        </w:rPr>
        <w:tab/>
        <w:t xml:space="preserve">Gammack J, Hobbs V, Pigott D. </w:t>
      </w:r>
      <w:r w:rsidRPr="00556A5B">
        <w:rPr>
          <w:rFonts w:ascii="Calibri" w:hAnsi="Calibri" w:cs="Calibri"/>
          <w:i/>
          <w:iCs/>
          <w:noProof/>
          <w:szCs w:val="24"/>
        </w:rPr>
        <w:t>The Book of Informatics</w:t>
      </w:r>
      <w:r w:rsidRPr="00556A5B">
        <w:rPr>
          <w:rFonts w:ascii="Calibri" w:hAnsi="Calibri" w:cs="Calibri"/>
          <w:noProof/>
          <w:szCs w:val="24"/>
        </w:rPr>
        <w:t>. Cengage Learning; 2011.</w:t>
      </w:r>
    </w:p>
    <w:p w14:paraId="7FC910F0" w14:textId="77777777" w:rsidR="00556A5B" w:rsidRPr="00556A5B" w:rsidRDefault="00556A5B" w:rsidP="00556A5B">
      <w:pPr>
        <w:widowControl w:val="0"/>
        <w:autoSpaceDE w:val="0"/>
        <w:autoSpaceDN w:val="0"/>
        <w:adjustRightInd w:val="0"/>
        <w:spacing w:line="240" w:lineRule="auto"/>
        <w:ind w:left="640" w:hanging="640"/>
        <w:rPr>
          <w:rFonts w:ascii="Calibri" w:hAnsi="Calibri" w:cs="Calibri"/>
          <w:noProof/>
          <w:szCs w:val="24"/>
        </w:rPr>
      </w:pPr>
      <w:r w:rsidRPr="00556A5B">
        <w:rPr>
          <w:rFonts w:ascii="Calibri" w:hAnsi="Calibri" w:cs="Calibri"/>
          <w:noProof/>
          <w:szCs w:val="24"/>
        </w:rPr>
        <w:lastRenderedPageBreak/>
        <w:t xml:space="preserve">28. </w:t>
      </w:r>
      <w:r w:rsidRPr="00556A5B">
        <w:rPr>
          <w:rFonts w:ascii="Calibri" w:hAnsi="Calibri" w:cs="Calibri"/>
          <w:noProof/>
          <w:szCs w:val="24"/>
        </w:rPr>
        <w:tab/>
        <w:t xml:space="preserve">Westrum R. The study of information flow: A personal journey. </w:t>
      </w:r>
      <w:r w:rsidRPr="00556A5B">
        <w:rPr>
          <w:rFonts w:ascii="Calibri" w:hAnsi="Calibri" w:cs="Calibri"/>
          <w:i/>
          <w:iCs/>
          <w:noProof/>
          <w:szCs w:val="24"/>
        </w:rPr>
        <w:t>Saf Sci</w:t>
      </w:r>
      <w:r w:rsidRPr="00556A5B">
        <w:rPr>
          <w:rFonts w:ascii="Calibri" w:hAnsi="Calibri" w:cs="Calibri"/>
          <w:noProof/>
          <w:szCs w:val="24"/>
        </w:rPr>
        <w:t>. 2014;67:58-63. doi:10.1016/j.ssci.2014.01.009</w:t>
      </w:r>
    </w:p>
    <w:p w14:paraId="5F9BBD7F" w14:textId="77777777" w:rsidR="00556A5B" w:rsidRPr="00556A5B" w:rsidRDefault="00556A5B" w:rsidP="00556A5B">
      <w:pPr>
        <w:widowControl w:val="0"/>
        <w:autoSpaceDE w:val="0"/>
        <w:autoSpaceDN w:val="0"/>
        <w:adjustRightInd w:val="0"/>
        <w:spacing w:line="240" w:lineRule="auto"/>
        <w:ind w:left="640" w:hanging="640"/>
        <w:rPr>
          <w:rFonts w:ascii="Calibri" w:hAnsi="Calibri" w:cs="Calibri"/>
          <w:noProof/>
          <w:szCs w:val="24"/>
        </w:rPr>
      </w:pPr>
      <w:r w:rsidRPr="00556A5B">
        <w:rPr>
          <w:rFonts w:ascii="Calibri" w:hAnsi="Calibri" w:cs="Calibri"/>
          <w:noProof/>
          <w:szCs w:val="24"/>
        </w:rPr>
        <w:t xml:space="preserve">29. </w:t>
      </w:r>
      <w:r w:rsidRPr="00556A5B">
        <w:rPr>
          <w:rFonts w:ascii="Calibri" w:hAnsi="Calibri" w:cs="Calibri"/>
          <w:noProof/>
          <w:szCs w:val="24"/>
        </w:rPr>
        <w:tab/>
        <w:t xml:space="preserve">Wang B, Wu C. Safety informatics as a new, promising and sustainable area of safety science in the information age. </w:t>
      </w:r>
      <w:r w:rsidRPr="00556A5B">
        <w:rPr>
          <w:rFonts w:ascii="Calibri" w:hAnsi="Calibri" w:cs="Calibri"/>
          <w:i/>
          <w:iCs/>
          <w:noProof/>
          <w:szCs w:val="24"/>
        </w:rPr>
        <w:t>J Clean Prod</w:t>
      </w:r>
      <w:r w:rsidRPr="00556A5B">
        <w:rPr>
          <w:rFonts w:ascii="Calibri" w:hAnsi="Calibri" w:cs="Calibri"/>
          <w:noProof/>
          <w:szCs w:val="24"/>
        </w:rPr>
        <w:t>. 2020;252:119852. doi:10.1016/j.jclepro.2019.119852</w:t>
      </w:r>
    </w:p>
    <w:p w14:paraId="74C1AA25" w14:textId="77777777" w:rsidR="00556A5B" w:rsidRPr="00556A5B" w:rsidRDefault="00556A5B" w:rsidP="00556A5B">
      <w:pPr>
        <w:widowControl w:val="0"/>
        <w:autoSpaceDE w:val="0"/>
        <w:autoSpaceDN w:val="0"/>
        <w:adjustRightInd w:val="0"/>
        <w:spacing w:line="240" w:lineRule="auto"/>
        <w:ind w:left="640" w:hanging="640"/>
        <w:rPr>
          <w:rFonts w:ascii="Calibri" w:hAnsi="Calibri" w:cs="Calibri"/>
          <w:noProof/>
          <w:szCs w:val="24"/>
        </w:rPr>
      </w:pPr>
      <w:r w:rsidRPr="00556A5B">
        <w:rPr>
          <w:rFonts w:ascii="Calibri" w:hAnsi="Calibri" w:cs="Calibri"/>
          <w:noProof/>
          <w:szCs w:val="24"/>
        </w:rPr>
        <w:t xml:space="preserve">30. </w:t>
      </w:r>
      <w:r w:rsidRPr="00556A5B">
        <w:rPr>
          <w:rFonts w:ascii="Calibri" w:hAnsi="Calibri" w:cs="Calibri"/>
          <w:noProof/>
          <w:szCs w:val="24"/>
        </w:rPr>
        <w:tab/>
        <w:t xml:space="preserve">Wang B, Wu C. The outline of safety informatics. </w:t>
      </w:r>
      <w:r w:rsidRPr="00556A5B">
        <w:rPr>
          <w:rFonts w:ascii="Calibri" w:hAnsi="Calibri" w:cs="Calibri"/>
          <w:i/>
          <w:iCs/>
          <w:noProof/>
          <w:szCs w:val="24"/>
        </w:rPr>
        <w:t>J Intell</w:t>
      </w:r>
      <w:r w:rsidRPr="00556A5B">
        <w:rPr>
          <w:rFonts w:ascii="Calibri" w:hAnsi="Calibri" w:cs="Calibri"/>
          <w:noProof/>
          <w:szCs w:val="24"/>
        </w:rPr>
        <w:t>. 2018;37(2):88e96.</w:t>
      </w:r>
    </w:p>
    <w:p w14:paraId="44A934B1" w14:textId="77777777" w:rsidR="00556A5B" w:rsidRPr="00556A5B" w:rsidRDefault="00556A5B" w:rsidP="00556A5B">
      <w:pPr>
        <w:widowControl w:val="0"/>
        <w:autoSpaceDE w:val="0"/>
        <w:autoSpaceDN w:val="0"/>
        <w:adjustRightInd w:val="0"/>
        <w:spacing w:line="240" w:lineRule="auto"/>
        <w:ind w:left="640" w:hanging="640"/>
        <w:rPr>
          <w:rFonts w:ascii="Calibri" w:hAnsi="Calibri" w:cs="Calibri"/>
          <w:noProof/>
          <w:szCs w:val="24"/>
        </w:rPr>
      </w:pPr>
      <w:r w:rsidRPr="00556A5B">
        <w:rPr>
          <w:rFonts w:ascii="Calibri" w:hAnsi="Calibri" w:cs="Calibri"/>
          <w:noProof/>
          <w:szCs w:val="24"/>
        </w:rPr>
        <w:t xml:space="preserve">31. </w:t>
      </w:r>
      <w:r w:rsidRPr="00556A5B">
        <w:rPr>
          <w:rFonts w:ascii="Calibri" w:hAnsi="Calibri" w:cs="Calibri"/>
          <w:noProof/>
          <w:szCs w:val="24"/>
        </w:rPr>
        <w:tab/>
        <w:t xml:space="preserve">Huang L, Wu C, Wang B, Ouyang Q. A New Paradigm for Accident Investigation and Analysis in the Era of Big Data. </w:t>
      </w:r>
      <w:r w:rsidRPr="00556A5B">
        <w:rPr>
          <w:rFonts w:ascii="Calibri" w:hAnsi="Calibri" w:cs="Calibri"/>
          <w:i/>
          <w:iCs/>
          <w:noProof/>
          <w:szCs w:val="24"/>
        </w:rPr>
        <w:t>Process Saf Prog</w:t>
      </w:r>
      <w:r w:rsidRPr="00556A5B">
        <w:rPr>
          <w:rFonts w:ascii="Calibri" w:hAnsi="Calibri" w:cs="Calibri"/>
          <w:noProof/>
          <w:szCs w:val="24"/>
        </w:rPr>
        <w:t>. 2017;37(1):42-48. doi:10.1002/prs.11898</w:t>
      </w:r>
    </w:p>
    <w:p w14:paraId="2A574FD5" w14:textId="77777777" w:rsidR="00556A5B" w:rsidRPr="00556A5B" w:rsidRDefault="00556A5B" w:rsidP="00556A5B">
      <w:pPr>
        <w:widowControl w:val="0"/>
        <w:autoSpaceDE w:val="0"/>
        <w:autoSpaceDN w:val="0"/>
        <w:adjustRightInd w:val="0"/>
        <w:spacing w:line="240" w:lineRule="auto"/>
        <w:ind w:left="640" w:hanging="640"/>
        <w:rPr>
          <w:rFonts w:ascii="Calibri" w:hAnsi="Calibri" w:cs="Calibri"/>
          <w:noProof/>
          <w:szCs w:val="24"/>
        </w:rPr>
      </w:pPr>
      <w:r w:rsidRPr="00556A5B">
        <w:rPr>
          <w:rFonts w:ascii="Calibri" w:hAnsi="Calibri" w:cs="Calibri"/>
          <w:noProof/>
          <w:szCs w:val="24"/>
        </w:rPr>
        <w:t xml:space="preserve">32. </w:t>
      </w:r>
      <w:r w:rsidRPr="00556A5B">
        <w:rPr>
          <w:rFonts w:ascii="Calibri" w:hAnsi="Calibri" w:cs="Calibri"/>
          <w:noProof/>
          <w:szCs w:val="24"/>
        </w:rPr>
        <w:tab/>
        <w:t xml:space="preserve">Bakken S, Cimino JJ, Hripcsak G. Promoting patient safety and enabling evidence-based practice through informatics. </w:t>
      </w:r>
      <w:r w:rsidRPr="00556A5B">
        <w:rPr>
          <w:rFonts w:ascii="Calibri" w:hAnsi="Calibri" w:cs="Calibri"/>
          <w:i/>
          <w:iCs/>
          <w:noProof/>
          <w:szCs w:val="24"/>
        </w:rPr>
        <w:t>Med Care</w:t>
      </w:r>
      <w:r w:rsidRPr="00556A5B">
        <w:rPr>
          <w:rFonts w:ascii="Calibri" w:hAnsi="Calibri" w:cs="Calibri"/>
          <w:noProof/>
          <w:szCs w:val="24"/>
        </w:rPr>
        <w:t>. 2004;42(2 Suppl):49-56. doi:10.1097/01.mlr.0000109125.00113.f4</w:t>
      </w:r>
    </w:p>
    <w:p w14:paraId="729E5693" w14:textId="77777777" w:rsidR="00556A5B" w:rsidRPr="00556A5B" w:rsidRDefault="00556A5B" w:rsidP="00556A5B">
      <w:pPr>
        <w:widowControl w:val="0"/>
        <w:autoSpaceDE w:val="0"/>
        <w:autoSpaceDN w:val="0"/>
        <w:adjustRightInd w:val="0"/>
        <w:spacing w:line="240" w:lineRule="auto"/>
        <w:ind w:left="640" w:hanging="640"/>
        <w:rPr>
          <w:rFonts w:ascii="Calibri" w:hAnsi="Calibri" w:cs="Calibri"/>
          <w:noProof/>
          <w:szCs w:val="24"/>
        </w:rPr>
      </w:pPr>
      <w:r w:rsidRPr="00556A5B">
        <w:rPr>
          <w:rFonts w:ascii="Calibri" w:hAnsi="Calibri" w:cs="Calibri"/>
          <w:noProof/>
          <w:szCs w:val="24"/>
        </w:rPr>
        <w:t xml:space="preserve">33. </w:t>
      </w:r>
      <w:r w:rsidRPr="00556A5B">
        <w:rPr>
          <w:rFonts w:ascii="Calibri" w:hAnsi="Calibri" w:cs="Calibri"/>
          <w:noProof/>
          <w:szCs w:val="24"/>
        </w:rPr>
        <w:tab/>
        <w:t xml:space="preserve">Singh H, Sittig DF. Measuring and improving patient safety through health information technology: The health IT safety framework. </w:t>
      </w:r>
      <w:r w:rsidRPr="00556A5B">
        <w:rPr>
          <w:rFonts w:ascii="Calibri" w:hAnsi="Calibri" w:cs="Calibri"/>
          <w:i/>
          <w:iCs/>
          <w:noProof/>
          <w:szCs w:val="24"/>
        </w:rPr>
        <w:t>BMJ Qual Saf</w:t>
      </w:r>
      <w:r w:rsidRPr="00556A5B">
        <w:rPr>
          <w:rFonts w:ascii="Calibri" w:hAnsi="Calibri" w:cs="Calibri"/>
          <w:noProof/>
          <w:szCs w:val="24"/>
        </w:rPr>
        <w:t>. 2016;25(4):226-232. doi:10.1136/bmjqs-2015-004486</w:t>
      </w:r>
    </w:p>
    <w:p w14:paraId="3F6C2815" w14:textId="77777777" w:rsidR="00556A5B" w:rsidRPr="00556A5B" w:rsidRDefault="00556A5B" w:rsidP="00556A5B">
      <w:pPr>
        <w:widowControl w:val="0"/>
        <w:autoSpaceDE w:val="0"/>
        <w:autoSpaceDN w:val="0"/>
        <w:adjustRightInd w:val="0"/>
        <w:spacing w:line="240" w:lineRule="auto"/>
        <w:ind w:left="640" w:hanging="640"/>
        <w:rPr>
          <w:rFonts w:ascii="Calibri" w:hAnsi="Calibri" w:cs="Calibri"/>
          <w:noProof/>
          <w:szCs w:val="24"/>
        </w:rPr>
      </w:pPr>
      <w:r w:rsidRPr="00556A5B">
        <w:rPr>
          <w:rFonts w:ascii="Calibri" w:hAnsi="Calibri" w:cs="Calibri"/>
          <w:noProof/>
          <w:szCs w:val="24"/>
        </w:rPr>
        <w:t xml:space="preserve">34. </w:t>
      </w:r>
      <w:r w:rsidRPr="00556A5B">
        <w:rPr>
          <w:rFonts w:ascii="Calibri" w:hAnsi="Calibri" w:cs="Calibri"/>
          <w:noProof/>
          <w:szCs w:val="24"/>
        </w:rPr>
        <w:tab/>
        <w:t xml:space="preserve">IMIA WG7. </w:t>
      </w:r>
      <w:r w:rsidRPr="00556A5B">
        <w:rPr>
          <w:rFonts w:ascii="Calibri" w:hAnsi="Calibri" w:cs="Calibri"/>
          <w:i/>
          <w:iCs/>
          <w:noProof/>
          <w:szCs w:val="24"/>
        </w:rPr>
        <w:t>WG7 - IMIA Working Group on Health Informatics for Patient Safety</w:t>
      </w:r>
      <w:r w:rsidRPr="00556A5B">
        <w:rPr>
          <w:rFonts w:ascii="Calibri" w:hAnsi="Calibri" w:cs="Calibri"/>
          <w:noProof/>
          <w:szCs w:val="24"/>
        </w:rPr>
        <w:t>.; 2018.</w:t>
      </w:r>
    </w:p>
    <w:p w14:paraId="334A9003" w14:textId="77777777" w:rsidR="00556A5B" w:rsidRPr="00556A5B" w:rsidRDefault="00556A5B" w:rsidP="00556A5B">
      <w:pPr>
        <w:widowControl w:val="0"/>
        <w:autoSpaceDE w:val="0"/>
        <w:autoSpaceDN w:val="0"/>
        <w:adjustRightInd w:val="0"/>
        <w:spacing w:line="240" w:lineRule="auto"/>
        <w:ind w:left="640" w:hanging="640"/>
        <w:rPr>
          <w:rFonts w:ascii="Calibri" w:hAnsi="Calibri" w:cs="Calibri"/>
          <w:noProof/>
          <w:szCs w:val="24"/>
        </w:rPr>
      </w:pPr>
      <w:r w:rsidRPr="00556A5B">
        <w:rPr>
          <w:rFonts w:ascii="Calibri" w:hAnsi="Calibri" w:cs="Calibri"/>
          <w:noProof/>
          <w:szCs w:val="24"/>
        </w:rPr>
        <w:t xml:space="preserve">35. </w:t>
      </w:r>
      <w:r w:rsidRPr="00556A5B">
        <w:rPr>
          <w:rFonts w:ascii="Calibri" w:hAnsi="Calibri" w:cs="Calibri"/>
          <w:noProof/>
          <w:szCs w:val="24"/>
        </w:rPr>
        <w:tab/>
        <w:t xml:space="preserve">Glikson E, Woolley AW. Human Trust in Artificial Intelligence: Review of Empirical Research. </w:t>
      </w:r>
      <w:r w:rsidRPr="00556A5B">
        <w:rPr>
          <w:rFonts w:ascii="Calibri" w:hAnsi="Calibri" w:cs="Calibri"/>
          <w:i/>
          <w:iCs/>
          <w:noProof/>
          <w:szCs w:val="24"/>
        </w:rPr>
        <w:t>Acad Manag Ann</w:t>
      </w:r>
      <w:r w:rsidRPr="00556A5B">
        <w:rPr>
          <w:rFonts w:ascii="Calibri" w:hAnsi="Calibri" w:cs="Calibri"/>
          <w:noProof/>
          <w:szCs w:val="24"/>
        </w:rPr>
        <w:t>. 2020. doi:10.5465/annals.2018.0057</w:t>
      </w:r>
    </w:p>
    <w:p w14:paraId="4E838986" w14:textId="77777777" w:rsidR="00556A5B" w:rsidRPr="00556A5B" w:rsidRDefault="00556A5B" w:rsidP="00556A5B">
      <w:pPr>
        <w:widowControl w:val="0"/>
        <w:autoSpaceDE w:val="0"/>
        <w:autoSpaceDN w:val="0"/>
        <w:adjustRightInd w:val="0"/>
        <w:spacing w:line="240" w:lineRule="auto"/>
        <w:ind w:left="640" w:hanging="640"/>
        <w:rPr>
          <w:rFonts w:ascii="Calibri" w:hAnsi="Calibri" w:cs="Calibri"/>
          <w:noProof/>
          <w:szCs w:val="24"/>
        </w:rPr>
      </w:pPr>
      <w:r w:rsidRPr="00556A5B">
        <w:rPr>
          <w:rFonts w:ascii="Calibri" w:hAnsi="Calibri" w:cs="Calibri"/>
          <w:noProof/>
          <w:szCs w:val="24"/>
        </w:rPr>
        <w:t xml:space="preserve">36. </w:t>
      </w:r>
      <w:r w:rsidRPr="00556A5B">
        <w:rPr>
          <w:rFonts w:ascii="Calibri" w:hAnsi="Calibri" w:cs="Calibri"/>
          <w:noProof/>
          <w:szCs w:val="24"/>
        </w:rPr>
        <w:tab/>
        <w:t xml:space="preserve">Bishop P, Bloomfield R. A Methodology for Safety Case Development. </w:t>
      </w:r>
      <w:r w:rsidRPr="00556A5B">
        <w:rPr>
          <w:rFonts w:ascii="Calibri" w:hAnsi="Calibri" w:cs="Calibri"/>
          <w:i/>
          <w:iCs/>
          <w:noProof/>
          <w:szCs w:val="24"/>
        </w:rPr>
        <w:t>Saf Reliab</w:t>
      </w:r>
      <w:r w:rsidRPr="00556A5B">
        <w:rPr>
          <w:rFonts w:ascii="Calibri" w:hAnsi="Calibri" w:cs="Calibri"/>
          <w:noProof/>
          <w:szCs w:val="24"/>
        </w:rPr>
        <w:t>. 2000;20(1):34-42. doi:10.1080/09617353.2000.11690698</w:t>
      </w:r>
    </w:p>
    <w:p w14:paraId="273FA9A1" w14:textId="77777777" w:rsidR="00556A5B" w:rsidRPr="00556A5B" w:rsidRDefault="00556A5B" w:rsidP="00556A5B">
      <w:pPr>
        <w:widowControl w:val="0"/>
        <w:autoSpaceDE w:val="0"/>
        <w:autoSpaceDN w:val="0"/>
        <w:adjustRightInd w:val="0"/>
        <w:spacing w:line="240" w:lineRule="auto"/>
        <w:ind w:left="640" w:hanging="640"/>
        <w:rPr>
          <w:rFonts w:ascii="Calibri" w:hAnsi="Calibri" w:cs="Calibri"/>
          <w:noProof/>
          <w:szCs w:val="24"/>
        </w:rPr>
      </w:pPr>
      <w:r w:rsidRPr="00556A5B">
        <w:rPr>
          <w:rFonts w:ascii="Calibri" w:hAnsi="Calibri" w:cs="Calibri"/>
          <w:noProof/>
          <w:szCs w:val="24"/>
        </w:rPr>
        <w:t xml:space="preserve">37. </w:t>
      </w:r>
      <w:r w:rsidRPr="00556A5B">
        <w:rPr>
          <w:rFonts w:ascii="Calibri" w:hAnsi="Calibri" w:cs="Calibri"/>
          <w:noProof/>
          <w:szCs w:val="24"/>
        </w:rPr>
        <w:tab/>
        <w:t xml:space="preserve">Haimes YY. On the Complex Definition of Risk: A Systems-Based Approach. </w:t>
      </w:r>
      <w:r w:rsidRPr="00556A5B">
        <w:rPr>
          <w:rFonts w:ascii="Calibri" w:hAnsi="Calibri" w:cs="Calibri"/>
          <w:i/>
          <w:iCs/>
          <w:noProof/>
          <w:szCs w:val="24"/>
        </w:rPr>
        <w:t>Risk Anal</w:t>
      </w:r>
      <w:r w:rsidRPr="00556A5B">
        <w:rPr>
          <w:rFonts w:ascii="Calibri" w:hAnsi="Calibri" w:cs="Calibri"/>
          <w:noProof/>
          <w:szCs w:val="24"/>
        </w:rPr>
        <w:t>. 2009;29(12). doi:10.1111/j.1539-6924.2009.01310.x</w:t>
      </w:r>
    </w:p>
    <w:p w14:paraId="505B580F" w14:textId="77777777" w:rsidR="00556A5B" w:rsidRPr="00556A5B" w:rsidRDefault="00556A5B" w:rsidP="00556A5B">
      <w:pPr>
        <w:widowControl w:val="0"/>
        <w:autoSpaceDE w:val="0"/>
        <w:autoSpaceDN w:val="0"/>
        <w:adjustRightInd w:val="0"/>
        <w:spacing w:line="240" w:lineRule="auto"/>
        <w:ind w:left="640" w:hanging="640"/>
        <w:rPr>
          <w:rFonts w:ascii="Calibri" w:hAnsi="Calibri" w:cs="Calibri"/>
          <w:noProof/>
          <w:szCs w:val="24"/>
        </w:rPr>
      </w:pPr>
      <w:r w:rsidRPr="00556A5B">
        <w:rPr>
          <w:rFonts w:ascii="Calibri" w:hAnsi="Calibri" w:cs="Calibri"/>
          <w:noProof/>
          <w:szCs w:val="24"/>
        </w:rPr>
        <w:t xml:space="preserve">38. </w:t>
      </w:r>
      <w:r w:rsidRPr="00556A5B">
        <w:rPr>
          <w:rFonts w:ascii="Calibri" w:hAnsi="Calibri" w:cs="Calibri"/>
          <w:noProof/>
          <w:szCs w:val="24"/>
        </w:rPr>
        <w:tab/>
        <w:t xml:space="preserve">Ravitz AD, Sapirstein A, Pham JC, Doyle PA. Systems approach and systems engineering applied to health care: Improving patient safety and health care delivery. </w:t>
      </w:r>
      <w:r w:rsidRPr="00556A5B">
        <w:rPr>
          <w:rFonts w:ascii="Calibri" w:hAnsi="Calibri" w:cs="Calibri"/>
          <w:i/>
          <w:iCs/>
          <w:noProof/>
          <w:szCs w:val="24"/>
        </w:rPr>
        <w:t>Johns Hopkins APL Tech Dig (Applied Phys Lab</w:t>
      </w:r>
      <w:r w:rsidRPr="00556A5B">
        <w:rPr>
          <w:rFonts w:ascii="Calibri" w:hAnsi="Calibri" w:cs="Calibri"/>
          <w:noProof/>
          <w:szCs w:val="24"/>
        </w:rPr>
        <w:t>. 2013;31(4):354-365.</w:t>
      </w:r>
    </w:p>
    <w:p w14:paraId="5B4E17BB" w14:textId="77777777" w:rsidR="00556A5B" w:rsidRPr="00556A5B" w:rsidRDefault="00556A5B" w:rsidP="00556A5B">
      <w:pPr>
        <w:widowControl w:val="0"/>
        <w:autoSpaceDE w:val="0"/>
        <w:autoSpaceDN w:val="0"/>
        <w:adjustRightInd w:val="0"/>
        <w:spacing w:line="240" w:lineRule="auto"/>
        <w:ind w:left="640" w:hanging="640"/>
        <w:rPr>
          <w:rFonts w:ascii="Calibri" w:hAnsi="Calibri" w:cs="Calibri"/>
          <w:noProof/>
          <w:szCs w:val="24"/>
        </w:rPr>
      </w:pPr>
      <w:r w:rsidRPr="00556A5B">
        <w:rPr>
          <w:rFonts w:ascii="Calibri" w:hAnsi="Calibri" w:cs="Calibri"/>
          <w:noProof/>
          <w:szCs w:val="24"/>
        </w:rPr>
        <w:t xml:space="preserve">39. </w:t>
      </w:r>
      <w:r w:rsidRPr="00556A5B">
        <w:rPr>
          <w:rFonts w:ascii="Calibri" w:hAnsi="Calibri" w:cs="Calibri"/>
          <w:noProof/>
          <w:szCs w:val="24"/>
        </w:rPr>
        <w:tab/>
        <w:t xml:space="preserve">Sujan MA, Spurgeon P, Cooke M, Weale A, Debenham P, Cross S. The development of safety cases for healthcare services: Practical experiences, opportunities and challenges. </w:t>
      </w:r>
      <w:r w:rsidRPr="00556A5B">
        <w:rPr>
          <w:rFonts w:ascii="Calibri" w:hAnsi="Calibri" w:cs="Calibri"/>
          <w:i/>
          <w:iCs/>
          <w:noProof/>
          <w:szCs w:val="24"/>
        </w:rPr>
        <w:t>Reliab Eng Syst Saf</w:t>
      </w:r>
      <w:r w:rsidRPr="00556A5B">
        <w:rPr>
          <w:rFonts w:ascii="Calibri" w:hAnsi="Calibri" w:cs="Calibri"/>
          <w:noProof/>
          <w:szCs w:val="24"/>
        </w:rPr>
        <w:t>. 2015;140:200-207. doi:10.1016/j.ress.2015.03.033</w:t>
      </w:r>
    </w:p>
    <w:p w14:paraId="5DF14A6E" w14:textId="77777777" w:rsidR="00556A5B" w:rsidRPr="00556A5B" w:rsidRDefault="00556A5B" w:rsidP="00556A5B">
      <w:pPr>
        <w:widowControl w:val="0"/>
        <w:autoSpaceDE w:val="0"/>
        <w:autoSpaceDN w:val="0"/>
        <w:adjustRightInd w:val="0"/>
        <w:spacing w:line="240" w:lineRule="auto"/>
        <w:ind w:left="640" w:hanging="640"/>
        <w:rPr>
          <w:rFonts w:ascii="Calibri" w:hAnsi="Calibri" w:cs="Calibri"/>
          <w:noProof/>
          <w:szCs w:val="24"/>
        </w:rPr>
      </w:pPr>
      <w:r w:rsidRPr="00556A5B">
        <w:rPr>
          <w:rFonts w:ascii="Calibri" w:hAnsi="Calibri" w:cs="Calibri"/>
          <w:noProof/>
          <w:szCs w:val="24"/>
        </w:rPr>
        <w:t xml:space="preserve">40. </w:t>
      </w:r>
      <w:r w:rsidRPr="00556A5B">
        <w:rPr>
          <w:rFonts w:ascii="Calibri" w:hAnsi="Calibri" w:cs="Calibri"/>
          <w:noProof/>
          <w:szCs w:val="24"/>
        </w:rPr>
        <w:tab/>
        <w:t xml:space="preserve">Habli I, White S, Sujan MA, Harrison S, Ugarte M. What is the safety case for health IT? A study of assurance practices in England. </w:t>
      </w:r>
      <w:r w:rsidRPr="00556A5B">
        <w:rPr>
          <w:rFonts w:ascii="Calibri" w:hAnsi="Calibri" w:cs="Calibri"/>
          <w:i/>
          <w:iCs/>
          <w:noProof/>
          <w:szCs w:val="24"/>
        </w:rPr>
        <w:t>Saf Sci</w:t>
      </w:r>
      <w:r w:rsidRPr="00556A5B">
        <w:rPr>
          <w:rFonts w:ascii="Calibri" w:hAnsi="Calibri" w:cs="Calibri"/>
          <w:noProof/>
          <w:szCs w:val="24"/>
        </w:rPr>
        <w:t>. 2018;110:324-335. doi:10.1016/j.ssci.2018.09.001</w:t>
      </w:r>
    </w:p>
    <w:p w14:paraId="0CC15493" w14:textId="77777777" w:rsidR="00556A5B" w:rsidRPr="00556A5B" w:rsidRDefault="00556A5B" w:rsidP="00556A5B">
      <w:pPr>
        <w:widowControl w:val="0"/>
        <w:autoSpaceDE w:val="0"/>
        <w:autoSpaceDN w:val="0"/>
        <w:adjustRightInd w:val="0"/>
        <w:spacing w:line="240" w:lineRule="auto"/>
        <w:ind w:left="640" w:hanging="640"/>
        <w:rPr>
          <w:rFonts w:ascii="Calibri" w:hAnsi="Calibri" w:cs="Calibri"/>
          <w:noProof/>
          <w:szCs w:val="24"/>
        </w:rPr>
      </w:pPr>
      <w:r w:rsidRPr="00556A5B">
        <w:rPr>
          <w:rFonts w:ascii="Calibri" w:hAnsi="Calibri" w:cs="Calibri"/>
          <w:noProof/>
          <w:szCs w:val="24"/>
        </w:rPr>
        <w:t xml:space="preserve">41. </w:t>
      </w:r>
      <w:r w:rsidRPr="00556A5B">
        <w:rPr>
          <w:rFonts w:ascii="Calibri" w:hAnsi="Calibri" w:cs="Calibri"/>
          <w:noProof/>
          <w:szCs w:val="24"/>
        </w:rPr>
        <w:tab/>
        <w:t xml:space="preserve">Flood M, Habli I. Multi-view safety cases. </w:t>
      </w:r>
      <w:r w:rsidRPr="00556A5B">
        <w:rPr>
          <w:rFonts w:ascii="Calibri" w:hAnsi="Calibri" w:cs="Calibri"/>
          <w:i/>
          <w:iCs/>
          <w:noProof/>
          <w:szCs w:val="24"/>
        </w:rPr>
        <w:t>IET Conf Publ</w:t>
      </w:r>
      <w:r w:rsidRPr="00556A5B">
        <w:rPr>
          <w:rFonts w:ascii="Calibri" w:hAnsi="Calibri" w:cs="Calibri"/>
          <w:noProof/>
          <w:szCs w:val="24"/>
        </w:rPr>
        <w:t>. 2011;2011(578 CP):1-6. doi:10.1049/cp.2011.0260</w:t>
      </w:r>
    </w:p>
    <w:p w14:paraId="6FD6537B" w14:textId="77777777" w:rsidR="00556A5B" w:rsidRPr="00556A5B" w:rsidRDefault="00556A5B" w:rsidP="00556A5B">
      <w:pPr>
        <w:widowControl w:val="0"/>
        <w:autoSpaceDE w:val="0"/>
        <w:autoSpaceDN w:val="0"/>
        <w:adjustRightInd w:val="0"/>
        <w:spacing w:line="240" w:lineRule="auto"/>
        <w:ind w:left="640" w:hanging="640"/>
        <w:rPr>
          <w:rFonts w:ascii="Calibri" w:hAnsi="Calibri" w:cs="Calibri"/>
          <w:noProof/>
          <w:szCs w:val="24"/>
        </w:rPr>
      </w:pPr>
      <w:r w:rsidRPr="00556A5B">
        <w:rPr>
          <w:rFonts w:ascii="Calibri" w:hAnsi="Calibri" w:cs="Calibri"/>
          <w:noProof/>
          <w:szCs w:val="24"/>
        </w:rPr>
        <w:t xml:space="preserve">42. </w:t>
      </w:r>
      <w:r w:rsidRPr="00556A5B">
        <w:rPr>
          <w:rFonts w:ascii="Calibri" w:hAnsi="Calibri" w:cs="Calibri"/>
          <w:noProof/>
          <w:szCs w:val="24"/>
        </w:rPr>
        <w:tab/>
        <w:t xml:space="preserve">Thorne SE, Robinson CA. Reciprocal trust in health care relationships. </w:t>
      </w:r>
      <w:r w:rsidRPr="00556A5B">
        <w:rPr>
          <w:rFonts w:ascii="Calibri" w:hAnsi="Calibri" w:cs="Calibri"/>
          <w:i/>
          <w:iCs/>
          <w:noProof/>
          <w:szCs w:val="24"/>
        </w:rPr>
        <w:t>J Adv Nurs</w:t>
      </w:r>
      <w:r w:rsidRPr="00556A5B">
        <w:rPr>
          <w:rFonts w:ascii="Calibri" w:hAnsi="Calibri" w:cs="Calibri"/>
          <w:noProof/>
          <w:szCs w:val="24"/>
        </w:rPr>
        <w:t>. 1988;13(6):782-789. doi:10.1111/j.1365-2648.1988.tb00570.x</w:t>
      </w:r>
    </w:p>
    <w:p w14:paraId="0C4D8BD9" w14:textId="77777777" w:rsidR="00556A5B" w:rsidRPr="00556A5B" w:rsidRDefault="00556A5B" w:rsidP="00556A5B">
      <w:pPr>
        <w:widowControl w:val="0"/>
        <w:autoSpaceDE w:val="0"/>
        <w:autoSpaceDN w:val="0"/>
        <w:adjustRightInd w:val="0"/>
        <w:spacing w:line="240" w:lineRule="auto"/>
        <w:ind w:left="640" w:hanging="640"/>
        <w:rPr>
          <w:rFonts w:ascii="Calibri" w:hAnsi="Calibri" w:cs="Calibri"/>
          <w:noProof/>
          <w:szCs w:val="24"/>
        </w:rPr>
      </w:pPr>
      <w:r w:rsidRPr="00556A5B">
        <w:rPr>
          <w:rFonts w:ascii="Calibri" w:hAnsi="Calibri" w:cs="Calibri"/>
          <w:noProof/>
          <w:szCs w:val="24"/>
        </w:rPr>
        <w:t xml:space="preserve">43. </w:t>
      </w:r>
      <w:r w:rsidRPr="00556A5B">
        <w:rPr>
          <w:rFonts w:ascii="Calibri" w:hAnsi="Calibri" w:cs="Calibri"/>
          <w:noProof/>
          <w:szCs w:val="24"/>
        </w:rPr>
        <w:tab/>
        <w:t xml:space="preserve">Song J, Zahedi FM. Trust in health infomediaries. </w:t>
      </w:r>
      <w:r w:rsidRPr="00556A5B">
        <w:rPr>
          <w:rFonts w:ascii="Calibri" w:hAnsi="Calibri" w:cs="Calibri"/>
          <w:i/>
          <w:iCs/>
          <w:noProof/>
          <w:szCs w:val="24"/>
        </w:rPr>
        <w:t>Decis Support Syst</w:t>
      </w:r>
      <w:r w:rsidRPr="00556A5B">
        <w:rPr>
          <w:rFonts w:ascii="Calibri" w:hAnsi="Calibri" w:cs="Calibri"/>
          <w:noProof/>
          <w:szCs w:val="24"/>
        </w:rPr>
        <w:t>. 2007;43(2):390-407. doi:10.1016/j.dss.2006.11.011</w:t>
      </w:r>
    </w:p>
    <w:p w14:paraId="15FAC88B" w14:textId="77777777" w:rsidR="00556A5B" w:rsidRPr="00556A5B" w:rsidRDefault="00556A5B" w:rsidP="00556A5B">
      <w:pPr>
        <w:widowControl w:val="0"/>
        <w:autoSpaceDE w:val="0"/>
        <w:autoSpaceDN w:val="0"/>
        <w:adjustRightInd w:val="0"/>
        <w:spacing w:line="240" w:lineRule="auto"/>
        <w:ind w:left="640" w:hanging="640"/>
        <w:rPr>
          <w:rFonts w:ascii="Calibri" w:hAnsi="Calibri" w:cs="Calibri"/>
          <w:noProof/>
          <w:szCs w:val="24"/>
        </w:rPr>
      </w:pPr>
      <w:r w:rsidRPr="00556A5B">
        <w:rPr>
          <w:rFonts w:ascii="Calibri" w:hAnsi="Calibri" w:cs="Calibri"/>
          <w:noProof/>
          <w:szCs w:val="24"/>
        </w:rPr>
        <w:t xml:space="preserve">44. </w:t>
      </w:r>
      <w:r w:rsidRPr="00556A5B">
        <w:rPr>
          <w:rFonts w:ascii="Calibri" w:hAnsi="Calibri" w:cs="Calibri"/>
          <w:noProof/>
          <w:szCs w:val="24"/>
        </w:rPr>
        <w:tab/>
        <w:t xml:space="preserve">Wardle C, Derakhshan H. Information Disorder: Toward an interdisciplinary framework for research and policy making. </w:t>
      </w:r>
      <w:r w:rsidRPr="00556A5B">
        <w:rPr>
          <w:rFonts w:ascii="Calibri" w:hAnsi="Calibri" w:cs="Calibri"/>
          <w:i/>
          <w:iCs/>
          <w:noProof/>
          <w:szCs w:val="24"/>
        </w:rPr>
        <w:t>Rep to Counc Eur</w:t>
      </w:r>
      <w:r w:rsidRPr="00556A5B">
        <w:rPr>
          <w:rFonts w:ascii="Calibri" w:hAnsi="Calibri" w:cs="Calibri"/>
          <w:noProof/>
          <w:szCs w:val="24"/>
        </w:rPr>
        <w:t>. 2017:108. https://rm.coe.int/information-disorder-toward-an-interdisciplinary-framework-for-researc/168076277c.</w:t>
      </w:r>
    </w:p>
    <w:p w14:paraId="50EC45A0" w14:textId="77777777" w:rsidR="00556A5B" w:rsidRPr="00556A5B" w:rsidRDefault="00556A5B" w:rsidP="00556A5B">
      <w:pPr>
        <w:widowControl w:val="0"/>
        <w:autoSpaceDE w:val="0"/>
        <w:autoSpaceDN w:val="0"/>
        <w:adjustRightInd w:val="0"/>
        <w:spacing w:line="240" w:lineRule="auto"/>
        <w:ind w:left="640" w:hanging="640"/>
        <w:rPr>
          <w:rFonts w:ascii="Calibri" w:hAnsi="Calibri" w:cs="Calibri"/>
          <w:noProof/>
          <w:szCs w:val="24"/>
        </w:rPr>
      </w:pPr>
      <w:r w:rsidRPr="00556A5B">
        <w:rPr>
          <w:rFonts w:ascii="Calibri" w:hAnsi="Calibri" w:cs="Calibri"/>
          <w:noProof/>
          <w:szCs w:val="24"/>
        </w:rPr>
        <w:t xml:space="preserve">45. </w:t>
      </w:r>
      <w:r w:rsidRPr="00556A5B">
        <w:rPr>
          <w:rFonts w:ascii="Calibri" w:hAnsi="Calibri" w:cs="Calibri"/>
          <w:noProof/>
          <w:szCs w:val="24"/>
        </w:rPr>
        <w:tab/>
        <w:t xml:space="preserve">Classen D. Medication Safety: Moving from illusion to reality. </w:t>
      </w:r>
      <w:r w:rsidRPr="00556A5B">
        <w:rPr>
          <w:rFonts w:ascii="Calibri" w:hAnsi="Calibri" w:cs="Calibri"/>
          <w:i/>
          <w:iCs/>
          <w:noProof/>
          <w:szCs w:val="24"/>
        </w:rPr>
        <w:t>JAMA</w:t>
      </w:r>
      <w:r w:rsidRPr="00556A5B">
        <w:rPr>
          <w:rFonts w:ascii="Calibri" w:hAnsi="Calibri" w:cs="Calibri"/>
          <w:noProof/>
          <w:szCs w:val="24"/>
        </w:rPr>
        <w:t>. 2003;289(9):1154-1156.</w:t>
      </w:r>
    </w:p>
    <w:p w14:paraId="1337EFC2" w14:textId="77777777" w:rsidR="00556A5B" w:rsidRPr="00556A5B" w:rsidRDefault="00556A5B" w:rsidP="00556A5B">
      <w:pPr>
        <w:widowControl w:val="0"/>
        <w:autoSpaceDE w:val="0"/>
        <w:autoSpaceDN w:val="0"/>
        <w:adjustRightInd w:val="0"/>
        <w:spacing w:line="240" w:lineRule="auto"/>
        <w:ind w:left="640" w:hanging="640"/>
        <w:rPr>
          <w:rFonts w:ascii="Calibri" w:hAnsi="Calibri" w:cs="Calibri"/>
          <w:noProof/>
          <w:szCs w:val="24"/>
        </w:rPr>
      </w:pPr>
      <w:r w:rsidRPr="00556A5B">
        <w:rPr>
          <w:rFonts w:ascii="Calibri" w:hAnsi="Calibri" w:cs="Calibri"/>
          <w:noProof/>
          <w:szCs w:val="24"/>
        </w:rPr>
        <w:t xml:space="preserve">46. </w:t>
      </w:r>
      <w:r w:rsidRPr="00556A5B">
        <w:rPr>
          <w:rFonts w:ascii="Calibri" w:hAnsi="Calibri" w:cs="Calibri"/>
          <w:noProof/>
          <w:szCs w:val="24"/>
        </w:rPr>
        <w:tab/>
        <w:t xml:space="preserve">Siau K, Wang W. Building trust in artificial intelligence, machine learning, and robotics. </w:t>
      </w:r>
      <w:r w:rsidRPr="00556A5B">
        <w:rPr>
          <w:rFonts w:ascii="Calibri" w:hAnsi="Calibri" w:cs="Calibri"/>
          <w:i/>
          <w:iCs/>
          <w:noProof/>
          <w:szCs w:val="24"/>
        </w:rPr>
        <w:t>Cut Bus Technol J</w:t>
      </w:r>
      <w:r w:rsidRPr="00556A5B">
        <w:rPr>
          <w:rFonts w:ascii="Calibri" w:hAnsi="Calibri" w:cs="Calibri"/>
          <w:noProof/>
          <w:szCs w:val="24"/>
        </w:rPr>
        <w:t>. 2018;31(2):47-53.</w:t>
      </w:r>
    </w:p>
    <w:p w14:paraId="63F596C7" w14:textId="77777777" w:rsidR="00556A5B" w:rsidRPr="00556A5B" w:rsidRDefault="00556A5B" w:rsidP="00556A5B">
      <w:pPr>
        <w:widowControl w:val="0"/>
        <w:autoSpaceDE w:val="0"/>
        <w:autoSpaceDN w:val="0"/>
        <w:adjustRightInd w:val="0"/>
        <w:spacing w:line="240" w:lineRule="auto"/>
        <w:ind w:left="640" w:hanging="640"/>
        <w:rPr>
          <w:rFonts w:ascii="Calibri" w:hAnsi="Calibri" w:cs="Calibri"/>
          <w:noProof/>
          <w:szCs w:val="24"/>
        </w:rPr>
      </w:pPr>
      <w:r w:rsidRPr="00556A5B">
        <w:rPr>
          <w:rFonts w:ascii="Calibri" w:hAnsi="Calibri" w:cs="Calibri"/>
          <w:noProof/>
          <w:szCs w:val="24"/>
        </w:rPr>
        <w:lastRenderedPageBreak/>
        <w:t xml:space="preserve">47. </w:t>
      </w:r>
      <w:r w:rsidRPr="00556A5B">
        <w:rPr>
          <w:rFonts w:ascii="Calibri" w:hAnsi="Calibri" w:cs="Calibri"/>
          <w:noProof/>
          <w:szCs w:val="24"/>
        </w:rPr>
        <w:tab/>
        <w:t xml:space="preserve">Amann J, Blasimme A, Vayena E, Frey D, Madai VI. Explainability for artificial intelligence in healthcare: a multidisciplinary perspective. </w:t>
      </w:r>
      <w:r w:rsidRPr="00556A5B">
        <w:rPr>
          <w:rFonts w:ascii="Calibri" w:hAnsi="Calibri" w:cs="Calibri"/>
          <w:i/>
          <w:iCs/>
          <w:noProof/>
          <w:szCs w:val="24"/>
        </w:rPr>
        <w:t>BMC Med Inform Decis Mak</w:t>
      </w:r>
      <w:r w:rsidRPr="00556A5B">
        <w:rPr>
          <w:rFonts w:ascii="Calibri" w:hAnsi="Calibri" w:cs="Calibri"/>
          <w:noProof/>
          <w:szCs w:val="24"/>
        </w:rPr>
        <w:t>. 2020;20(1):1-9. doi:10.1186/s12911-020-01332-6</w:t>
      </w:r>
    </w:p>
    <w:p w14:paraId="5FA63E10" w14:textId="77777777" w:rsidR="00556A5B" w:rsidRPr="00556A5B" w:rsidRDefault="00556A5B" w:rsidP="00556A5B">
      <w:pPr>
        <w:widowControl w:val="0"/>
        <w:autoSpaceDE w:val="0"/>
        <w:autoSpaceDN w:val="0"/>
        <w:adjustRightInd w:val="0"/>
        <w:spacing w:line="240" w:lineRule="auto"/>
        <w:ind w:left="640" w:hanging="640"/>
        <w:rPr>
          <w:rFonts w:ascii="Calibri" w:hAnsi="Calibri" w:cs="Calibri"/>
          <w:noProof/>
          <w:szCs w:val="24"/>
        </w:rPr>
      </w:pPr>
      <w:r w:rsidRPr="00556A5B">
        <w:rPr>
          <w:rFonts w:ascii="Calibri" w:hAnsi="Calibri" w:cs="Calibri"/>
          <w:noProof/>
          <w:szCs w:val="24"/>
        </w:rPr>
        <w:t xml:space="preserve">48. </w:t>
      </w:r>
      <w:r w:rsidRPr="00556A5B">
        <w:rPr>
          <w:rFonts w:ascii="Calibri" w:hAnsi="Calibri" w:cs="Calibri"/>
          <w:noProof/>
          <w:szCs w:val="24"/>
        </w:rPr>
        <w:tab/>
        <w:t xml:space="preserve">McCrorie C, Benn J, Johnson OA, Scantlebury A. Staff expectations for the implementation of an electronic patient record system: A qualitative study Corresponding author. </w:t>
      </w:r>
      <w:r w:rsidRPr="00556A5B">
        <w:rPr>
          <w:rFonts w:ascii="Calibri" w:hAnsi="Calibri" w:cs="Calibri"/>
          <w:i/>
          <w:iCs/>
          <w:noProof/>
          <w:szCs w:val="24"/>
        </w:rPr>
        <w:t>BMC Med Inform Decis Mak</w:t>
      </w:r>
      <w:r w:rsidRPr="00556A5B">
        <w:rPr>
          <w:rFonts w:ascii="Calibri" w:hAnsi="Calibri" w:cs="Calibri"/>
          <w:noProof/>
          <w:szCs w:val="24"/>
        </w:rPr>
        <w:t>. 2019;19(222):1-14. doi:/10.1186/s12911-019-0952-3</w:t>
      </w:r>
    </w:p>
    <w:p w14:paraId="07A7C9A0" w14:textId="77777777" w:rsidR="00556A5B" w:rsidRPr="00556A5B" w:rsidRDefault="00556A5B" w:rsidP="00556A5B">
      <w:pPr>
        <w:widowControl w:val="0"/>
        <w:autoSpaceDE w:val="0"/>
        <w:autoSpaceDN w:val="0"/>
        <w:adjustRightInd w:val="0"/>
        <w:spacing w:line="240" w:lineRule="auto"/>
        <w:ind w:left="640" w:hanging="640"/>
        <w:rPr>
          <w:rFonts w:ascii="Calibri" w:hAnsi="Calibri" w:cs="Calibri"/>
          <w:noProof/>
          <w:szCs w:val="24"/>
        </w:rPr>
      </w:pPr>
      <w:r w:rsidRPr="00556A5B">
        <w:rPr>
          <w:rFonts w:ascii="Calibri" w:hAnsi="Calibri" w:cs="Calibri"/>
          <w:noProof/>
          <w:szCs w:val="24"/>
        </w:rPr>
        <w:t xml:space="preserve">49. </w:t>
      </w:r>
      <w:r w:rsidRPr="00556A5B">
        <w:rPr>
          <w:rFonts w:ascii="Calibri" w:hAnsi="Calibri" w:cs="Calibri"/>
          <w:noProof/>
          <w:szCs w:val="24"/>
        </w:rPr>
        <w:tab/>
        <w:t xml:space="preserve">Adjekum A, Blasimme A, Vayena E. Elements of Trust in Digital Health Systems: Scoping Review. </w:t>
      </w:r>
      <w:r w:rsidRPr="00556A5B">
        <w:rPr>
          <w:rFonts w:ascii="Calibri" w:hAnsi="Calibri" w:cs="Calibri"/>
          <w:i/>
          <w:iCs/>
          <w:noProof/>
          <w:szCs w:val="24"/>
        </w:rPr>
        <w:t>JMIR</w:t>
      </w:r>
      <w:r w:rsidRPr="00556A5B">
        <w:rPr>
          <w:rFonts w:ascii="Calibri" w:hAnsi="Calibri" w:cs="Calibri"/>
          <w:noProof/>
          <w:szCs w:val="24"/>
        </w:rPr>
        <w:t>. 2018;20(12):e11254. doi:10.2196/11254</w:t>
      </w:r>
    </w:p>
    <w:p w14:paraId="4AEEC27C" w14:textId="77777777" w:rsidR="00556A5B" w:rsidRPr="00556A5B" w:rsidRDefault="00556A5B" w:rsidP="00556A5B">
      <w:pPr>
        <w:widowControl w:val="0"/>
        <w:autoSpaceDE w:val="0"/>
        <w:autoSpaceDN w:val="0"/>
        <w:adjustRightInd w:val="0"/>
        <w:spacing w:line="240" w:lineRule="auto"/>
        <w:ind w:left="640" w:hanging="640"/>
        <w:rPr>
          <w:rFonts w:ascii="Calibri" w:hAnsi="Calibri" w:cs="Calibri"/>
          <w:noProof/>
          <w:szCs w:val="24"/>
        </w:rPr>
      </w:pPr>
      <w:r w:rsidRPr="00556A5B">
        <w:rPr>
          <w:rFonts w:ascii="Calibri" w:hAnsi="Calibri" w:cs="Calibri"/>
          <w:noProof/>
          <w:szCs w:val="24"/>
        </w:rPr>
        <w:t xml:space="preserve">50. </w:t>
      </w:r>
      <w:r w:rsidRPr="00556A5B">
        <w:rPr>
          <w:rFonts w:ascii="Calibri" w:hAnsi="Calibri" w:cs="Calibri"/>
          <w:noProof/>
          <w:szCs w:val="24"/>
        </w:rPr>
        <w:tab/>
        <w:t xml:space="preserve">Morland C, Pettersen IJ. Translating technological change-new technology and practices in a hospital. </w:t>
      </w:r>
      <w:r w:rsidRPr="00556A5B">
        <w:rPr>
          <w:rFonts w:ascii="Calibri" w:hAnsi="Calibri" w:cs="Calibri"/>
          <w:i/>
          <w:iCs/>
          <w:noProof/>
          <w:szCs w:val="24"/>
        </w:rPr>
        <w:t>Int J Product Perform</w:t>
      </w:r>
      <w:r w:rsidRPr="00556A5B">
        <w:rPr>
          <w:rFonts w:ascii="Calibri" w:hAnsi="Calibri" w:cs="Calibri"/>
          <w:noProof/>
          <w:szCs w:val="24"/>
        </w:rPr>
        <w:t>. 2018;67(6):1000-1015.</w:t>
      </w:r>
    </w:p>
    <w:p w14:paraId="44A7F433" w14:textId="77777777" w:rsidR="00556A5B" w:rsidRPr="00556A5B" w:rsidRDefault="00556A5B" w:rsidP="00556A5B">
      <w:pPr>
        <w:widowControl w:val="0"/>
        <w:autoSpaceDE w:val="0"/>
        <w:autoSpaceDN w:val="0"/>
        <w:adjustRightInd w:val="0"/>
        <w:spacing w:line="240" w:lineRule="auto"/>
        <w:ind w:left="640" w:hanging="640"/>
        <w:rPr>
          <w:rFonts w:ascii="Calibri" w:hAnsi="Calibri" w:cs="Calibri"/>
          <w:noProof/>
          <w:szCs w:val="24"/>
        </w:rPr>
      </w:pPr>
      <w:r w:rsidRPr="00556A5B">
        <w:rPr>
          <w:rFonts w:ascii="Calibri" w:hAnsi="Calibri" w:cs="Calibri"/>
          <w:noProof/>
          <w:szCs w:val="24"/>
        </w:rPr>
        <w:t xml:space="preserve">51. </w:t>
      </w:r>
      <w:r w:rsidRPr="00556A5B">
        <w:rPr>
          <w:rFonts w:ascii="Calibri" w:hAnsi="Calibri" w:cs="Calibri"/>
          <w:noProof/>
          <w:szCs w:val="24"/>
        </w:rPr>
        <w:tab/>
        <w:t xml:space="preserve">Cresswell K, Sheikh A. Organizational issues in the implementation and adoption of health information technology innovations: An interpretative review. </w:t>
      </w:r>
      <w:r w:rsidRPr="00556A5B">
        <w:rPr>
          <w:rFonts w:ascii="Calibri" w:hAnsi="Calibri" w:cs="Calibri"/>
          <w:i/>
          <w:iCs/>
          <w:noProof/>
          <w:szCs w:val="24"/>
        </w:rPr>
        <w:t>Int J Med Inform</w:t>
      </w:r>
      <w:r w:rsidRPr="00556A5B">
        <w:rPr>
          <w:rFonts w:ascii="Calibri" w:hAnsi="Calibri" w:cs="Calibri"/>
          <w:noProof/>
          <w:szCs w:val="24"/>
        </w:rPr>
        <w:t>. 2013;82(5):e73-e86. doi:10.1016/j.ijmedinf.2012.10.007</w:t>
      </w:r>
    </w:p>
    <w:p w14:paraId="7A502A9B" w14:textId="77777777" w:rsidR="00556A5B" w:rsidRPr="00556A5B" w:rsidRDefault="00556A5B" w:rsidP="00556A5B">
      <w:pPr>
        <w:widowControl w:val="0"/>
        <w:autoSpaceDE w:val="0"/>
        <w:autoSpaceDN w:val="0"/>
        <w:adjustRightInd w:val="0"/>
        <w:spacing w:line="240" w:lineRule="auto"/>
        <w:ind w:left="640" w:hanging="640"/>
        <w:rPr>
          <w:rFonts w:ascii="Calibri" w:hAnsi="Calibri" w:cs="Calibri"/>
          <w:noProof/>
          <w:szCs w:val="24"/>
        </w:rPr>
      </w:pPr>
      <w:r w:rsidRPr="00556A5B">
        <w:rPr>
          <w:rFonts w:ascii="Calibri" w:hAnsi="Calibri" w:cs="Calibri"/>
          <w:noProof/>
          <w:szCs w:val="24"/>
        </w:rPr>
        <w:t xml:space="preserve">52. </w:t>
      </w:r>
      <w:r w:rsidRPr="00556A5B">
        <w:rPr>
          <w:rFonts w:ascii="Calibri" w:hAnsi="Calibri" w:cs="Calibri"/>
          <w:noProof/>
          <w:szCs w:val="24"/>
        </w:rPr>
        <w:tab/>
        <w:t xml:space="preserve">Wykes T, Schueller S. Why reviewing apps is not enough: Transparency for trust (T4T) principles of responsible health app marketplaces. </w:t>
      </w:r>
      <w:r w:rsidRPr="00556A5B">
        <w:rPr>
          <w:rFonts w:ascii="Calibri" w:hAnsi="Calibri" w:cs="Calibri"/>
          <w:i/>
          <w:iCs/>
          <w:noProof/>
          <w:szCs w:val="24"/>
        </w:rPr>
        <w:t>J Med Internet Res</w:t>
      </w:r>
      <w:r w:rsidRPr="00556A5B">
        <w:rPr>
          <w:rFonts w:ascii="Calibri" w:hAnsi="Calibri" w:cs="Calibri"/>
          <w:noProof/>
          <w:szCs w:val="24"/>
        </w:rPr>
        <w:t>. 2019;21(5). doi:10.2196/12390</w:t>
      </w:r>
    </w:p>
    <w:p w14:paraId="707F7398" w14:textId="77777777" w:rsidR="00556A5B" w:rsidRPr="00556A5B" w:rsidRDefault="00556A5B" w:rsidP="00556A5B">
      <w:pPr>
        <w:widowControl w:val="0"/>
        <w:autoSpaceDE w:val="0"/>
        <w:autoSpaceDN w:val="0"/>
        <w:adjustRightInd w:val="0"/>
        <w:spacing w:line="240" w:lineRule="auto"/>
        <w:ind w:left="640" w:hanging="640"/>
        <w:rPr>
          <w:rFonts w:ascii="Calibri" w:hAnsi="Calibri" w:cs="Calibri"/>
          <w:noProof/>
          <w:szCs w:val="24"/>
        </w:rPr>
      </w:pPr>
      <w:r w:rsidRPr="00556A5B">
        <w:rPr>
          <w:rFonts w:ascii="Calibri" w:hAnsi="Calibri" w:cs="Calibri"/>
          <w:noProof/>
          <w:szCs w:val="24"/>
        </w:rPr>
        <w:t xml:space="preserve">53. </w:t>
      </w:r>
      <w:r w:rsidRPr="00556A5B">
        <w:rPr>
          <w:rFonts w:ascii="Calibri" w:hAnsi="Calibri" w:cs="Calibri"/>
          <w:noProof/>
          <w:szCs w:val="24"/>
        </w:rPr>
        <w:tab/>
        <w:t xml:space="preserve">Carayon P, Wooldridge A, Hoonakker P, Hundt AS, Kelly MM. SEIPS 3.0: Human-centered design of the patient journey for patient safety. </w:t>
      </w:r>
      <w:r w:rsidRPr="00556A5B">
        <w:rPr>
          <w:rFonts w:ascii="Calibri" w:hAnsi="Calibri" w:cs="Calibri"/>
          <w:i/>
          <w:iCs/>
          <w:noProof/>
          <w:szCs w:val="24"/>
        </w:rPr>
        <w:t>Appl Ergon</w:t>
      </w:r>
      <w:r w:rsidRPr="00556A5B">
        <w:rPr>
          <w:rFonts w:ascii="Calibri" w:hAnsi="Calibri" w:cs="Calibri"/>
          <w:noProof/>
          <w:szCs w:val="24"/>
        </w:rPr>
        <w:t>. 2020;84(December 2019):103033. doi:10.1016/j.apergo.2019.103033</w:t>
      </w:r>
    </w:p>
    <w:p w14:paraId="64826EA6" w14:textId="77777777" w:rsidR="00556A5B" w:rsidRPr="00556A5B" w:rsidRDefault="00556A5B" w:rsidP="00556A5B">
      <w:pPr>
        <w:widowControl w:val="0"/>
        <w:autoSpaceDE w:val="0"/>
        <w:autoSpaceDN w:val="0"/>
        <w:adjustRightInd w:val="0"/>
        <w:spacing w:line="240" w:lineRule="auto"/>
        <w:ind w:left="640" w:hanging="640"/>
        <w:rPr>
          <w:rFonts w:ascii="Calibri" w:hAnsi="Calibri" w:cs="Calibri"/>
          <w:noProof/>
          <w:szCs w:val="24"/>
        </w:rPr>
      </w:pPr>
      <w:r w:rsidRPr="00556A5B">
        <w:rPr>
          <w:rFonts w:ascii="Calibri" w:hAnsi="Calibri" w:cs="Calibri"/>
          <w:noProof/>
          <w:szCs w:val="24"/>
        </w:rPr>
        <w:t xml:space="preserve">54. </w:t>
      </w:r>
      <w:r w:rsidRPr="00556A5B">
        <w:rPr>
          <w:rFonts w:ascii="Calibri" w:hAnsi="Calibri" w:cs="Calibri"/>
          <w:noProof/>
          <w:szCs w:val="24"/>
        </w:rPr>
        <w:tab/>
        <w:t xml:space="preserve">Arnold M, Piorkowski D, Reimer D, et al. FactSheets: Increasing trust in AI services through supplier’s declarations of conformity. </w:t>
      </w:r>
      <w:r w:rsidRPr="00556A5B">
        <w:rPr>
          <w:rFonts w:ascii="Calibri" w:hAnsi="Calibri" w:cs="Calibri"/>
          <w:i/>
          <w:iCs/>
          <w:noProof/>
          <w:szCs w:val="24"/>
        </w:rPr>
        <w:t>IBM J Res Dev</w:t>
      </w:r>
      <w:r w:rsidRPr="00556A5B">
        <w:rPr>
          <w:rFonts w:ascii="Calibri" w:hAnsi="Calibri" w:cs="Calibri"/>
          <w:noProof/>
          <w:szCs w:val="24"/>
        </w:rPr>
        <w:t>. 2019;63(4-5). doi:10.1147/JRD.2019.2942288</w:t>
      </w:r>
    </w:p>
    <w:p w14:paraId="7ADBCDD0" w14:textId="77777777" w:rsidR="00556A5B" w:rsidRPr="00556A5B" w:rsidRDefault="00556A5B" w:rsidP="00556A5B">
      <w:pPr>
        <w:widowControl w:val="0"/>
        <w:autoSpaceDE w:val="0"/>
        <w:autoSpaceDN w:val="0"/>
        <w:adjustRightInd w:val="0"/>
        <w:spacing w:line="240" w:lineRule="auto"/>
        <w:ind w:left="640" w:hanging="640"/>
        <w:rPr>
          <w:rFonts w:ascii="Calibri" w:hAnsi="Calibri" w:cs="Calibri"/>
          <w:noProof/>
          <w:szCs w:val="24"/>
        </w:rPr>
      </w:pPr>
      <w:r w:rsidRPr="00556A5B">
        <w:rPr>
          <w:rFonts w:ascii="Calibri" w:hAnsi="Calibri" w:cs="Calibri"/>
          <w:noProof/>
          <w:szCs w:val="24"/>
        </w:rPr>
        <w:t xml:space="preserve">55. </w:t>
      </w:r>
      <w:r w:rsidRPr="00556A5B">
        <w:rPr>
          <w:rFonts w:ascii="Calibri" w:hAnsi="Calibri" w:cs="Calibri"/>
          <w:noProof/>
          <w:szCs w:val="24"/>
        </w:rPr>
        <w:tab/>
        <w:t xml:space="preserve">Baker K, Dunwoodie E, Jones RG, et al. Process mining routinely collected electronic health records to define real-life clinical pathways during chemotherapy. </w:t>
      </w:r>
      <w:r w:rsidRPr="00556A5B">
        <w:rPr>
          <w:rFonts w:ascii="Calibri" w:hAnsi="Calibri" w:cs="Calibri"/>
          <w:i/>
          <w:iCs/>
          <w:noProof/>
          <w:szCs w:val="24"/>
        </w:rPr>
        <w:t>Int J Med Inform</w:t>
      </w:r>
      <w:r w:rsidRPr="00556A5B">
        <w:rPr>
          <w:rFonts w:ascii="Calibri" w:hAnsi="Calibri" w:cs="Calibri"/>
          <w:noProof/>
          <w:szCs w:val="24"/>
        </w:rPr>
        <w:t>. 2017;103:32-41. doi:10.1016/j.ijmedinf.2017.03.011</w:t>
      </w:r>
    </w:p>
    <w:p w14:paraId="5D7399E6" w14:textId="77777777" w:rsidR="00556A5B" w:rsidRPr="00556A5B" w:rsidRDefault="00556A5B" w:rsidP="00556A5B">
      <w:pPr>
        <w:widowControl w:val="0"/>
        <w:autoSpaceDE w:val="0"/>
        <w:autoSpaceDN w:val="0"/>
        <w:adjustRightInd w:val="0"/>
        <w:spacing w:line="240" w:lineRule="auto"/>
        <w:ind w:left="640" w:hanging="640"/>
        <w:rPr>
          <w:rFonts w:ascii="Calibri" w:hAnsi="Calibri" w:cs="Calibri"/>
          <w:noProof/>
          <w:szCs w:val="24"/>
        </w:rPr>
      </w:pPr>
      <w:r w:rsidRPr="00556A5B">
        <w:rPr>
          <w:rFonts w:ascii="Calibri" w:hAnsi="Calibri" w:cs="Calibri"/>
          <w:noProof/>
          <w:szCs w:val="24"/>
        </w:rPr>
        <w:t xml:space="preserve">56. </w:t>
      </w:r>
      <w:r w:rsidRPr="00556A5B">
        <w:rPr>
          <w:rFonts w:ascii="Calibri" w:hAnsi="Calibri" w:cs="Calibri"/>
          <w:noProof/>
          <w:szCs w:val="24"/>
        </w:rPr>
        <w:tab/>
        <w:t xml:space="preserve">Díaz M, Martín C, Rubio B. State-of-the-art, challenges, and open issues in the integration of Internet of things and cloud computing. </w:t>
      </w:r>
      <w:r w:rsidRPr="00556A5B">
        <w:rPr>
          <w:rFonts w:ascii="Calibri" w:hAnsi="Calibri" w:cs="Calibri"/>
          <w:i/>
          <w:iCs/>
          <w:noProof/>
          <w:szCs w:val="24"/>
        </w:rPr>
        <w:t>J Netw Comput Appl</w:t>
      </w:r>
      <w:r w:rsidRPr="00556A5B">
        <w:rPr>
          <w:rFonts w:ascii="Calibri" w:hAnsi="Calibri" w:cs="Calibri"/>
          <w:noProof/>
          <w:szCs w:val="24"/>
        </w:rPr>
        <w:t>. 2016;67:99-117. doi:10.1016/j.jnca.2016.01.010</w:t>
      </w:r>
    </w:p>
    <w:p w14:paraId="36E3F7C7" w14:textId="77777777" w:rsidR="00556A5B" w:rsidRPr="00556A5B" w:rsidRDefault="00556A5B" w:rsidP="00556A5B">
      <w:pPr>
        <w:widowControl w:val="0"/>
        <w:autoSpaceDE w:val="0"/>
        <w:autoSpaceDN w:val="0"/>
        <w:adjustRightInd w:val="0"/>
        <w:spacing w:line="240" w:lineRule="auto"/>
        <w:ind w:left="640" w:hanging="640"/>
        <w:rPr>
          <w:rFonts w:ascii="Calibri" w:hAnsi="Calibri" w:cs="Calibri"/>
          <w:noProof/>
          <w:szCs w:val="24"/>
        </w:rPr>
      </w:pPr>
      <w:r w:rsidRPr="00556A5B">
        <w:rPr>
          <w:rFonts w:ascii="Calibri" w:hAnsi="Calibri" w:cs="Calibri"/>
          <w:noProof/>
          <w:szCs w:val="24"/>
        </w:rPr>
        <w:t xml:space="preserve">57. </w:t>
      </w:r>
      <w:r w:rsidRPr="00556A5B">
        <w:rPr>
          <w:rFonts w:ascii="Calibri" w:hAnsi="Calibri" w:cs="Calibri"/>
          <w:noProof/>
          <w:szCs w:val="24"/>
        </w:rPr>
        <w:tab/>
        <w:t xml:space="preserve">Saripalle R, Runyan C, Russell M. Using HL7 FHIR to achieve interoperability in patient health record. </w:t>
      </w:r>
      <w:r w:rsidRPr="00556A5B">
        <w:rPr>
          <w:rFonts w:ascii="Calibri" w:hAnsi="Calibri" w:cs="Calibri"/>
          <w:i/>
          <w:iCs/>
          <w:noProof/>
          <w:szCs w:val="24"/>
        </w:rPr>
        <w:t>J Biomed Inform</w:t>
      </w:r>
      <w:r w:rsidRPr="00556A5B">
        <w:rPr>
          <w:rFonts w:ascii="Calibri" w:hAnsi="Calibri" w:cs="Calibri"/>
          <w:noProof/>
          <w:szCs w:val="24"/>
        </w:rPr>
        <w:t>. 2019;94(103188). doi:10.1016/j.jbi.2019.103188</w:t>
      </w:r>
    </w:p>
    <w:p w14:paraId="62A5645C" w14:textId="77777777" w:rsidR="00556A5B" w:rsidRPr="00556A5B" w:rsidRDefault="00556A5B" w:rsidP="00556A5B">
      <w:pPr>
        <w:widowControl w:val="0"/>
        <w:autoSpaceDE w:val="0"/>
        <w:autoSpaceDN w:val="0"/>
        <w:adjustRightInd w:val="0"/>
        <w:spacing w:line="240" w:lineRule="auto"/>
        <w:ind w:left="640" w:hanging="640"/>
        <w:rPr>
          <w:rFonts w:ascii="Calibri" w:hAnsi="Calibri" w:cs="Calibri"/>
          <w:noProof/>
          <w:szCs w:val="24"/>
        </w:rPr>
      </w:pPr>
      <w:r w:rsidRPr="00556A5B">
        <w:rPr>
          <w:rFonts w:ascii="Calibri" w:hAnsi="Calibri" w:cs="Calibri"/>
          <w:noProof/>
          <w:szCs w:val="24"/>
        </w:rPr>
        <w:t xml:space="preserve">58. </w:t>
      </w:r>
      <w:r w:rsidRPr="00556A5B">
        <w:rPr>
          <w:rFonts w:ascii="Calibri" w:hAnsi="Calibri" w:cs="Calibri"/>
          <w:noProof/>
          <w:szCs w:val="24"/>
        </w:rPr>
        <w:tab/>
        <w:t xml:space="preserve">Roehrs A, Andr C, Righi R, Jos S, Wichman MH. Toward a Model for Personal Health Record Interoperability. </w:t>
      </w:r>
      <w:r w:rsidRPr="00556A5B">
        <w:rPr>
          <w:rFonts w:ascii="Calibri" w:hAnsi="Calibri" w:cs="Calibri"/>
          <w:i/>
          <w:iCs/>
          <w:noProof/>
          <w:szCs w:val="24"/>
        </w:rPr>
        <w:t>IEEE J Biomed Heal Informatics</w:t>
      </w:r>
      <w:r w:rsidRPr="00556A5B">
        <w:rPr>
          <w:rFonts w:ascii="Calibri" w:hAnsi="Calibri" w:cs="Calibri"/>
          <w:noProof/>
          <w:szCs w:val="24"/>
        </w:rPr>
        <w:t>. 2019;23(2):867-873.</w:t>
      </w:r>
    </w:p>
    <w:p w14:paraId="7E07F9CE" w14:textId="77777777" w:rsidR="00556A5B" w:rsidRPr="00556A5B" w:rsidRDefault="00556A5B" w:rsidP="00556A5B">
      <w:pPr>
        <w:widowControl w:val="0"/>
        <w:autoSpaceDE w:val="0"/>
        <w:autoSpaceDN w:val="0"/>
        <w:adjustRightInd w:val="0"/>
        <w:spacing w:line="240" w:lineRule="auto"/>
        <w:ind w:left="640" w:hanging="640"/>
        <w:rPr>
          <w:rFonts w:ascii="Calibri" w:hAnsi="Calibri" w:cs="Calibri"/>
          <w:noProof/>
          <w:szCs w:val="24"/>
        </w:rPr>
      </w:pPr>
      <w:r w:rsidRPr="00556A5B">
        <w:rPr>
          <w:rFonts w:ascii="Calibri" w:hAnsi="Calibri" w:cs="Calibri"/>
          <w:noProof/>
          <w:szCs w:val="24"/>
        </w:rPr>
        <w:t xml:space="preserve">59. </w:t>
      </w:r>
      <w:r w:rsidRPr="00556A5B">
        <w:rPr>
          <w:rFonts w:ascii="Calibri" w:hAnsi="Calibri" w:cs="Calibri"/>
          <w:noProof/>
          <w:szCs w:val="24"/>
        </w:rPr>
        <w:tab/>
        <w:t xml:space="preserve">Hansen DP, Pang C, Maeder A. HDI: Integrating health data and tools. </w:t>
      </w:r>
      <w:r w:rsidRPr="00556A5B">
        <w:rPr>
          <w:rFonts w:ascii="Calibri" w:hAnsi="Calibri" w:cs="Calibri"/>
          <w:i/>
          <w:iCs/>
          <w:noProof/>
          <w:szCs w:val="24"/>
        </w:rPr>
        <w:t>Soft Comput</w:t>
      </w:r>
      <w:r w:rsidRPr="00556A5B">
        <w:rPr>
          <w:rFonts w:ascii="Calibri" w:hAnsi="Calibri" w:cs="Calibri"/>
          <w:noProof/>
          <w:szCs w:val="24"/>
        </w:rPr>
        <w:t>. 2007;11(4):361-367. doi:10.1007/s00500-006-0090-6</w:t>
      </w:r>
    </w:p>
    <w:p w14:paraId="1307529E" w14:textId="77777777" w:rsidR="00556A5B" w:rsidRPr="00556A5B" w:rsidRDefault="00556A5B" w:rsidP="00556A5B">
      <w:pPr>
        <w:widowControl w:val="0"/>
        <w:autoSpaceDE w:val="0"/>
        <w:autoSpaceDN w:val="0"/>
        <w:adjustRightInd w:val="0"/>
        <w:spacing w:line="240" w:lineRule="auto"/>
        <w:ind w:left="640" w:hanging="640"/>
        <w:rPr>
          <w:rFonts w:ascii="Calibri" w:hAnsi="Calibri" w:cs="Calibri"/>
          <w:noProof/>
          <w:szCs w:val="24"/>
        </w:rPr>
      </w:pPr>
      <w:r w:rsidRPr="00556A5B">
        <w:rPr>
          <w:rFonts w:ascii="Calibri" w:hAnsi="Calibri" w:cs="Calibri"/>
          <w:noProof/>
          <w:szCs w:val="24"/>
        </w:rPr>
        <w:t xml:space="preserve">60. </w:t>
      </w:r>
      <w:r w:rsidRPr="00556A5B">
        <w:rPr>
          <w:rFonts w:ascii="Calibri" w:hAnsi="Calibri" w:cs="Calibri"/>
          <w:noProof/>
          <w:szCs w:val="24"/>
        </w:rPr>
        <w:tab/>
        <w:t xml:space="preserve">Sperrin M, Jenkins D, Martin GP, Peek N. Explicit causal reasoning is needed to prevent prognostic models being victims of their own success. </w:t>
      </w:r>
      <w:r w:rsidRPr="00556A5B">
        <w:rPr>
          <w:rFonts w:ascii="Calibri" w:hAnsi="Calibri" w:cs="Calibri"/>
          <w:i/>
          <w:iCs/>
          <w:noProof/>
          <w:szCs w:val="24"/>
        </w:rPr>
        <w:t>J Am Med Informatics Assoc</w:t>
      </w:r>
      <w:r w:rsidRPr="00556A5B">
        <w:rPr>
          <w:rFonts w:ascii="Calibri" w:hAnsi="Calibri" w:cs="Calibri"/>
          <w:noProof/>
          <w:szCs w:val="24"/>
        </w:rPr>
        <w:t>. 2019;26(12):1675-1676. doi:10.1093/jamia/ocz197</w:t>
      </w:r>
    </w:p>
    <w:p w14:paraId="1AF937C4" w14:textId="77777777" w:rsidR="00556A5B" w:rsidRPr="00556A5B" w:rsidRDefault="00556A5B" w:rsidP="00556A5B">
      <w:pPr>
        <w:widowControl w:val="0"/>
        <w:autoSpaceDE w:val="0"/>
        <w:autoSpaceDN w:val="0"/>
        <w:adjustRightInd w:val="0"/>
        <w:spacing w:line="240" w:lineRule="auto"/>
        <w:ind w:left="640" w:hanging="640"/>
        <w:rPr>
          <w:rFonts w:ascii="Calibri" w:hAnsi="Calibri" w:cs="Calibri"/>
          <w:noProof/>
          <w:szCs w:val="24"/>
        </w:rPr>
      </w:pPr>
      <w:r w:rsidRPr="00556A5B">
        <w:rPr>
          <w:rFonts w:ascii="Calibri" w:hAnsi="Calibri" w:cs="Calibri"/>
          <w:noProof/>
          <w:szCs w:val="24"/>
        </w:rPr>
        <w:t xml:space="preserve">61. </w:t>
      </w:r>
      <w:r w:rsidRPr="00556A5B">
        <w:rPr>
          <w:rFonts w:ascii="Calibri" w:hAnsi="Calibri" w:cs="Calibri"/>
          <w:noProof/>
          <w:szCs w:val="24"/>
        </w:rPr>
        <w:tab/>
        <w:t xml:space="preserve">Macrae C. Governing the safety of artificial intelligence in healthcare. </w:t>
      </w:r>
      <w:r w:rsidRPr="00556A5B">
        <w:rPr>
          <w:rFonts w:ascii="Calibri" w:hAnsi="Calibri" w:cs="Calibri"/>
          <w:i/>
          <w:iCs/>
          <w:noProof/>
          <w:szCs w:val="24"/>
        </w:rPr>
        <w:t>BMJ Qual Saf</w:t>
      </w:r>
      <w:r w:rsidRPr="00556A5B">
        <w:rPr>
          <w:rFonts w:ascii="Calibri" w:hAnsi="Calibri" w:cs="Calibri"/>
          <w:noProof/>
          <w:szCs w:val="24"/>
        </w:rPr>
        <w:t>. 2019;28:495-498. doi:10.1136/bmjqs-2019-009484</w:t>
      </w:r>
    </w:p>
    <w:p w14:paraId="65DD0ECD" w14:textId="77777777" w:rsidR="00556A5B" w:rsidRPr="00556A5B" w:rsidRDefault="00556A5B" w:rsidP="00556A5B">
      <w:pPr>
        <w:widowControl w:val="0"/>
        <w:autoSpaceDE w:val="0"/>
        <w:autoSpaceDN w:val="0"/>
        <w:adjustRightInd w:val="0"/>
        <w:spacing w:line="240" w:lineRule="auto"/>
        <w:ind w:left="640" w:hanging="640"/>
        <w:rPr>
          <w:rFonts w:ascii="Calibri" w:hAnsi="Calibri" w:cs="Calibri"/>
          <w:noProof/>
          <w:szCs w:val="24"/>
        </w:rPr>
      </w:pPr>
      <w:r w:rsidRPr="00556A5B">
        <w:rPr>
          <w:rFonts w:ascii="Calibri" w:hAnsi="Calibri" w:cs="Calibri"/>
          <w:noProof/>
          <w:szCs w:val="24"/>
        </w:rPr>
        <w:t xml:space="preserve">62. </w:t>
      </w:r>
      <w:r w:rsidRPr="00556A5B">
        <w:rPr>
          <w:rFonts w:ascii="Calibri" w:hAnsi="Calibri" w:cs="Calibri"/>
          <w:noProof/>
          <w:szCs w:val="24"/>
        </w:rPr>
        <w:tab/>
        <w:t xml:space="preserve">The European Parliment and The Council of the European Union. Council Directive 93/68/EEC of 22 July 1993. </w:t>
      </w:r>
      <w:r w:rsidRPr="00556A5B">
        <w:rPr>
          <w:rFonts w:ascii="Calibri" w:hAnsi="Calibri" w:cs="Calibri"/>
          <w:i/>
          <w:iCs/>
          <w:noProof/>
          <w:szCs w:val="24"/>
        </w:rPr>
        <w:t>Off J Eur Union</w:t>
      </w:r>
      <w:r w:rsidRPr="00556A5B">
        <w:rPr>
          <w:rFonts w:ascii="Calibri" w:hAnsi="Calibri" w:cs="Calibri"/>
          <w:noProof/>
          <w:szCs w:val="24"/>
        </w:rPr>
        <w:t>. 1993;68.</w:t>
      </w:r>
    </w:p>
    <w:p w14:paraId="6C8DBBF1" w14:textId="77777777" w:rsidR="00556A5B" w:rsidRPr="00556A5B" w:rsidRDefault="00556A5B" w:rsidP="00556A5B">
      <w:pPr>
        <w:widowControl w:val="0"/>
        <w:autoSpaceDE w:val="0"/>
        <w:autoSpaceDN w:val="0"/>
        <w:adjustRightInd w:val="0"/>
        <w:spacing w:line="240" w:lineRule="auto"/>
        <w:ind w:left="640" w:hanging="640"/>
        <w:rPr>
          <w:rFonts w:ascii="Calibri" w:hAnsi="Calibri" w:cs="Calibri"/>
          <w:noProof/>
          <w:szCs w:val="24"/>
        </w:rPr>
      </w:pPr>
      <w:r w:rsidRPr="00556A5B">
        <w:rPr>
          <w:rFonts w:ascii="Calibri" w:hAnsi="Calibri" w:cs="Calibri"/>
          <w:noProof/>
          <w:szCs w:val="24"/>
        </w:rPr>
        <w:t xml:space="preserve">63. </w:t>
      </w:r>
      <w:r w:rsidRPr="00556A5B">
        <w:rPr>
          <w:rFonts w:ascii="Calibri" w:hAnsi="Calibri" w:cs="Calibri"/>
          <w:noProof/>
          <w:szCs w:val="24"/>
        </w:rPr>
        <w:tab/>
        <w:t xml:space="preserve">Hirst A, Philippou Y, Blazeby J, et al. No Surgical Innovation Without Evaluation: Evolution and </w:t>
      </w:r>
      <w:r w:rsidRPr="00556A5B">
        <w:rPr>
          <w:rFonts w:ascii="Calibri" w:hAnsi="Calibri" w:cs="Calibri"/>
          <w:noProof/>
          <w:szCs w:val="24"/>
        </w:rPr>
        <w:lastRenderedPageBreak/>
        <w:t xml:space="preserve">Further Development of the IDEAL Framework and Recommendations. </w:t>
      </w:r>
      <w:r w:rsidRPr="00556A5B">
        <w:rPr>
          <w:rFonts w:ascii="Calibri" w:hAnsi="Calibri" w:cs="Calibri"/>
          <w:i/>
          <w:iCs/>
          <w:noProof/>
          <w:szCs w:val="24"/>
        </w:rPr>
        <w:t>Ann Surg</w:t>
      </w:r>
      <w:r w:rsidRPr="00556A5B">
        <w:rPr>
          <w:rFonts w:ascii="Calibri" w:hAnsi="Calibri" w:cs="Calibri"/>
          <w:noProof/>
          <w:szCs w:val="24"/>
        </w:rPr>
        <w:t>. 2019;269(2):211-220. doi:10.1097/SLA.0000000000002794</w:t>
      </w:r>
    </w:p>
    <w:p w14:paraId="146FF4DB" w14:textId="77777777" w:rsidR="00556A5B" w:rsidRPr="00556A5B" w:rsidRDefault="00556A5B" w:rsidP="00556A5B">
      <w:pPr>
        <w:widowControl w:val="0"/>
        <w:autoSpaceDE w:val="0"/>
        <w:autoSpaceDN w:val="0"/>
        <w:adjustRightInd w:val="0"/>
        <w:spacing w:line="240" w:lineRule="auto"/>
        <w:ind w:left="640" w:hanging="640"/>
        <w:rPr>
          <w:rFonts w:ascii="Calibri" w:hAnsi="Calibri" w:cs="Calibri"/>
          <w:noProof/>
          <w:szCs w:val="24"/>
        </w:rPr>
      </w:pPr>
      <w:r w:rsidRPr="00556A5B">
        <w:rPr>
          <w:rFonts w:ascii="Calibri" w:hAnsi="Calibri" w:cs="Calibri"/>
          <w:noProof/>
          <w:szCs w:val="24"/>
        </w:rPr>
        <w:t xml:space="preserve">64. </w:t>
      </w:r>
      <w:r w:rsidRPr="00556A5B">
        <w:rPr>
          <w:rFonts w:ascii="Calibri" w:hAnsi="Calibri" w:cs="Calibri"/>
          <w:noProof/>
          <w:szCs w:val="24"/>
        </w:rPr>
        <w:tab/>
        <w:t xml:space="preserve">Oelze I, Neeser K, Müller E. PP31 Medical Device Regulation : What Is New? </w:t>
      </w:r>
      <w:r w:rsidRPr="00556A5B">
        <w:rPr>
          <w:rFonts w:ascii="Calibri" w:hAnsi="Calibri" w:cs="Calibri"/>
          <w:i/>
          <w:iCs/>
          <w:noProof/>
          <w:szCs w:val="24"/>
        </w:rPr>
        <w:t>Int J Technol Assess Health Care</w:t>
      </w:r>
      <w:r w:rsidRPr="00556A5B">
        <w:rPr>
          <w:rFonts w:ascii="Calibri" w:hAnsi="Calibri" w:cs="Calibri"/>
          <w:noProof/>
          <w:szCs w:val="24"/>
        </w:rPr>
        <w:t>. 2019;35(S1):42-43. doi:10.1017/S0266462319001958</w:t>
      </w:r>
    </w:p>
    <w:p w14:paraId="2611230B" w14:textId="77777777" w:rsidR="00556A5B" w:rsidRPr="00556A5B" w:rsidRDefault="00556A5B" w:rsidP="00556A5B">
      <w:pPr>
        <w:widowControl w:val="0"/>
        <w:autoSpaceDE w:val="0"/>
        <w:autoSpaceDN w:val="0"/>
        <w:adjustRightInd w:val="0"/>
        <w:spacing w:line="240" w:lineRule="auto"/>
        <w:ind w:left="640" w:hanging="640"/>
        <w:rPr>
          <w:rFonts w:ascii="Calibri" w:hAnsi="Calibri" w:cs="Calibri"/>
          <w:noProof/>
          <w:szCs w:val="24"/>
        </w:rPr>
      </w:pPr>
      <w:r w:rsidRPr="00556A5B">
        <w:rPr>
          <w:rFonts w:ascii="Calibri" w:hAnsi="Calibri" w:cs="Calibri"/>
          <w:noProof/>
          <w:szCs w:val="24"/>
        </w:rPr>
        <w:t xml:space="preserve">65. </w:t>
      </w:r>
      <w:r w:rsidRPr="00556A5B">
        <w:rPr>
          <w:rFonts w:ascii="Calibri" w:hAnsi="Calibri" w:cs="Calibri"/>
          <w:noProof/>
          <w:szCs w:val="24"/>
        </w:rPr>
        <w:tab/>
        <w:t xml:space="preserve">Begun JW, Zimmerman B, Dooley K. Health Care Organizations as Complex Adaptive Systems. In: Mick SM, Wyttenbach M, eds. </w:t>
      </w:r>
      <w:r w:rsidRPr="00556A5B">
        <w:rPr>
          <w:rFonts w:ascii="Calibri" w:hAnsi="Calibri" w:cs="Calibri"/>
          <w:i/>
          <w:iCs/>
          <w:noProof/>
          <w:szCs w:val="24"/>
        </w:rPr>
        <w:t>Advances in Health Care Organization Theory</w:t>
      </w:r>
      <w:r w:rsidRPr="00556A5B">
        <w:rPr>
          <w:rFonts w:ascii="Calibri" w:hAnsi="Calibri" w:cs="Calibri"/>
          <w:noProof/>
          <w:szCs w:val="24"/>
        </w:rPr>
        <w:t>. 1st ed. San Francisco, CA: Jossey-Bass; 2003:253-288.</w:t>
      </w:r>
    </w:p>
    <w:p w14:paraId="7A7A1A49" w14:textId="77777777" w:rsidR="00556A5B" w:rsidRPr="00556A5B" w:rsidRDefault="00556A5B" w:rsidP="00556A5B">
      <w:pPr>
        <w:widowControl w:val="0"/>
        <w:autoSpaceDE w:val="0"/>
        <w:autoSpaceDN w:val="0"/>
        <w:adjustRightInd w:val="0"/>
        <w:spacing w:line="240" w:lineRule="auto"/>
        <w:ind w:left="640" w:hanging="640"/>
        <w:rPr>
          <w:rFonts w:ascii="Calibri" w:hAnsi="Calibri" w:cs="Calibri"/>
          <w:noProof/>
          <w:szCs w:val="24"/>
        </w:rPr>
      </w:pPr>
      <w:r w:rsidRPr="00556A5B">
        <w:rPr>
          <w:rFonts w:ascii="Calibri" w:hAnsi="Calibri" w:cs="Calibri"/>
          <w:noProof/>
          <w:szCs w:val="24"/>
        </w:rPr>
        <w:t xml:space="preserve">66. </w:t>
      </w:r>
      <w:r w:rsidRPr="00556A5B">
        <w:rPr>
          <w:rFonts w:ascii="Calibri" w:hAnsi="Calibri" w:cs="Calibri"/>
          <w:noProof/>
          <w:szCs w:val="24"/>
        </w:rPr>
        <w:tab/>
        <w:t xml:space="preserve">Weick KE. </w:t>
      </w:r>
      <w:r w:rsidRPr="00556A5B">
        <w:rPr>
          <w:rFonts w:ascii="Calibri" w:hAnsi="Calibri" w:cs="Calibri"/>
          <w:i/>
          <w:iCs/>
          <w:noProof/>
          <w:szCs w:val="24"/>
        </w:rPr>
        <w:t>Sensemaking in Organizations</w:t>
      </w:r>
      <w:r w:rsidRPr="00556A5B">
        <w:rPr>
          <w:rFonts w:ascii="Calibri" w:hAnsi="Calibri" w:cs="Calibri"/>
          <w:noProof/>
          <w:szCs w:val="24"/>
        </w:rPr>
        <w:t>. SAGE; 1995.</w:t>
      </w:r>
    </w:p>
    <w:p w14:paraId="394F52B0" w14:textId="77777777" w:rsidR="00556A5B" w:rsidRPr="00556A5B" w:rsidRDefault="00556A5B" w:rsidP="00556A5B">
      <w:pPr>
        <w:widowControl w:val="0"/>
        <w:autoSpaceDE w:val="0"/>
        <w:autoSpaceDN w:val="0"/>
        <w:adjustRightInd w:val="0"/>
        <w:spacing w:line="240" w:lineRule="auto"/>
        <w:ind w:left="640" w:hanging="640"/>
        <w:rPr>
          <w:rFonts w:ascii="Calibri" w:hAnsi="Calibri" w:cs="Calibri"/>
          <w:noProof/>
          <w:szCs w:val="24"/>
        </w:rPr>
      </w:pPr>
      <w:r w:rsidRPr="00556A5B">
        <w:rPr>
          <w:rFonts w:ascii="Calibri" w:hAnsi="Calibri" w:cs="Calibri"/>
          <w:noProof/>
          <w:szCs w:val="24"/>
        </w:rPr>
        <w:t xml:space="preserve">67. </w:t>
      </w:r>
      <w:r w:rsidRPr="00556A5B">
        <w:rPr>
          <w:rFonts w:ascii="Calibri" w:hAnsi="Calibri" w:cs="Calibri"/>
          <w:noProof/>
          <w:szCs w:val="24"/>
        </w:rPr>
        <w:tab/>
        <w:t xml:space="preserve">Mclachlan S, Potts HWW, Kudakwashe D, et al. The Heimdall framework for supporting characterisation of learning health systems. </w:t>
      </w:r>
      <w:r w:rsidRPr="00556A5B">
        <w:rPr>
          <w:rFonts w:ascii="Calibri" w:hAnsi="Calibri" w:cs="Calibri"/>
          <w:i/>
          <w:iCs/>
          <w:noProof/>
          <w:szCs w:val="24"/>
        </w:rPr>
        <w:t>J Innov Heal Inf</w:t>
      </w:r>
      <w:r w:rsidRPr="00556A5B">
        <w:rPr>
          <w:rFonts w:ascii="Calibri" w:hAnsi="Calibri" w:cs="Calibri"/>
          <w:noProof/>
          <w:szCs w:val="24"/>
        </w:rPr>
        <w:t>. 2018;25(2). doi:http://dx.doi.org/10.14236/jhi.v25i2.996</w:t>
      </w:r>
    </w:p>
    <w:p w14:paraId="332400A1" w14:textId="77777777" w:rsidR="00556A5B" w:rsidRPr="00556A5B" w:rsidRDefault="00556A5B" w:rsidP="00556A5B">
      <w:pPr>
        <w:widowControl w:val="0"/>
        <w:autoSpaceDE w:val="0"/>
        <w:autoSpaceDN w:val="0"/>
        <w:adjustRightInd w:val="0"/>
        <w:spacing w:line="240" w:lineRule="auto"/>
        <w:ind w:left="640" w:hanging="640"/>
        <w:rPr>
          <w:rFonts w:ascii="Calibri" w:hAnsi="Calibri" w:cs="Calibri"/>
          <w:noProof/>
          <w:szCs w:val="24"/>
        </w:rPr>
      </w:pPr>
      <w:r w:rsidRPr="00556A5B">
        <w:rPr>
          <w:rFonts w:ascii="Calibri" w:hAnsi="Calibri" w:cs="Calibri"/>
          <w:noProof/>
          <w:szCs w:val="24"/>
        </w:rPr>
        <w:t xml:space="preserve">68. </w:t>
      </w:r>
      <w:r w:rsidRPr="00556A5B">
        <w:rPr>
          <w:rFonts w:ascii="Calibri" w:hAnsi="Calibri" w:cs="Calibri"/>
          <w:noProof/>
          <w:szCs w:val="24"/>
        </w:rPr>
        <w:tab/>
        <w:t xml:space="preserve">Carayon P, Hancock P, Leveson NG, Noy I, Sznelwar L, van Hootegem G. Advancing a sociotechnical systems approach to workplace safety-developing the conceptual framework. </w:t>
      </w:r>
      <w:r w:rsidRPr="00556A5B">
        <w:rPr>
          <w:rFonts w:ascii="Calibri" w:hAnsi="Calibri" w:cs="Calibri"/>
          <w:i/>
          <w:iCs/>
          <w:noProof/>
          <w:szCs w:val="24"/>
        </w:rPr>
        <w:t>Ergonomics</w:t>
      </w:r>
      <w:r w:rsidRPr="00556A5B">
        <w:rPr>
          <w:rFonts w:ascii="Calibri" w:hAnsi="Calibri" w:cs="Calibri"/>
          <w:noProof/>
          <w:szCs w:val="24"/>
        </w:rPr>
        <w:t>. 2015;58(4):548-564. doi:10.1080/00140139.2015.1015623</w:t>
      </w:r>
    </w:p>
    <w:p w14:paraId="07390066" w14:textId="77777777" w:rsidR="00556A5B" w:rsidRPr="00556A5B" w:rsidRDefault="00556A5B" w:rsidP="00556A5B">
      <w:pPr>
        <w:widowControl w:val="0"/>
        <w:autoSpaceDE w:val="0"/>
        <w:autoSpaceDN w:val="0"/>
        <w:adjustRightInd w:val="0"/>
        <w:spacing w:line="240" w:lineRule="auto"/>
        <w:ind w:left="640" w:hanging="640"/>
        <w:rPr>
          <w:rFonts w:ascii="Calibri" w:hAnsi="Calibri" w:cs="Calibri"/>
          <w:noProof/>
          <w:szCs w:val="24"/>
        </w:rPr>
      </w:pPr>
      <w:r w:rsidRPr="00556A5B">
        <w:rPr>
          <w:rFonts w:ascii="Calibri" w:hAnsi="Calibri" w:cs="Calibri"/>
          <w:noProof/>
          <w:szCs w:val="24"/>
        </w:rPr>
        <w:t xml:space="preserve">69. </w:t>
      </w:r>
      <w:r w:rsidRPr="00556A5B">
        <w:rPr>
          <w:rFonts w:ascii="Calibri" w:hAnsi="Calibri" w:cs="Calibri"/>
          <w:noProof/>
          <w:szCs w:val="24"/>
        </w:rPr>
        <w:tab/>
        <w:t xml:space="preserve">Greenhalgh T, Wherton J, Papoutsi C, et al. Beyond adoption: A new framework for theorizing and evaluating nonadoption, abandonment, and challenges to the scale-up, spread, and sustainability of health and care technologies. </w:t>
      </w:r>
      <w:r w:rsidRPr="00556A5B">
        <w:rPr>
          <w:rFonts w:ascii="Calibri" w:hAnsi="Calibri" w:cs="Calibri"/>
          <w:i/>
          <w:iCs/>
          <w:noProof/>
          <w:szCs w:val="24"/>
        </w:rPr>
        <w:t>J Med Internet Res</w:t>
      </w:r>
      <w:r w:rsidRPr="00556A5B">
        <w:rPr>
          <w:rFonts w:ascii="Calibri" w:hAnsi="Calibri" w:cs="Calibri"/>
          <w:noProof/>
          <w:szCs w:val="24"/>
        </w:rPr>
        <w:t>. 2017;19(11). doi:10.2196/jmir.8775</w:t>
      </w:r>
    </w:p>
    <w:p w14:paraId="30D10FB7" w14:textId="77777777" w:rsidR="00556A5B" w:rsidRPr="00556A5B" w:rsidRDefault="00556A5B" w:rsidP="00556A5B">
      <w:pPr>
        <w:widowControl w:val="0"/>
        <w:autoSpaceDE w:val="0"/>
        <w:autoSpaceDN w:val="0"/>
        <w:adjustRightInd w:val="0"/>
        <w:spacing w:line="240" w:lineRule="auto"/>
        <w:ind w:left="640" w:hanging="640"/>
        <w:rPr>
          <w:rFonts w:ascii="Calibri" w:hAnsi="Calibri" w:cs="Calibri"/>
          <w:noProof/>
          <w:szCs w:val="24"/>
        </w:rPr>
      </w:pPr>
      <w:r w:rsidRPr="00556A5B">
        <w:rPr>
          <w:rFonts w:ascii="Calibri" w:hAnsi="Calibri" w:cs="Calibri"/>
          <w:noProof/>
          <w:szCs w:val="24"/>
        </w:rPr>
        <w:t xml:space="preserve">70. </w:t>
      </w:r>
      <w:r w:rsidRPr="00556A5B">
        <w:rPr>
          <w:rFonts w:ascii="Calibri" w:hAnsi="Calibri" w:cs="Calibri"/>
          <w:noProof/>
          <w:szCs w:val="24"/>
        </w:rPr>
        <w:tab/>
        <w:t xml:space="preserve">Haimes YY. On the Definition of Resilience in Systems. </w:t>
      </w:r>
      <w:r w:rsidRPr="00556A5B">
        <w:rPr>
          <w:rFonts w:ascii="Calibri" w:hAnsi="Calibri" w:cs="Calibri"/>
          <w:i/>
          <w:iCs/>
          <w:noProof/>
          <w:szCs w:val="24"/>
        </w:rPr>
        <w:t>Risk Anal</w:t>
      </w:r>
      <w:r w:rsidRPr="00556A5B">
        <w:rPr>
          <w:rFonts w:ascii="Calibri" w:hAnsi="Calibri" w:cs="Calibri"/>
          <w:noProof/>
          <w:szCs w:val="24"/>
        </w:rPr>
        <w:t>. 2009;29(4):498-501. doi:10.1111/j.1539-6924.2009.01216.x</w:t>
      </w:r>
    </w:p>
    <w:p w14:paraId="5F549DF8" w14:textId="77777777" w:rsidR="00556A5B" w:rsidRPr="00556A5B" w:rsidRDefault="00556A5B" w:rsidP="00556A5B">
      <w:pPr>
        <w:widowControl w:val="0"/>
        <w:autoSpaceDE w:val="0"/>
        <w:autoSpaceDN w:val="0"/>
        <w:adjustRightInd w:val="0"/>
        <w:spacing w:line="240" w:lineRule="auto"/>
        <w:ind w:left="640" w:hanging="640"/>
        <w:rPr>
          <w:rFonts w:ascii="Calibri" w:hAnsi="Calibri" w:cs="Calibri"/>
          <w:noProof/>
          <w:szCs w:val="24"/>
        </w:rPr>
      </w:pPr>
      <w:r w:rsidRPr="00556A5B">
        <w:rPr>
          <w:rFonts w:ascii="Calibri" w:hAnsi="Calibri" w:cs="Calibri"/>
          <w:noProof/>
          <w:szCs w:val="24"/>
        </w:rPr>
        <w:t xml:space="preserve">71. </w:t>
      </w:r>
      <w:r w:rsidRPr="00556A5B">
        <w:rPr>
          <w:rFonts w:ascii="Calibri" w:hAnsi="Calibri" w:cs="Calibri"/>
          <w:noProof/>
          <w:szCs w:val="24"/>
        </w:rPr>
        <w:tab/>
        <w:t xml:space="preserve">Morozov E. </w:t>
      </w:r>
      <w:r w:rsidRPr="00556A5B">
        <w:rPr>
          <w:rFonts w:ascii="Calibri" w:hAnsi="Calibri" w:cs="Calibri"/>
          <w:i/>
          <w:iCs/>
          <w:noProof/>
          <w:szCs w:val="24"/>
        </w:rPr>
        <w:t>To Save Everything, Click Here: The Folly of Technological Solutionism</w:t>
      </w:r>
      <w:r w:rsidRPr="00556A5B">
        <w:rPr>
          <w:rFonts w:ascii="Calibri" w:hAnsi="Calibri" w:cs="Calibri"/>
          <w:noProof/>
          <w:szCs w:val="24"/>
        </w:rPr>
        <w:t>. New York: PublicAffairs; 2013.</w:t>
      </w:r>
    </w:p>
    <w:p w14:paraId="4C3D1FAA" w14:textId="77777777" w:rsidR="00556A5B" w:rsidRPr="00556A5B" w:rsidRDefault="00556A5B" w:rsidP="00556A5B">
      <w:pPr>
        <w:widowControl w:val="0"/>
        <w:autoSpaceDE w:val="0"/>
        <w:autoSpaceDN w:val="0"/>
        <w:adjustRightInd w:val="0"/>
        <w:spacing w:line="240" w:lineRule="auto"/>
        <w:ind w:left="640" w:hanging="640"/>
        <w:rPr>
          <w:rFonts w:ascii="Calibri" w:hAnsi="Calibri" w:cs="Calibri"/>
          <w:noProof/>
          <w:szCs w:val="24"/>
        </w:rPr>
      </w:pPr>
      <w:r w:rsidRPr="00556A5B">
        <w:rPr>
          <w:rFonts w:ascii="Calibri" w:hAnsi="Calibri" w:cs="Calibri"/>
          <w:noProof/>
          <w:szCs w:val="24"/>
        </w:rPr>
        <w:t xml:space="preserve">72. </w:t>
      </w:r>
      <w:r w:rsidRPr="00556A5B">
        <w:rPr>
          <w:rFonts w:ascii="Calibri" w:hAnsi="Calibri" w:cs="Calibri"/>
          <w:noProof/>
          <w:szCs w:val="24"/>
        </w:rPr>
        <w:tab/>
        <w:t xml:space="preserve">Maturo A. Fatism, self-monitoring and the pursuit of healthiness in the time of technological solutionism. </w:t>
      </w:r>
      <w:r w:rsidRPr="00556A5B">
        <w:rPr>
          <w:rFonts w:ascii="Calibri" w:hAnsi="Calibri" w:cs="Calibri"/>
          <w:i/>
          <w:iCs/>
          <w:noProof/>
          <w:szCs w:val="24"/>
        </w:rPr>
        <w:t>Ital Sociol Rev</w:t>
      </w:r>
      <w:r w:rsidRPr="00556A5B">
        <w:rPr>
          <w:rFonts w:ascii="Calibri" w:hAnsi="Calibri" w:cs="Calibri"/>
          <w:noProof/>
          <w:szCs w:val="24"/>
        </w:rPr>
        <w:t>. 2014;4(2):157-171. doi:10.13136/isr.v4i2.80</w:t>
      </w:r>
    </w:p>
    <w:p w14:paraId="5FF49E2A" w14:textId="77777777" w:rsidR="00556A5B" w:rsidRPr="00556A5B" w:rsidRDefault="00556A5B" w:rsidP="00556A5B">
      <w:pPr>
        <w:widowControl w:val="0"/>
        <w:autoSpaceDE w:val="0"/>
        <w:autoSpaceDN w:val="0"/>
        <w:adjustRightInd w:val="0"/>
        <w:spacing w:line="240" w:lineRule="auto"/>
        <w:ind w:left="640" w:hanging="640"/>
        <w:rPr>
          <w:rFonts w:ascii="Calibri" w:hAnsi="Calibri" w:cs="Calibri"/>
          <w:noProof/>
          <w:szCs w:val="24"/>
        </w:rPr>
      </w:pPr>
      <w:r w:rsidRPr="00556A5B">
        <w:rPr>
          <w:rFonts w:ascii="Calibri" w:hAnsi="Calibri" w:cs="Calibri"/>
          <w:noProof/>
          <w:szCs w:val="24"/>
        </w:rPr>
        <w:t xml:space="preserve">73. </w:t>
      </w:r>
      <w:r w:rsidRPr="00556A5B">
        <w:rPr>
          <w:rFonts w:ascii="Calibri" w:hAnsi="Calibri" w:cs="Calibri"/>
          <w:noProof/>
          <w:szCs w:val="24"/>
        </w:rPr>
        <w:tab/>
        <w:t xml:space="preserve">Gardner J, Warren N. Learning from deep brain stimulation: the fallacy of techno-solutionism and the need for ‘regimes of care.’ </w:t>
      </w:r>
      <w:r w:rsidRPr="00556A5B">
        <w:rPr>
          <w:rFonts w:ascii="Calibri" w:hAnsi="Calibri" w:cs="Calibri"/>
          <w:i/>
          <w:iCs/>
          <w:noProof/>
          <w:szCs w:val="24"/>
        </w:rPr>
        <w:t>Med Heal Care Philos</w:t>
      </w:r>
      <w:r w:rsidRPr="00556A5B">
        <w:rPr>
          <w:rFonts w:ascii="Calibri" w:hAnsi="Calibri" w:cs="Calibri"/>
          <w:noProof/>
          <w:szCs w:val="24"/>
        </w:rPr>
        <w:t>. 2019;22(3):363-374. doi:10.1007/s11019-018-9858-6</w:t>
      </w:r>
    </w:p>
    <w:p w14:paraId="46649031" w14:textId="77777777" w:rsidR="00556A5B" w:rsidRPr="00556A5B" w:rsidRDefault="00556A5B" w:rsidP="00556A5B">
      <w:pPr>
        <w:widowControl w:val="0"/>
        <w:autoSpaceDE w:val="0"/>
        <w:autoSpaceDN w:val="0"/>
        <w:adjustRightInd w:val="0"/>
        <w:spacing w:line="240" w:lineRule="auto"/>
        <w:ind w:left="640" w:hanging="640"/>
        <w:rPr>
          <w:rFonts w:ascii="Calibri" w:hAnsi="Calibri" w:cs="Calibri"/>
          <w:noProof/>
          <w:szCs w:val="24"/>
        </w:rPr>
      </w:pPr>
      <w:r w:rsidRPr="00556A5B">
        <w:rPr>
          <w:rFonts w:ascii="Calibri" w:hAnsi="Calibri" w:cs="Calibri"/>
          <w:noProof/>
          <w:szCs w:val="24"/>
        </w:rPr>
        <w:t xml:space="preserve">74. </w:t>
      </w:r>
      <w:r w:rsidRPr="00556A5B">
        <w:rPr>
          <w:rFonts w:ascii="Calibri" w:hAnsi="Calibri" w:cs="Calibri"/>
          <w:noProof/>
          <w:szCs w:val="24"/>
        </w:rPr>
        <w:tab/>
        <w:t xml:space="preserve">Harris P, Middleton W. The illusion of control and optimism about health: On being less at risk but no more in control than others. </w:t>
      </w:r>
      <w:r w:rsidRPr="00556A5B">
        <w:rPr>
          <w:rFonts w:ascii="Calibri" w:hAnsi="Calibri" w:cs="Calibri"/>
          <w:i/>
          <w:iCs/>
          <w:noProof/>
          <w:szCs w:val="24"/>
        </w:rPr>
        <w:t>Br J Soc Psychol</w:t>
      </w:r>
      <w:r w:rsidRPr="00556A5B">
        <w:rPr>
          <w:rFonts w:ascii="Calibri" w:hAnsi="Calibri" w:cs="Calibri"/>
          <w:noProof/>
          <w:szCs w:val="24"/>
        </w:rPr>
        <w:t>. 1994;33:369-386.</w:t>
      </w:r>
    </w:p>
    <w:p w14:paraId="1AFC86F6" w14:textId="77777777" w:rsidR="00556A5B" w:rsidRPr="00556A5B" w:rsidRDefault="00556A5B" w:rsidP="00556A5B">
      <w:pPr>
        <w:widowControl w:val="0"/>
        <w:autoSpaceDE w:val="0"/>
        <w:autoSpaceDN w:val="0"/>
        <w:adjustRightInd w:val="0"/>
        <w:spacing w:line="240" w:lineRule="auto"/>
        <w:ind w:left="640" w:hanging="640"/>
        <w:rPr>
          <w:rFonts w:ascii="Calibri" w:hAnsi="Calibri" w:cs="Calibri"/>
          <w:noProof/>
        </w:rPr>
      </w:pPr>
      <w:r w:rsidRPr="00556A5B">
        <w:rPr>
          <w:rFonts w:ascii="Calibri" w:hAnsi="Calibri" w:cs="Calibri"/>
          <w:noProof/>
          <w:szCs w:val="24"/>
        </w:rPr>
        <w:t xml:space="preserve">75. </w:t>
      </w:r>
      <w:r w:rsidRPr="00556A5B">
        <w:rPr>
          <w:rFonts w:ascii="Calibri" w:hAnsi="Calibri" w:cs="Calibri"/>
          <w:noProof/>
          <w:szCs w:val="24"/>
        </w:rPr>
        <w:tab/>
        <w:t xml:space="preserve">Rae A, Provan D, Aboelssaad H, Alexander R. A manifesto for Reality-based Safety Science. </w:t>
      </w:r>
      <w:r w:rsidRPr="00556A5B">
        <w:rPr>
          <w:rFonts w:ascii="Calibri" w:hAnsi="Calibri" w:cs="Calibri"/>
          <w:i/>
          <w:iCs/>
          <w:noProof/>
          <w:szCs w:val="24"/>
        </w:rPr>
        <w:t>Saf Sci</w:t>
      </w:r>
      <w:r w:rsidRPr="00556A5B">
        <w:rPr>
          <w:rFonts w:ascii="Calibri" w:hAnsi="Calibri" w:cs="Calibri"/>
          <w:noProof/>
          <w:szCs w:val="24"/>
        </w:rPr>
        <w:t>. 2020;126(June). doi:10.1016/j.ssci.2020.104654</w:t>
      </w:r>
    </w:p>
    <w:p w14:paraId="27BD6B7C" w14:textId="02AD3352" w:rsidR="00EA68D7" w:rsidRPr="00EA68D7" w:rsidRDefault="00300F75" w:rsidP="00EA68D7">
      <w:r>
        <w:fldChar w:fldCharType="end"/>
      </w:r>
    </w:p>
    <w:sectPr w:rsidR="00EA68D7" w:rsidRPr="00EA68D7" w:rsidSect="000011A0">
      <w:footerReference w:type="default" r:id="rId12"/>
      <w:pgSz w:w="11906" w:h="16838"/>
      <w:pgMar w:top="1440" w:right="1440" w:bottom="1440" w:left="1440" w:header="708" w:footer="708"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81F113" w16cex:dateUtc="2020-12-14T14:11:00Z"/>
  <w16cex:commentExtensible w16cex:durableId="2381B87B" w16cex:dateUtc="2020-12-14T10:10:00Z"/>
  <w16cex:commentExtensible w16cex:durableId="2381B901" w16cex:dateUtc="2020-12-14T10:1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D1A93E1" w16cid:durableId="23871514"/>
  <w16cid:commentId w16cid:paraId="2B0C8AF7" w16cid:durableId="2387158F"/>
  <w16cid:commentId w16cid:paraId="5D8E243C" w16cid:durableId="2381F113"/>
  <w16cid:commentId w16cid:paraId="6DF6C149" w16cid:durableId="23871A79"/>
  <w16cid:commentId w16cid:paraId="72DC7426" w16cid:durableId="23871CAD"/>
  <w16cid:commentId w16cid:paraId="19555D54" w16cid:durableId="23871D2B"/>
  <w16cid:commentId w16cid:paraId="13B84907" w16cid:durableId="23871E42"/>
  <w16cid:commentId w16cid:paraId="4E3A8EE8" w16cid:durableId="23874D2F"/>
  <w16cid:commentId w16cid:paraId="605A530E" w16cid:durableId="2381B87B"/>
  <w16cid:commentId w16cid:paraId="09412C5B" w16cid:durableId="23872029"/>
  <w16cid:commentId w16cid:paraId="34962CC6" w16cid:durableId="23874CE4"/>
  <w16cid:commentId w16cid:paraId="5CCF3F80" w16cid:durableId="2381B901"/>
  <w16cid:commentId w16cid:paraId="2FA85BC1" w16cid:durableId="238743E1"/>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37679C5" w14:textId="77777777" w:rsidR="004F51A6" w:rsidRDefault="004F51A6" w:rsidP="009500EF">
      <w:pPr>
        <w:spacing w:after="0" w:line="240" w:lineRule="auto"/>
      </w:pPr>
      <w:r>
        <w:separator/>
      </w:r>
    </w:p>
  </w:endnote>
  <w:endnote w:type="continuationSeparator" w:id="0">
    <w:p w14:paraId="44D9064C" w14:textId="77777777" w:rsidR="004F51A6" w:rsidRDefault="004F51A6" w:rsidP="009500EF">
      <w:pPr>
        <w:spacing w:after="0" w:line="240" w:lineRule="auto"/>
      </w:pPr>
      <w:r>
        <w:continuationSeparator/>
      </w:r>
    </w:p>
  </w:endnote>
  <w:endnote w:type="continuationNotice" w:id="1">
    <w:p w14:paraId="4D07955F" w14:textId="77777777" w:rsidR="004F51A6" w:rsidRDefault="004F51A6">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828167856"/>
      <w:docPartObj>
        <w:docPartGallery w:val="Page Numbers (Bottom of Page)"/>
        <w:docPartUnique/>
      </w:docPartObj>
    </w:sdtPr>
    <w:sdtEndPr>
      <w:rPr>
        <w:noProof/>
      </w:rPr>
    </w:sdtEndPr>
    <w:sdtContent>
      <w:p w14:paraId="73F0CB5C" w14:textId="0BBBE869" w:rsidR="004F51A6" w:rsidRDefault="004F51A6">
        <w:pPr>
          <w:pStyle w:val="Footer"/>
          <w:jc w:val="center"/>
        </w:pPr>
        <w:r>
          <w:fldChar w:fldCharType="begin"/>
        </w:r>
        <w:r>
          <w:instrText xml:space="preserve"> PAGE   \* MERGEFORMAT </w:instrText>
        </w:r>
        <w:r>
          <w:fldChar w:fldCharType="separate"/>
        </w:r>
        <w:r w:rsidR="00747FD9">
          <w:rPr>
            <w:noProof/>
          </w:rPr>
          <w:t>10</w:t>
        </w:r>
        <w:r>
          <w:rPr>
            <w:noProof/>
          </w:rPr>
          <w:fldChar w:fldCharType="end"/>
        </w:r>
      </w:p>
    </w:sdtContent>
  </w:sdt>
  <w:p w14:paraId="77B67E22" w14:textId="77777777" w:rsidR="004F51A6" w:rsidRDefault="004F51A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60F0D58" w14:textId="77777777" w:rsidR="004F51A6" w:rsidRDefault="004F51A6" w:rsidP="009500EF">
      <w:pPr>
        <w:spacing w:after="0" w:line="240" w:lineRule="auto"/>
      </w:pPr>
      <w:r>
        <w:separator/>
      </w:r>
    </w:p>
  </w:footnote>
  <w:footnote w:type="continuationSeparator" w:id="0">
    <w:p w14:paraId="7CD830A0" w14:textId="77777777" w:rsidR="004F51A6" w:rsidRDefault="004F51A6" w:rsidP="009500EF">
      <w:pPr>
        <w:spacing w:after="0" w:line="240" w:lineRule="auto"/>
      </w:pPr>
      <w:r>
        <w:continuationSeparator/>
      </w:r>
    </w:p>
  </w:footnote>
  <w:footnote w:type="continuationNotice" w:id="1">
    <w:p w14:paraId="65844DAD" w14:textId="77777777" w:rsidR="004F51A6" w:rsidRDefault="004F51A6">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943F30"/>
    <w:multiLevelType w:val="hybridMultilevel"/>
    <w:tmpl w:val="B0AC644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D417B26"/>
    <w:multiLevelType w:val="hybridMultilevel"/>
    <w:tmpl w:val="5CB27AB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1340D6F"/>
    <w:multiLevelType w:val="hybridMultilevel"/>
    <w:tmpl w:val="3958725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5A13985"/>
    <w:multiLevelType w:val="hybridMultilevel"/>
    <w:tmpl w:val="889413CE"/>
    <w:lvl w:ilvl="0" w:tplc="530E8F6C">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5B24B2A"/>
    <w:multiLevelType w:val="hybridMultilevel"/>
    <w:tmpl w:val="94A28DE8"/>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28062BEB"/>
    <w:multiLevelType w:val="hybridMultilevel"/>
    <w:tmpl w:val="1236214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BC31B65"/>
    <w:multiLevelType w:val="hybridMultilevel"/>
    <w:tmpl w:val="A6CECEC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2E5811B2"/>
    <w:multiLevelType w:val="hybridMultilevel"/>
    <w:tmpl w:val="212871B4"/>
    <w:lvl w:ilvl="0" w:tplc="8AE2A656">
      <w:start w:val="1"/>
      <w:numFmt w:val="decimal"/>
      <w:lvlText w:val="%1."/>
      <w:lvlJc w:val="left"/>
      <w:pPr>
        <w:ind w:left="720" w:hanging="360"/>
      </w:pPr>
    </w:lvl>
    <w:lvl w:ilvl="1" w:tplc="E06C0C8E">
      <w:start w:val="1"/>
      <w:numFmt w:val="lowerLetter"/>
      <w:lvlText w:val="%2."/>
      <w:lvlJc w:val="left"/>
      <w:pPr>
        <w:ind w:left="1440" w:hanging="360"/>
      </w:pPr>
    </w:lvl>
    <w:lvl w:ilvl="2" w:tplc="F9282E7E">
      <w:start w:val="1"/>
      <w:numFmt w:val="lowerRoman"/>
      <w:lvlText w:val="%3."/>
      <w:lvlJc w:val="right"/>
      <w:pPr>
        <w:ind w:left="2160" w:hanging="180"/>
      </w:pPr>
    </w:lvl>
    <w:lvl w:ilvl="3" w:tplc="0C66DF6A">
      <w:start w:val="1"/>
      <w:numFmt w:val="decimal"/>
      <w:lvlText w:val="%4."/>
      <w:lvlJc w:val="left"/>
      <w:pPr>
        <w:ind w:left="2880" w:hanging="360"/>
      </w:pPr>
    </w:lvl>
    <w:lvl w:ilvl="4" w:tplc="8534ADAA">
      <w:start w:val="1"/>
      <w:numFmt w:val="lowerLetter"/>
      <w:lvlText w:val="%5."/>
      <w:lvlJc w:val="left"/>
      <w:pPr>
        <w:ind w:left="3600" w:hanging="360"/>
      </w:pPr>
    </w:lvl>
    <w:lvl w:ilvl="5" w:tplc="C240CD0A">
      <w:start w:val="1"/>
      <w:numFmt w:val="lowerRoman"/>
      <w:lvlText w:val="%6."/>
      <w:lvlJc w:val="right"/>
      <w:pPr>
        <w:ind w:left="4320" w:hanging="180"/>
      </w:pPr>
    </w:lvl>
    <w:lvl w:ilvl="6" w:tplc="93E8B626">
      <w:start w:val="1"/>
      <w:numFmt w:val="decimal"/>
      <w:lvlText w:val="%7."/>
      <w:lvlJc w:val="left"/>
      <w:pPr>
        <w:ind w:left="5040" w:hanging="360"/>
      </w:pPr>
    </w:lvl>
    <w:lvl w:ilvl="7" w:tplc="87AC7290">
      <w:start w:val="1"/>
      <w:numFmt w:val="lowerLetter"/>
      <w:lvlText w:val="%8."/>
      <w:lvlJc w:val="left"/>
      <w:pPr>
        <w:ind w:left="5760" w:hanging="360"/>
      </w:pPr>
    </w:lvl>
    <w:lvl w:ilvl="8" w:tplc="71B80A1A">
      <w:start w:val="1"/>
      <w:numFmt w:val="lowerRoman"/>
      <w:lvlText w:val="%9."/>
      <w:lvlJc w:val="right"/>
      <w:pPr>
        <w:ind w:left="6480" w:hanging="180"/>
      </w:pPr>
    </w:lvl>
  </w:abstractNum>
  <w:abstractNum w:abstractNumId="8" w15:restartNumberingAfterBreak="0">
    <w:nsid w:val="2F534445"/>
    <w:multiLevelType w:val="hybridMultilevel"/>
    <w:tmpl w:val="C00AED4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436A7101"/>
    <w:multiLevelType w:val="hybridMultilevel"/>
    <w:tmpl w:val="EB70C8E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46515B3C"/>
    <w:multiLevelType w:val="hybridMultilevel"/>
    <w:tmpl w:val="DCCCFF1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4B0427C1"/>
    <w:multiLevelType w:val="hybridMultilevel"/>
    <w:tmpl w:val="E9F6179A"/>
    <w:lvl w:ilvl="0" w:tplc="A66AAAE0">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4C017FE6"/>
    <w:multiLevelType w:val="hybridMultilevel"/>
    <w:tmpl w:val="BC8CDD8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53907457"/>
    <w:multiLevelType w:val="hybridMultilevel"/>
    <w:tmpl w:val="31C22496"/>
    <w:lvl w:ilvl="0" w:tplc="046AC342">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54F46BEC"/>
    <w:multiLevelType w:val="hybridMultilevel"/>
    <w:tmpl w:val="31640E7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5D9859A8"/>
    <w:multiLevelType w:val="hybridMultilevel"/>
    <w:tmpl w:val="2DE6268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6A5E6029"/>
    <w:multiLevelType w:val="hybridMultilevel"/>
    <w:tmpl w:val="715E84D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78400502"/>
    <w:multiLevelType w:val="hybridMultilevel"/>
    <w:tmpl w:val="B03A1C4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7"/>
  </w:num>
  <w:num w:numId="2">
    <w:abstractNumId w:val="1"/>
  </w:num>
  <w:num w:numId="3">
    <w:abstractNumId w:val="5"/>
  </w:num>
  <w:num w:numId="4">
    <w:abstractNumId w:val="14"/>
  </w:num>
  <w:num w:numId="5">
    <w:abstractNumId w:val="9"/>
  </w:num>
  <w:num w:numId="6">
    <w:abstractNumId w:val="16"/>
  </w:num>
  <w:num w:numId="7">
    <w:abstractNumId w:val="17"/>
  </w:num>
  <w:num w:numId="8">
    <w:abstractNumId w:val="4"/>
  </w:num>
  <w:num w:numId="9">
    <w:abstractNumId w:val="2"/>
  </w:num>
  <w:num w:numId="10">
    <w:abstractNumId w:val="6"/>
  </w:num>
  <w:num w:numId="11">
    <w:abstractNumId w:val="13"/>
  </w:num>
  <w:num w:numId="12">
    <w:abstractNumId w:val="15"/>
  </w:num>
  <w:num w:numId="13">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3"/>
  </w:num>
  <w:num w:numId="15">
    <w:abstractNumId w:val="11"/>
  </w:num>
  <w:num w:numId="16">
    <w:abstractNumId w:val="8"/>
  </w:num>
  <w:num w:numId="17">
    <w:abstractNumId w:val="10"/>
  </w:num>
  <w:num w:numId="18">
    <w:abstractNumId w:val="0"/>
  </w:num>
  <w:num w:numId="19">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16385"/>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63C3E"/>
    <w:rsid w:val="000011A0"/>
    <w:rsid w:val="00004E11"/>
    <w:rsid w:val="000059F7"/>
    <w:rsid w:val="000105C8"/>
    <w:rsid w:val="000106B6"/>
    <w:rsid w:val="00010BDA"/>
    <w:rsid w:val="000147EF"/>
    <w:rsid w:val="00014B82"/>
    <w:rsid w:val="00021296"/>
    <w:rsid w:val="00022E7F"/>
    <w:rsid w:val="000250BA"/>
    <w:rsid w:val="00026387"/>
    <w:rsid w:val="00031A62"/>
    <w:rsid w:val="0003464E"/>
    <w:rsid w:val="00034A72"/>
    <w:rsid w:val="00036F8C"/>
    <w:rsid w:val="00045EB8"/>
    <w:rsid w:val="00055534"/>
    <w:rsid w:val="00065603"/>
    <w:rsid w:val="0008000F"/>
    <w:rsid w:val="00083EF7"/>
    <w:rsid w:val="00084215"/>
    <w:rsid w:val="0008502C"/>
    <w:rsid w:val="00087602"/>
    <w:rsid w:val="00091076"/>
    <w:rsid w:val="00095D2B"/>
    <w:rsid w:val="000A1BAC"/>
    <w:rsid w:val="000A3015"/>
    <w:rsid w:val="000A4213"/>
    <w:rsid w:val="000A4D63"/>
    <w:rsid w:val="000B0ED5"/>
    <w:rsid w:val="000B1500"/>
    <w:rsid w:val="000B2757"/>
    <w:rsid w:val="000B2D7E"/>
    <w:rsid w:val="000C0B41"/>
    <w:rsid w:val="000C18C4"/>
    <w:rsid w:val="000C3285"/>
    <w:rsid w:val="000C464D"/>
    <w:rsid w:val="000C663C"/>
    <w:rsid w:val="000C66E7"/>
    <w:rsid w:val="000C78E4"/>
    <w:rsid w:val="000D3954"/>
    <w:rsid w:val="000D3D43"/>
    <w:rsid w:val="000D58CF"/>
    <w:rsid w:val="000D63DD"/>
    <w:rsid w:val="000E12D1"/>
    <w:rsid w:val="000E436C"/>
    <w:rsid w:val="000F086F"/>
    <w:rsid w:val="000F31D1"/>
    <w:rsid w:val="000F3C4B"/>
    <w:rsid w:val="000F5857"/>
    <w:rsid w:val="00100749"/>
    <w:rsid w:val="001057D9"/>
    <w:rsid w:val="00106D11"/>
    <w:rsid w:val="00106E58"/>
    <w:rsid w:val="00111A78"/>
    <w:rsid w:val="00112647"/>
    <w:rsid w:val="00112D1C"/>
    <w:rsid w:val="00116939"/>
    <w:rsid w:val="00117985"/>
    <w:rsid w:val="00117A92"/>
    <w:rsid w:val="00123BD5"/>
    <w:rsid w:val="00124EC6"/>
    <w:rsid w:val="00125DAA"/>
    <w:rsid w:val="001326E1"/>
    <w:rsid w:val="0013480B"/>
    <w:rsid w:val="001352CF"/>
    <w:rsid w:val="00145866"/>
    <w:rsid w:val="00146038"/>
    <w:rsid w:val="00151E77"/>
    <w:rsid w:val="00156F5E"/>
    <w:rsid w:val="00172673"/>
    <w:rsid w:val="00176F47"/>
    <w:rsid w:val="001809FF"/>
    <w:rsid w:val="001846F5"/>
    <w:rsid w:val="0019077F"/>
    <w:rsid w:val="00195399"/>
    <w:rsid w:val="0019681D"/>
    <w:rsid w:val="001A5100"/>
    <w:rsid w:val="001C2325"/>
    <w:rsid w:val="001C40F4"/>
    <w:rsid w:val="001C43D7"/>
    <w:rsid w:val="001C7AD9"/>
    <w:rsid w:val="001D0A3A"/>
    <w:rsid w:val="001D250F"/>
    <w:rsid w:val="001D337E"/>
    <w:rsid w:val="001D63F3"/>
    <w:rsid w:val="001E3B46"/>
    <w:rsid w:val="001E47DF"/>
    <w:rsid w:val="001E6930"/>
    <w:rsid w:val="001E7B78"/>
    <w:rsid w:val="001F1127"/>
    <w:rsid w:val="001F1F11"/>
    <w:rsid w:val="001F3F5B"/>
    <w:rsid w:val="001F42BB"/>
    <w:rsid w:val="001F4ED1"/>
    <w:rsid w:val="001F5607"/>
    <w:rsid w:val="001F7958"/>
    <w:rsid w:val="00202BF3"/>
    <w:rsid w:val="00203C24"/>
    <w:rsid w:val="002042AB"/>
    <w:rsid w:val="00211F45"/>
    <w:rsid w:val="00215BBA"/>
    <w:rsid w:val="00217673"/>
    <w:rsid w:val="00220E26"/>
    <w:rsid w:val="0022366B"/>
    <w:rsid w:val="00224D89"/>
    <w:rsid w:val="002360F7"/>
    <w:rsid w:val="002374E8"/>
    <w:rsid w:val="00243BBE"/>
    <w:rsid w:val="00243CD1"/>
    <w:rsid w:val="00246B2C"/>
    <w:rsid w:val="00250CF3"/>
    <w:rsid w:val="002529D4"/>
    <w:rsid w:val="00253B4B"/>
    <w:rsid w:val="00254B68"/>
    <w:rsid w:val="002555AF"/>
    <w:rsid w:val="00256640"/>
    <w:rsid w:val="002665B8"/>
    <w:rsid w:val="0026776C"/>
    <w:rsid w:val="00273975"/>
    <w:rsid w:val="00276FCC"/>
    <w:rsid w:val="00277AB2"/>
    <w:rsid w:val="002820F4"/>
    <w:rsid w:val="00283DCD"/>
    <w:rsid w:val="00284465"/>
    <w:rsid w:val="00284512"/>
    <w:rsid w:val="00285054"/>
    <w:rsid w:val="00287467"/>
    <w:rsid w:val="00287B55"/>
    <w:rsid w:val="0029313D"/>
    <w:rsid w:val="00297362"/>
    <w:rsid w:val="00297CAF"/>
    <w:rsid w:val="002B1538"/>
    <w:rsid w:val="002B4E34"/>
    <w:rsid w:val="002B72B9"/>
    <w:rsid w:val="002C09D8"/>
    <w:rsid w:val="002D0046"/>
    <w:rsid w:val="002D033C"/>
    <w:rsid w:val="002D78D3"/>
    <w:rsid w:val="002E170E"/>
    <w:rsid w:val="002E4B1D"/>
    <w:rsid w:val="002E7C97"/>
    <w:rsid w:val="002F1A2B"/>
    <w:rsid w:val="002F4F7F"/>
    <w:rsid w:val="002F5F44"/>
    <w:rsid w:val="00300119"/>
    <w:rsid w:val="00300AFD"/>
    <w:rsid w:val="00300F75"/>
    <w:rsid w:val="00300FD5"/>
    <w:rsid w:val="003045B8"/>
    <w:rsid w:val="0031048F"/>
    <w:rsid w:val="00316817"/>
    <w:rsid w:val="0031724A"/>
    <w:rsid w:val="00317D7E"/>
    <w:rsid w:val="00322A06"/>
    <w:rsid w:val="0032493D"/>
    <w:rsid w:val="00326C13"/>
    <w:rsid w:val="00327447"/>
    <w:rsid w:val="0033179C"/>
    <w:rsid w:val="0033423D"/>
    <w:rsid w:val="003354EE"/>
    <w:rsid w:val="00337F12"/>
    <w:rsid w:val="003401C7"/>
    <w:rsid w:val="0034034B"/>
    <w:rsid w:val="003406D7"/>
    <w:rsid w:val="00342372"/>
    <w:rsid w:val="003447F2"/>
    <w:rsid w:val="0034636A"/>
    <w:rsid w:val="0035003E"/>
    <w:rsid w:val="00351A05"/>
    <w:rsid w:val="00354C38"/>
    <w:rsid w:val="003667E8"/>
    <w:rsid w:val="003716C6"/>
    <w:rsid w:val="00373810"/>
    <w:rsid w:val="00377954"/>
    <w:rsid w:val="00380935"/>
    <w:rsid w:val="0038605A"/>
    <w:rsid w:val="00386548"/>
    <w:rsid w:val="00387EBD"/>
    <w:rsid w:val="0039053B"/>
    <w:rsid w:val="00393EAA"/>
    <w:rsid w:val="00396FBF"/>
    <w:rsid w:val="003A1A36"/>
    <w:rsid w:val="003A21A3"/>
    <w:rsid w:val="003B3712"/>
    <w:rsid w:val="003B7160"/>
    <w:rsid w:val="003C0537"/>
    <w:rsid w:val="003C1579"/>
    <w:rsid w:val="003C3712"/>
    <w:rsid w:val="003C6222"/>
    <w:rsid w:val="003D2BF0"/>
    <w:rsid w:val="003D3C2C"/>
    <w:rsid w:val="003D5C61"/>
    <w:rsid w:val="003E0FC8"/>
    <w:rsid w:val="003E2D52"/>
    <w:rsid w:val="003E3EB2"/>
    <w:rsid w:val="003E432A"/>
    <w:rsid w:val="003E6B64"/>
    <w:rsid w:val="003F2662"/>
    <w:rsid w:val="003F355E"/>
    <w:rsid w:val="003F4D89"/>
    <w:rsid w:val="004012EF"/>
    <w:rsid w:val="00404DCD"/>
    <w:rsid w:val="00404F8D"/>
    <w:rsid w:val="0041730C"/>
    <w:rsid w:val="0042675A"/>
    <w:rsid w:val="00427ACF"/>
    <w:rsid w:val="00427C91"/>
    <w:rsid w:val="004307B3"/>
    <w:rsid w:val="004345C6"/>
    <w:rsid w:val="00434DDA"/>
    <w:rsid w:val="00436C11"/>
    <w:rsid w:val="00436FB2"/>
    <w:rsid w:val="00440844"/>
    <w:rsid w:val="0044234D"/>
    <w:rsid w:val="004500F4"/>
    <w:rsid w:val="00455DDA"/>
    <w:rsid w:val="00471B5D"/>
    <w:rsid w:val="0048402F"/>
    <w:rsid w:val="00484E71"/>
    <w:rsid w:val="00485BDA"/>
    <w:rsid w:val="00496E5D"/>
    <w:rsid w:val="004A0BA2"/>
    <w:rsid w:val="004A3BAB"/>
    <w:rsid w:val="004B24C9"/>
    <w:rsid w:val="004B37F8"/>
    <w:rsid w:val="004B6407"/>
    <w:rsid w:val="004B6ACB"/>
    <w:rsid w:val="004C0C85"/>
    <w:rsid w:val="004C47AD"/>
    <w:rsid w:val="004D1594"/>
    <w:rsid w:val="004D2312"/>
    <w:rsid w:val="004D2381"/>
    <w:rsid w:val="004D2509"/>
    <w:rsid w:val="004D2559"/>
    <w:rsid w:val="004D3B59"/>
    <w:rsid w:val="004E1810"/>
    <w:rsid w:val="004E2BCB"/>
    <w:rsid w:val="004E5CE1"/>
    <w:rsid w:val="004F51A6"/>
    <w:rsid w:val="005022E6"/>
    <w:rsid w:val="00502C2A"/>
    <w:rsid w:val="0050398A"/>
    <w:rsid w:val="00517D76"/>
    <w:rsid w:val="00531161"/>
    <w:rsid w:val="00533E22"/>
    <w:rsid w:val="00540DC2"/>
    <w:rsid w:val="005433AE"/>
    <w:rsid w:val="00543400"/>
    <w:rsid w:val="00551408"/>
    <w:rsid w:val="005561E8"/>
    <w:rsid w:val="0055697B"/>
    <w:rsid w:val="00556A5B"/>
    <w:rsid w:val="005646F8"/>
    <w:rsid w:val="005669B6"/>
    <w:rsid w:val="005715CC"/>
    <w:rsid w:val="0057168E"/>
    <w:rsid w:val="005718E6"/>
    <w:rsid w:val="005763D2"/>
    <w:rsid w:val="005804D3"/>
    <w:rsid w:val="00581FE3"/>
    <w:rsid w:val="00582A93"/>
    <w:rsid w:val="0058348F"/>
    <w:rsid w:val="005843D6"/>
    <w:rsid w:val="0058573C"/>
    <w:rsid w:val="00587210"/>
    <w:rsid w:val="0059285A"/>
    <w:rsid w:val="005951F5"/>
    <w:rsid w:val="00597487"/>
    <w:rsid w:val="005A12E4"/>
    <w:rsid w:val="005A2D87"/>
    <w:rsid w:val="005B1194"/>
    <w:rsid w:val="005B1B7E"/>
    <w:rsid w:val="005B384E"/>
    <w:rsid w:val="005C188E"/>
    <w:rsid w:val="005C22CE"/>
    <w:rsid w:val="005C3899"/>
    <w:rsid w:val="005D1861"/>
    <w:rsid w:val="005D4872"/>
    <w:rsid w:val="005D5021"/>
    <w:rsid w:val="005D602D"/>
    <w:rsid w:val="005D6A14"/>
    <w:rsid w:val="005D78B9"/>
    <w:rsid w:val="005E1870"/>
    <w:rsid w:val="005E4F8F"/>
    <w:rsid w:val="005F5CF3"/>
    <w:rsid w:val="0060263F"/>
    <w:rsid w:val="00606DC1"/>
    <w:rsid w:val="006141A6"/>
    <w:rsid w:val="00625C5D"/>
    <w:rsid w:val="006268DF"/>
    <w:rsid w:val="00627429"/>
    <w:rsid w:val="00636CC5"/>
    <w:rsid w:val="00637F22"/>
    <w:rsid w:val="00645B3A"/>
    <w:rsid w:val="0064648F"/>
    <w:rsid w:val="0065206E"/>
    <w:rsid w:val="00656305"/>
    <w:rsid w:val="00660180"/>
    <w:rsid w:val="00660BE3"/>
    <w:rsid w:val="00660F62"/>
    <w:rsid w:val="00664690"/>
    <w:rsid w:val="006655F1"/>
    <w:rsid w:val="00670128"/>
    <w:rsid w:val="006750A1"/>
    <w:rsid w:val="00685BA3"/>
    <w:rsid w:val="00686EB8"/>
    <w:rsid w:val="00690D76"/>
    <w:rsid w:val="00691521"/>
    <w:rsid w:val="006930BF"/>
    <w:rsid w:val="00696E91"/>
    <w:rsid w:val="00696E96"/>
    <w:rsid w:val="00697E3A"/>
    <w:rsid w:val="006A08E5"/>
    <w:rsid w:val="006A25FA"/>
    <w:rsid w:val="006A43D7"/>
    <w:rsid w:val="006A4C08"/>
    <w:rsid w:val="006A63CC"/>
    <w:rsid w:val="006A65DD"/>
    <w:rsid w:val="006A6B07"/>
    <w:rsid w:val="006A6EEC"/>
    <w:rsid w:val="006B1420"/>
    <w:rsid w:val="006B300B"/>
    <w:rsid w:val="006B41CB"/>
    <w:rsid w:val="006B7DC7"/>
    <w:rsid w:val="006D003E"/>
    <w:rsid w:val="006D1377"/>
    <w:rsid w:val="006D4CAF"/>
    <w:rsid w:val="006E14B6"/>
    <w:rsid w:val="006F3901"/>
    <w:rsid w:val="006F40D7"/>
    <w:rsid w:val="006F548D"/>
    <w:rsid w:val="007013C0"/>
    <w:rsid w:val="00705DA9"/>
    <w:rsid w:val="0070714E"/>
    <w:rsid w:val="00713797"/>
    <w:rsid w:val="00721E71"/>
    <w:rsid w:val="00726CBE"/>
    <w:rsid w:val="00731CFF"/>
    <w:rsid w:val="00732CE8"/>
    <w:rsid w:val="00735871"/>
    <w:rsid w:val="0074365C"/>
    <w:rsid w:val="00745D0A"/>
    <w:rsid w:val="00747FD9"/>
    <w:rsid w:val="007502CD"/>
    <w:rsid w:val="00751734"/>
    <w:rsid w:val="00751DD1"/>
    <w:rsid w:val="0075274E"/>
    <w:rsid w:val="007551CF"/>
    <w:rsid w:val="0076332B"/>
    <w:rsid w:val="0076545F"/>
    <w:rsid w:val="007728F1"/>
    <w:rsid w:val="0077572A"/>
    <w:rsid w:val="00775EF0"/>
    <w:rsid w:val="007761D7"/>
    <w:rsid w:val="007767EC"/>
    <w:rsid w:val="007768B1"/>
    <w:rsid w:val="00777476"/>
    <w:rsid w:val="00781C59"/>
    <w:rsid w:val="00792C05"/>
    <w:rsid w:val="007943CF"/>
    <w:rsid w:val="007A0549"/>
    <w:rsid w:val="007A4AE6"/>
    <w:rsid w:val="007A7BFC"/>
    <w:rsid w:val="007B1433"/>
    <w:rsid w:val="007B2B92"/>
    <w:rsid w:val="007B37B8"/>
    <w:rsid w:val="007B5E1D"/>
    <w:rsid w:val="007C2CFC"/>
    <w:rsid w:val="007C359A"/>
    <w:rsid w:val="007C42BE"/>
    <w:rsid w:val="007D064F"/>
    <w:rsid w:val="007D3A6D"/>
    <w:rsid w:val="007D55CB"/>
    <w:rsid w:val="007E3C62"/>
    <w:rsid w:val="007E4136"/>
    <w:rsid w:val="007E7366"/>
    <w:rsid w:val="007F0FFA"/>
    <w:rsid w:val="007F5E07"/>
    <w:rsid w:val="008038A7"/>
    <w:rsid w:val="00806240"/>
    <w:rsid w:val="008077C5"/>
    <w:rsid w:val="00810D0C"/>
    <w:rsid w:val="0081193A"/>
    <w:rsid w:val="00812750"/>
    <w:rsid w:val="00813B45"/>
    <w:rsid w:val="00816E63"/>
    <w:rsid w:val="0081714B"/>
    <w:rsid w:val="00820944"/>
    <w:rsid w:val="00823212"/>
    <w:rsid w:val="008267F0"/>
    <w:rsid w:val="00827B3F"/>
    <w:rsid w:val="00834B1B"/>
    <w:rsid w:val="00844834"/>
    <w:rsid w:val="0084507D"/>
    <w:rsid w:val="00845B9A"/>
    <w:rsid w:val="00851E30"/>
    <w:rsid w:val="008543EC"/>
    <w:rsid w:val="00856831"/>
    <w:rsid w:val="008602F4"/>
    <w:rsid w:val="00861118"/>
    <w:rsid w:val="00863AEB"/>
    <w:rsid w:val="00865867"/>
    <w:rsid w:val="00865C67"/>
    <w:rsid w:val="00876014"/>
    <w:rsid w:val="008805BA"/>
    <w:rsid w:val="00883287"/>
    <w:rsid w:val="0088686D"/>
    <w:rsid w:val="0089734D"/>
    <w:rsid w:val="00897400"/>
    <w:rsid w:val="008A0035"/>
    <w:rsid w:val="008A2373"/>
    <w:rsid w:val="008A2C5B"/>
    <w:rsid w:val="008A7803"/>
    <w:rsid w:val="008B004B"/>
    <w:rsid w:val="008B06F4"/>
    <w:rsid w:val="008B1743"/>
    <w:rsid w:val="008B7CD9"/>
    <w:rsid w:val="008C0502"/>
    <w:rsid w:val="008C79B0"/>
    <w:rsid w:val="008D06DB"/>
    <w:rsid w:val="008D23B8"/>
    <w:rsid w:val="008D6A1F"/>
    <w:rsid w:val="008E0297"/>
    <w:rsid w:val="008E287D"/>
    <w:rsid w:val="008E3903"/>
    <w:rsid w:val="008F18E2"/>
    <w:rsid w:val="00901B91"/>
    <w:rsid w:val="00904F12"/>
    <w:rsid w:val="00905E65"/>
    <w:rsid w:val="00906431"/>
    <w:rsid w:val="0091758F"/>
    <w:rsid w:val="009224CA"/>
    <w:rsid w:val="00922810"/>
    <w:rsid w:val="0092381F"/>
    <w:rsid w:val="00925D03"/>
    <w:rsid w:val="0093483F"/>
    <w:rsid w:val="00942589"/>
    <w:rsid w:val="0094464B"/>
    <w:rsid w:val="0094634B"/>
    <w:rsid w:val="00947ACF"/>
    <w:rsid w:val="009500EF"/>
    <w:rsid w:val="0095079A"/>
    <w:rsid w:val="00952A2F"/>
    <w:rsid w:val="00953518"/>
    <w:rsid w:val="009566A0"/>
    <w:rsid w:val="00957EF1"/>
    <w:rsid w:val="00962238"/>
    <w:rsid w:val="00964EB9"/>
    <w:rsid w:val="009654EC"/>
    <w:rsid w:val="009667C9"/>
    <w:rsid w:val="00970743"/>
    <w:rsid w:val="0097113D"/>
    <w:rsid w:val="00976585"/>
    <w:rsid w:val="00977083"/>
    <w:rsid w:val="00977D1D"/>
    <w:rsid w:val="009804A1"/>
    <w:rsid w:val="00982746"/>
    <w:rsid w:val="0099622E"/>
    <w:rsid w:val="0099680C"/>
    <w:rsid w:val="009978E4"/>
    <w:rsid w:val="00997FA9"/>
    <w:rsid w:val="009A26AB"/>
    <w:rsid w:val="009A3B2E"/>
    <w:rsid w:val="009A588B"/>
    <w:rsid w:val="009B3EEC"/>
    <w:rsid w:val="009B4077"/>
    <w:rsid w:val="009B5424"/>
    <w:rsid w:val="009C1155"/>
    <w:rsid w:val="009C6E8B"/>
    <w:rsid w:val="009D012B"/>
    <w:rsid w:val="009D0ABB"/>
    <w:rsid w:val="009D0DA8"/>
    <w:rsid w:val="009D222D"/>
    <w:rsid w:val="009D34D2"/>
    <w:rsid w:val="009D3810"/>
    <w:rsid w:val="009D445B"/>
    <w:rsid w:val="009E6042"/>
    <w:rsid w:val="009E78CA"/>
    <w:rsid w:val="009F128F"/>
    <w:rsid w:val="009F5FA8"/>
    <w:rsid w:val="009F6D3C"/>
    <w:rsid w:val="00A00F6B"/>
    <w:rsid w:val="00A01C74"/>
    <w:rsid w:val="00A14615"/>
    <w:rsid w:val="00A1637A"/>
    <w:rsid w:val="00A166DA"/>
    <w:rsid w:val="00A20FF2"/>
    <w:rsid w:val="00A22231"/>
    <w:rsid w:val="00A2296F"/>
    <w:rsid w:val="00A24D49"/>
    <w:rsid w:val="00A265DD"/>
    <w:rsid w:val="00A26F60"/>
    <w:rsid w:val="00A330D1"/>
    <w:rsid w:val="00A34080"/>
    <w:rsid w:val="00A358FA"/>
    <w:rsid w:val="00A37072"/>
    <w:rsid w:val="00A41E27"/>
    <w:rsid w:val="00A47A44"/>
    <w:rsid w:val="00A52E78"/>
    <w:rsid w:val="00A53AD6"/>
    <w:rsid w:val="00A54C95"/>
    <w:rsid w:val="00A555AB"/>
    <w:rsid w:val="00A5738C"/>
    <w:rsid w:val="00A6027E"/>
    <w:rsid w:val="00A62628"/>
    <w:rsid w:val="00A66B8C"/>
    <w:rsid w:val="00A750EB"/>
    <w:rsid w:val="00A822EF"/>
    <w:rsid w:val="00A85774"/>
    <w:rsid w:val="00A96E1C"/>
    <w:rsid w:val="00AA168B"/>
    <w:rsid w:val="00AA2E81"/>
    <w:rsid w:val="00AA3B35"/>
    <w:rsid w:val="00AA44BF"/>
    <w:rsid w:val="00AA6BB1"/>
    <w:rsid w:val="00AA7D50"/>
    <w:rsid w:val="00AB2605"/>
    <w:rsid w:val="00AB3439"/>
    <w:rsid w:val="00AB7C4E"/>
    <w:rsid w:val="00AC185B"/>
    <w:rsid w:val="00AC2027"/>
    <w:rsid w:val="00AC4731"/>
    <w:rsid w:val="00AC4FD6"/>
    <w:rsid w:val="00AC6904"/>
    <w:rsid w:val="00AC7E1A"/>
    <w:rsid w:val="00AD4971"/>
    <w:rsid w:val="00AD55B4"/>
    <w:rsid w:val="00AD644D"/>
    <w:rsid w:val="00AD666B"/>
    <w:rsid w:val="00AD6C48"/>
    <w:rsid w:val="00AD734F"/>
    <w:rsid w:val="00AE2389"/>
    <w:rsid w:val="00AE6E53"/>
    <w:rsid w:val="00AF64CF"/>
    <w:rsid w:val="00B05D6C"/>
    <w:rsid w:val="00B06ABE"/>
    <w:rsid w:val="00B118BA"/>
    <w:rsid w:val="00B11985"/>
    <w:rsid w:val="00B11DC6"/>
    <w:rsid w:val="00B15C5C"/>
    <w:rsid w:val="00B16B1C"/>
    <w:rsid w:val="00B16CD2"/>
    <w:rsid w:val="00B174B5"/>
    <w:rsid w:val="00B23B5B"/>
    <w:rsid w:val="00B257BA"/>
    <w:rsid w:val="00B277F7"/>
    <w:rsid w:val="00B42857"/>
    <w:rsid w:val="00B43190"/>
    <w:rsid w:val="00B44012"/>
    <w:rsid w:val="00B4439A"/>
    <w:rsid w:val="00B44644"/>
    <w:rsid w:val="00B51A64"/>
    <w:rsid w:val="00B539A6"/>
    <w:rsid w:val="00B56E66"/>
    <w:rsid w:val="00B613F9"/>
    <w:rsid w:val="00B63A48"/>
    <w:rsid w:val="00B66EA9"/>
    <w:rsid w:val="00B74905"/>
    <w:rsid w:val="00B8035A"/>
    <w:rsid w:val="00B80719"/>
    <w:rsid w:val="00BA1042"/>
    <w:rsid w:val="00BA23C2"/>
    <w:rsid w:val="00BA28ED"/>
    <w:rsid w:val="00BA4F35"/>
    <w:rsid w:val="00BA5A47"/>
    <w:rsid w:val="00BA6BD9"/>
    <w:rsid w:val="00BA71D4"/>
    <w:rsid w:val="00BA7B39"/>
    <w:rsid w:val="00BB063F"/>
    <w:rsid w:val="00BB08F2"/>
    <w:rsid w:val="00BB64DA"/>
    <w:rsid w:val="00BC0817"/>
    <w:rsid w:val="00BC5580"/>
    <w:rsid w:val="00BC70AB"/>
    <w:rsid w:val="00BD44BA"/>
    <w:rsid w:val="00BE037C"/>
    <w:rsid w:val="00BE4CAF"/>
    <w:rsid w:val="00BE4D72"/>
    <w:rsid w:val="00BE5550"/>
    <w:rsid w:val="00BE66F8"/>
    <w:rsid w:val="00BE7141"/>
    <w:rsid w:val="00BF0C1C"/>
    <w:rsid w:val="00BF0F98"/>
    <w:rsid w:val="00BF12B0"/>
    <w:rsid w:val="00BF31E9"/>
    <w:rsid w:val="00BF3A64"/>
    <w:rsid w:val="00BF410B"/>
    <w:rsid w:val="00BF48F2"/>
    <w:rsid w:val="00BF62D4"/>
    <w:rsid w:val="00BF705B"/>
    <w:rsid w:val="00BF751D"/>
    <w:rsid w:val="00BF7E4A"/>
    <w:rsid w:val="00C044C0"/>
    <w:rsid w:val="00C07E6D"/>
    <w:rsid w:val="00C104AB"/>
    <w:rsid w:val="00C16E21"/>
    <w:rsid w:val="00C17F5B"/>
    <w:rsid w:val="00C2018E"/>
    <w:rsid w:val="00C32108"/>
    <w:rsid w:val="00C32B7D"/>
    <w:rsid w:val="00C353E3"/>
    <w:rsid w:val="00C361D0"/>
    <w:rsid w:val="00C41CD0"/>
    <w:rsid w:val="00C42EFF"/>
    <w:rsid w:val="00C4500B"/>
    <w:rsid w:val="00C4621B"/>
    <w:rsid w:val="00C47363"/>
    <w:rsid w:val="00C5275C"/>
    <w:rsid w:val="00C55F47"/>
    <w:rsid w:val="00C575CA"/>
    <w:rsid w:val="00C60DFC"/>
    <w:rsid w:val="00C62B61"/>
    <w:rsid w:val="00C630E0"/>
    <w:rsid w:val="00C76565"/>
    <w:rsid w:val="00C76854"/>
    <w:rsid w:val="00C769FE"/>
    <w:rsid w:val="00C76A80"/>
    <w:rsid w:val="00C77557"/>
    <w:rsid w:val="00C82A4A"/>
    <w:rsid w:val="00C8591E"/>
    <w:rsid w:val="00C87DCA"/>
    <w:rsid w:val="00C903CD"/>
    <w:rsid w:val="00C90E7C"/>
    <w:rsid w:val="00C94FC0"/>
    <w:rsid w:val="00CA0C89"/>
    <w:rsid w:val="00CA6452"/>
    <w:rsid w:val="00CA79D9"/>
    <w:rsid w:val="00CB1C67"/>
    <w:rsid w:val="00CB298F"/>
    <w:rsid w:val="00CB61D2"/>
    <w:rsid w:val="00CC0AED"/>
    <w:rsid w:val="00CC11BB"/>
    <w:rsid w:val="00CC2E99"/>
    <w:rsid w:val="00CC5C52"/>
    <w:rsid w:val="00CD22BC"/>
    <w:rsid w:val="00CD57FA"/>
    <w:rsid w:val="00CD717D"/>
    <w:rsid w:val="00CD7852"/>
    <w:rsid w:val="00CE0C51"/>
    <w:rsid w:val="00CE0FE4"/>
    <w:rsid w:val="00CE48ED"/>
    <w:rsid w:val="00CF5587"/>
    <w:rsid w:val="00CF5AA4"/>
    <w:rsid w:val="00D00A14"/>
    <w:rsid w:val="00D018E4"/>
    <w:rsid w:val="00D03701"/>
    <w:rsid w:val="00D04DC6"/>
    <w:rsid w:val="00D10464"/>
    <w:rsid w:val="00D12FCC"/>
    <w:rsid w:val="00D14F7E"/>
    <w:rsid w:val="00D1669C"/>
    <w:rsid w:val="00D256B8"/>
    <w:rsid w:val="00D26D55"/>
    <w:rsid w:val="00D30C91"/>
    <w:rsid w:val="00D34808"/>
    <w:rsid w:val="00D43272"/>
    <w:rsid w:val="00D432FD"/>
    <w:rsid w:val="00D451E5"/>
    <w:rsid w:val="00D50F2F"/>
    <w:rsid w:val="00D53824"/>
    <w:rsid w:val="00D55A92"/>
    <w:rsid w:val="00D6264E"/>
    <w:rsid w:val="00D67540"/>
    <w:rsid w:val="00D70785"/>
    <w:rsid w:val="00D70AD9"/>
    <w:rsid w:val="00D70CDB"/>
    <w:rsid w:val="00D76FC3"/>
    <w:rsid w:val="00D77B4B"/>
    <w:rsid w:val="00D84EFC"/>
    <w:rsid w:val="00D85CC4"/>
    <w:rsid w:val="00D90488"/>
    <w:rsid w:val="00D9344B"/>
    <w:rsid w:val="00D950A2"/>
    <w:rsid w:val="00DA09EC"/>
    <w:rsid w:val="00DA25EE"/>
    <w:rsid w:val="00DB3D72"/>
    <w:rsid w:val="00DB6363"/>
    <w:rsid w:val="00DB6DEE"/>
    <w:rsid w:val="00DB7CE8"/>
    <w:rsid w:val="00DC0469"/>
    <w:rsid w:val="00DC267A"/>
    <w:rsid w:val="00DC3CBB"/>
    <w:rsid w:val="00DC5803"/>
    <w:rsid w:val="00DD0FC3"/>
    <w:rsid w:val="00DD4EDE"/>
    <w:rsid w:val="00DD5747"/>
    <w:rsid w:val="00DD5E0F"/>
    <w:rsid w:val="00DE29AB"/>
    <w:rsid w:val="00DE355E"/>
    <w:rsid w:val="00DE526B"/>
    <w:rsid w:val="00DF444E"/>
    <w:rsid w:val="00DF53B0"/>
    <w:rsid w:val="00DF5C59"/>
    <w:rsid w:val="00E014A9"/>
    <w:rsid w:val="00E01F2C"/>
    <w:rsid w:val="00E03105"/>
    <w:rsid w:val="00E0556F"/>
    <w:rsid w:val="00E06809"/>
    <w:rsid w:val="00E0728E"/>
    <w:rsid w:val="00E10B43"/>
    <w:rsid w:val="00E124EC"/>
    <w:rsid w:val="00E1344E"/>
    <w:rsid w:val="00E145F4"/>
    <w:rsid w:val="00E14B2A"/>
    <w:rsid w:val="00E1696D"/>
    <w:rsid w:val="00E20331"/>
    <w:rsid w:val="00E20652"/>
    <w:rsid w:val="00E20AE5"/>
    <w:rsid w:val="00E21601"/>
    <w:rsid w:val="00E218D2"/>
    <w:rsid w:val="00E234E1"/>
    <w:rsid w:val="00E242A0"/>
    <w:rsid w:val="00E246F4"/>
    <w:rsid w:val="00E25082"/>
    <w:rsid w:val="00E2572C"/>
    <w:rsid w:val="00E275B9"/>
    <w:rsid w:val="00E27DC6"/>
    <w:rsid w:val="00E36E7D"/>
    <w:rsid w:val="00E377E5"/>
    <w:rsid w:val="00E37BDE"/>
    <w:rsid w:val="00E410A7"/>
    <w:rsid w:val="00E44D8D"/>
    <w:rsid w:val="00E46030"/>
    <w:rsid w:val="00E47621"/>
    <w:rsid w:val="00E47B24"/>
    <w:rsid w:val="00E51576"/>
    <w:rsid w:val="00E538DD"/>
    <w:rsid w:val="00E55D85"/>
    <w:rsid w:val="00E57295"/>
    <w:rsid w:val="00E619A1"/>
    <w:rsid w:val="00E6430D"/>
    <w:rsid w:val="00E64FD8"/>
    <w:rsid w:val="00E67735"/>
    <w:rsid w:val="00E72FB6"/>
    <w:rsid w:val="00E7485A"/>
    <w:rsid w:val="00E801B5"/>
    <w:rsid w:val="00E80E2C"/>
    <w:rsid w:val="00E83F71"/>
    <w:rsid w:val="00E844AE"/>
    <w:rsid w:val="00E902B1"/>
    <w:rsid w:val="00E93405"/>
    <w:rsid w:val="00E93E36"/>
    <w:rsid w:val="00E947B2"/>
    <w:rsid w:val="00E94D45"/>
    <w:rsid w:val="00E95698"/>
    <w:rsid w:val="00E956B3"/>
    <w:rsid w:val="00E971A6"/>
    <w:rsid w:val="00E97300"/>
    <w:rsid w:val="00EA005F"/>
    <w:rsid w:val="00EA09ED"/>
    <w:rsid w:val="00EA0ACB"/>
    <w:rsid w:val="00EA645D"/>
    <w:rsid w:val="00EA677C"/>
    <w:rsid w:val="00EA68D7"/>
    <w:rsid w:val="00EB3F27"/>
    <w:rsid w:val="00EB41D2"/>
    <w:rsid w:val="00EB57FA"/>
    <w:rsid w:val="00EB77A0"/>
    <w:rsid w:val="00EC0EB1"/>
    <w:rsid w:val="00EC26A9"/>
    <w:rsid w:val="00EC546B"/>
    <w:rsid w:val="00EC5B1F"/>
    <w:rsid w:val="00ED4D3A"/>
    <w:rsid w:val="00ED6972"/>
    <w:rsid w:val="00ED7385"/>
    <w:rsid w:val="00EE1801"/>
    <w:rsid w:val="00EE199C"/>
    <w:rsid w:val="00EE3D59"/>
    <w:rsid w:val="00EE6CBD"/>
    <w:rsid w:val="00EF53C4"/>
    <w:rsid w:val="00F044CF"/>
    <w:rsid w:val="00F10E19"/>
    <w:rsid w:val="00F13924"/>
    <w:rsid w:val="00F24ABF"/>
    <w:rsid w:val="00F25567"/>
    <w:rsid w:val="00F274B7"/>
    <w:rsid w:val="00F27F17"/>
    <w:rsid w:val="00F31F07"/>
    <w:rsid w:val="00F32618"/>
    <w:rsid w:val="00F33529"/>
    <w:rsid w:val="00F403E4"/>
    <w:rsid w:val="00F40E20"/>
    <w:rsid w:val="00F44AC1"/>
    <w:rsid w:val="00F457BA"/>
    <w:rsid w:val="00F47ABE"/>
    <w:rsid w:val="00F63C3E"/>
    <w:rsid w:val="00F700A2"/>
    <w:rsid w:val="00F7500E"/>
    <w:rsid w:val="00F76262"/>
    <w:rsid w:val="00F83865"/>
    <w:rsid w:val="00F83F7E"/>
    <w:rsid w:val="00F90BA4"/>
    <w:rsid w:val="00F9365E"/>
    <w:rsid w:val="00FA0DA1"/>
    <w:rsid w:val="00FB2A79"/>
    <w:rsid w:val="00FC11C7"/>
    <w:rsid w:val="00FC1B5E"/>
    <w:rsid w:val="00FC5386"/>
    <w:rsid w:val="00FC78F5"/>
    <w:rsid w:val="00FD1560"/>
    <w:rsid w:val="00FD1FD3"/>
    <w:rsid w:val="00FD2F1D"/>
    <w:rsid w:val="00FD6AAD"/>
    <w:rsid w:val="00FD7BD9"/>
    <w:rsid w:val="00FE2B9F"/>
    <w:rsid w:val="00FE39D2"/>
    <w:rsid w:val="00FE5B63"/>
    <w:rsid w:val="00FF67B8"/>
    <w:rsid w:val="00FF68E7"/>
    <w:rsid w:val="013CFCB2"/>
    <w:rsid w:val="02229E8F"/>
    <w:rsid w:val="022974B7"/>
    <w:rsid w:val="02A3931C"/>
    <w:rsid w:val="02B6618A"/>
    <w:rsid w:val="02D8CD13"/>
    <w:rsid w:val="032BED63"/>
    <w:rsid w:val="03EBFB14"/>
    <w:rsid w:val="04750972"/>
    <w:rsid w:val="051CE4B4"/>
    <w:rsid w:val="0538D32F"/>
    <w:rsid w:val="053E9438"/>
    <w:rsid w:val="0559E5AD"/>
    <w:rsid w:val="057BB3CC"/>
    <w:rsid w:val="067A986D"/>
    <w:rsid w:val="073F6AA5"/>
    <w:rsid w:val="074D9E25"/>
    <w:rsid w:val="075B4194"/>
    <w:rsid w:val="077FEE57"/>
    <w:rsid w:val="07BBEA43"/>
    <w:rsid w:val="07ECAD31"/>
    <w:rsid w:val="08256177"/>
    <w:rsid w:val="082F9AE7"/>
    <w:rsid w:val="08508DF9"/>
    <w:rsid w:val="087AFBC5"/>
    <w:rsid w:val="0A01853A"/>
    <w:rsid w:val="0A4AECE5"/>
    <w:rsid w:val="0A6AD2DD"/>
    <w:rsid w:val="0A92E256"/>
    <w:rsid w:val="0A98A58E"/>
    <w:rsid w:val="0AE0969B"/>
    <w:rsid w:val="0AED0980"/>
    <w:rsid w:val="0B6719D3"/>
    <w:rsid w:val="0BE6BD46"/>
    <w:rsid w:val="0BF4D372"/>
    <w:rsid w:val="0C06A33E"/>
    <w:rsid w:val="0C327D63"/>
    <w:rsid w:val="0C96801D"/>
    <w:rsid w:val="0D317ADA"/>
    <w:rsid w:val="0DCC16AF"/>
    <w:rsid w:val="0E11FF29"/>
    <w:rsid w:val="0E319D22"/>
    <w:rsid w:val="0ECDE2B3"/>
    <w:rsid w:val="0F10B688"/>
    <w:rsid w:val="0F13E059"/>
    <w:rsid w:val="0F5FF2B2"/>
    <w:rsid w:val="0FDCF476"/>
    <w:rsid w:val="0FEFB433"/>
    <w:rsid w:val="105378DD"/>
    <w:rsid w:val="107AACE6"/>
    <w:rsid w:val="107FB3BB"/>
    <w:rsid w:val="10837F20"/>
    <w:rsid w:val="10FCFA49"/>
    <w:rsid w:val="10FF3BF2"/>
    <w:rsid w:val="117509D2"/>
    <w:rsid w:val="11A18248"/>
    <w:rsid w:val="11D09237"/>
    <w:rsid w:val="11EE5F5C"/>
    <w:rsid w:val="123BDA4E"/>
    <w:rsid w:val="12A0D84C"/>
    <w:rsid w:val="12B35E65"/>
    <w:rsid w:val="1391B72E"/>
    <w:rsid w:val="13C8D3C4"/>
    <w:rsid w:val="13D8E3C4"/>
    <w:rsid w:val="144F2EC6"/>
    <w:rsid w:val="1492AEC4"/>
    <w:rsid w:val="160D8575"/>
    <w:rsid w:val="1660102E"/>
    <w:rsid w:val="16690E90"/>
    <w:rsid w:val="167BF1F8"/>
    <w:rsid w:val="16F746F9"/>
    <w:rsid w:val="17B2F679"/>
    <w:rsid w:val="17E58551"/>
    <w:rsid w:val="17FCE6D3"/>
    <w:rsid w:val="184363AA"/>
    <w:rsid w:val="19152345"/>
    <w:rsid w:val="1927F226"/>
    <w:rsid w:val="19674B3F"/>
    <w:rsid w:val="1A9C594B"/>
    <w:rsid w:val="1AC6B671"/>
    <w:rsid w:val="1ADB2EA1"/>
    <w:rsid w:val="1B6BE350"/>
    <w:rsid w:val="1B83A0B6"/>
    <w:rsid w:val="1C2197F8"/>
    <w:rsid w:val="1C9C5779"/>
    <w:rsid w:val="1D11D449"/>
    <w:rsid w:val="1D259C53"/>
    <w:rsid w:val="1D3853BC"/>
    <w:rsid w:val="1DA2F0B5"/>
    <w:rsid w:val="1DA4D701"/>
    <w:rsid w:val="1DD457A2"/>
    <w:rsid w:val="1E49CA42"/>
    <w:rsid w:val="1ED3B069"/>
    <w:rsid w:val="1EE9D3FF"/>
    <w:rsid w:val="1F02645C"/>
    <w:rsid w:val="1F20E8A8"/>
    <w:rsid w:val="1FA5FEA1"/>
    <w:rsid w:val="1FEE7747"/>
    <w:rsid w:val="20065AFC"/>
    <w:rsid w:val="211ACD35"/>
    <w:rsid w:val="212D7EFD"/>
    <w:rsid w:val="21581F9A"/>
    <w:rsid w:val="2178E8B7"/>
    <w:rsid w:val="21C22A25"/>
    <w:rsid w:val="21FE28C4"/>
    <w:rsid w:val="21FF90DE"/>
    <w:rsid w:val="22675C3C"/>
    <w:rsid w:val="2292CBF0"/>
    <w:rsid w:val="24234566"/>
    <w:rsid w:val="242F1E54"/>
    <w:rsid w:val="24335C6D"/>
    <w:rsid w:val="24AB9B47"/>
    <w:rsid w:val="24D37230"/>
    <w:rsid w:val="24F93373"/>
    <w:rsid w:val="2564834B"/>
    <w:rsid w:val="26725A76"/>
    <w:rsid w:val="270D068F"/>
    <w:rsid w:val="27345AD3"/>
    <w:rsid w:val="27EAB7A0"/>
    <w:rsid w:val="28420BF0"/>
    <w:rsid w:val="28A7FF2B"/>
    <w:rsid w:val="28B9C769"/>
    <w:rsid w:val="28CB91FA"/>
    <w:rsid w:val="299B7FB0"/>
    <w:rsid w:val="299ECEA3"/>
    <w:rsid w:val="2AA8C582"/>
    <w:rsid w:val="2AB9359D"/>
    <w:rsid w:val="2B096681"/>
    <w:rsid w:val="2BD23B5D"/>
    <w:rsid w:val="2C1911F5"/>
    <w:rsid w:val="2C1D0F53"/>
    <w:rsid w:val="2C62F0FF"/>
    <w:rsid w:val="2CDE523F"/>
    <w:rsid w:val="2D17E58B"/>
    <w:rsid w:val="2D3D1DC0"/>
    <w:rsid w:val="2D63F497"/>
    <w:rsid w:val="2D827956"/>
    <w:rsid w:val="2F3B5A54"/>
    <w:rsid w:val="2F768EFD"/>
    <w:rsid w:val="30577FD7"/>
    <w:rsid w:val="3064FCD1"/>
    <w:rsid w:val="3289239E"/>
    <w:rsid w:val="3338432A"/>
    <w:rsid w:val="33B50AF8"/>
    <w:rsid w:val="34007E3E"/>
    <w:rsid w:val="3427B82F"/>
    <w:rsid w:val="34FA9A8E"/>
    <w:rsid w:val="351BF246"/>
    <w:rsid w:val="354FAD64"/>
    <w:rsid w:val="3583A577"/>
    <w:rsid w:val="360F500C"/>
    <w:rsid w:val="36476113"/>
    <w:rsid w:val="3650223F"/>
    <w:rsid w:val="36F1A32F"/>
    <w:rsid w:val="37797BB2"/>
    <w:rsid w:val="37AABE92"/>
    <w:rsid w:val="37F5D103"/>
    <w:rsid w:val="386DF0A2"/>
    <w:rsid w:val="388CAA88"/>
    <w:rsid w:val="391E604F"/>
    <w:rsid w:val="395BFE94"/>
    <w:rsid w:val="3A46406A"/>
    <w:rsid w:val="3A8617ED"/>
    <w:rsid w:val="3BC2E9FC"/>
    <w:rsid w:val="3C88EEE3"/>
    <w:rsid w:val="3D378A61"/>
    <w:rsid w:val="3D56407F"/>
    <w:rsid w:val="3E2F6FB7"/>
    <w:rsid w:val="3E8E58C4"/>
    <w:rsid w:val="3ECCA824"/>
    <w:rsid w:val="3F6F6C6C"/>
    <w:rsid w:val="3FC24BDB"/>
    <w:rsid w:val="40362E46"/>
    <w:rsid w:val="40B581EE"/>
    <w:rsid w:val="40C33163"/>
    <w:rsid w:val="414388F4"/>
    <w:rsid w:val="41778275"/>
    <w:rsid w:val="42C14272"/>
    <w:rsid w:val="43040D82"/>
    <w:rsid w:val="431352D6"/>
    <w:rsid w:val="436E7B5C"/>
    <w:rsid w:val="43DDC30D"/>
    <w:rsid w:val="449D1DA4"/>
    <w:rsid w:val="44AACD19"/>
    <w:rsid w:val="44AB4704"/>
    <w:rsid w:val="44F31C99"/>
    <w:rsid w:val="4520BD26"/>
    <w:rsid w:val="455928AE"/>
    <w:rsid w:val="45B64B15"/>
    <w:rsid w:val="46114D58"/>
    <w:rsid w:val="477B5F5B"/>
    <w:rsid w:val="4854776D"/>
    <w:rsid w:val="4865C4C3"/>
    <w:rsid w:val="48E6159D"/>
    <w:rsid w:val="49D3458F"/>
    <w:rsid w:val="4A6451BA"/>
    <w:rsid w:val="4A87EB38"/>
    <w:rsid w:val="4A96C92A"/>
    <w:rsid w:val="4C3F49B3"/>
    <w:rsid w:val="4C9AF0C1"/>
    <w:rsid w:val="4CF9A6FD"/>
    <w:rsid w:val="4CFA0C9D"/>
    <w:rsid w:val="4E4FAB1B"/>
    <w:rsid w:val="4F17C9BF"/>
    <w:rsid w:val="4F189C0E"/>
    <w:rsid w:val="500A6FED"/>
    <w:rsid w:val="501C7580"/>
    <w:rsid w:val="5040EB3D"/>
    <w:rsid w:val="5056470F"/>
    <w:rsid w:val="5069F072"/>
    <w:rsid w:val="50AA54D5"/>
    <w:rsid w:val="50B6A216"/>
    <w:rsid w:val="51E28109"/>
    <w:rsid w:val="523187EB"/>
    <w:rsid w:val="52344754"/>
    <w:rsid w:val="5245FC8A"/>
    <w:rsid w:val="52527277"/>
    <w:rsid w:val="52B8AD7A"/>
    <w:rsid w:val="52DAA818"/>
    <w:rsid w:val="53208C88"/>
    <w:rsid w:val="53E25967"/>
    <w:rsid w:val="53F39F3A"/>
    <w:rsid w:val="54070593"/>
    <w:rsid w:val="54518C28"/>
    <w:rsid w:val="5458314F"/>
    <w:rsid w:val="550024E8"/>
    <w:rsid w:val="5513B492"/>
    <w:rsid w:val="5520EADF"/>
    <w:rsid w:val="553AC7C8"/>
    <w:rsid w:val="554A1405"/>
    <w:rsid w:val="55909466"/>
    <w:rsid w:val="55980E13"/>
    <w:rsid w:val="565AFADC"/>
    <w:rsid w:val="56DCBD58"/>
    <w:rsid w:val="56FF716A"/>
    <w:rsid w:val="5740B329"/>
    <w:rsid w:val="5838CD5C"/>
    <w:rsid w:val="58A826F7"/>
    <w:rsid w:val="58C76ADF"/>
    <w:rsid w:val="58C83528"/>
    <w:rsid w:val="59263660"/>
    <w:rsid w:val="593D927C"/>
    <w:rsid w:val="599BDDE4"/>
    <w:rsid w:val="5A0D4722"/>
    <w:rsid w:val="5B7233FE"/>
    <w:rsid w:val="5B92ACE5"/>
    <w:rsid w:val="5C3C086A"/>
    <w:rsid w:val="5C3C47DB"/>
    <w:rsid w:val="5CF27412"/>
    <w:rsid w:val="5D4AA85E"/>
    <w:rsid w:val="5E7D75FE"/>
    <w:rsid w:val="5EB93B51"/>
    <w:rsid w:val="5ED6C737"/>
    <w:rsid w:val="5F8BE242"/>
    <w:rsid w:val="5FC0AEFE"/>
    <w:rsid w:val="5FC2C550"/>
    <w:rsid w:val="5FE4B93E"/>
    <w:rsid w:val="5FE95201"/>
    <w:rsid w:val="603036CB"/>
    <w:rsid w:val="6071C32A"/>
    <w:rsid w:val="60E3BBAD"/>
    <w:rsid w:val="61369A82"/>
    <w:rsid w:val="616333D0"/>
    <w:rsid w:val="617C4858"/>
    <w:rsid w:val="618E4831"/>
    <w:rsid w:val="62ECB710"/>
    <w:rsid w:val="6345AAED"/>
    <w:rsid w:val="6476457F"/>
    <w:rsid w:val="64C8AFF0"/>
    <w:rsid w:val="652578C1"/>
    <w:rsid w:val="65D2537E"/>
    <w:rsid w:val="6637F93A"/>
    <w:rsid w:val="66A88B25"/>
    <w:rsid w:val="671D403B"/>
    <w:rsid w:val="67FDAC6E"/>
    <w:rsid w:val="681367ED"/>
    <w:rsid w:val="6891EF5E"/>
    <w:rsid w:val="6900B1FA"/>
    <w:rsid w:val="69997CCF"/>
    <w:rsid w:val="69A53320"/>
    <w:rsid w:val="6A3F72B7"/>
    <w:rsid w:val="6B6DC1C4"/>
    <w:rsid w:val="6BAB647B"/>
    <w:rsid w:val="6C002AE3"/>
    <w:rsid w:val="6C29780C"/>
    <w:rsid w:val="6CE7DD76"/>
    <w:rsid w:val="6CE8857A"/>
    <w:rsid w:val="6E72402F"/>
    <w:rsid w:val="6E83ADD7"/>
    <w:rsid w:val="6E8B3FE0"/>
    <w:rsid w:val="6E9BAAC7"/>
    <w:rsid w:val="6F02F73B"/>
    <w:rsid w:val="6F54BC45"/>
    <w:rsid w:val="6F60B0E5"/>
    <w:rsid w:val="705E5A39"/>
    <w:rsid w:val="70F08E14"/>
    <w:rsid w:val="70FC4F70"/>
    <w:rsid w:val="714761EA"/>
    <w:rsid w:val="71825C32"/>
    <w:rsid w:val="71F34AE4"/>
    <w:rsid w:val="7221C9AF"/>
    <w:rsid w:val="728641EF"/>
    <w:rsid w:val="72B8E41F"/>
    <w:rsid w:val="72CA6665"/>
    <w:rsid w:val="735C38A8"/>
    <w:rsid w:val="7440CA53"/>
    <w:rsid w:val="747C3FB2"/>
    <w:rsid w:val="7518C056"/>
    <w:rsid w:val="7586F4D3"/>
    <w:rsid w:val="75AFE0AA"/>
    <w:rsid w:val="75CABCD2"/>
    <w:rsid w:val="766559A2"/>
    <w:rsid w:val="76770D14"/>
    <w:rsid w:val="76C11A13"/>
    <w:rsid w:val="78B0E693"/>
    <w:rsid w:val="78F17ED7"/>
    <w:rsid w:val="79C6A2AE"/>
    <w:rsid w:val="7B420028"/>
    <w:rsid w:val="7B51BF56"/>
    <w:rsid w:val="7C06C85F"/>
    <w:rsid w:val="7C2BE924"/>
    <w:rsid w:val="7CE995D1"/>
    <w:rsid w:val="7D325362"/>
    <w:rsid w:val="7DE114CB"/>
    <w:rsid w:val="7E1C279B"/>
    <w:rsid w:val="7E5BFBB7"/>
    <w:rsid w:val="7E68791C"/>
    <w:rsid w:val="7EC4E17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6385"/>
    <o:shapelayout v:ext="edit">
      <o:idmap v:ext="edit" data="1"/>
    </o:shapelayout>
  </w:shapeDefaults>
  <w:decimalSymbol w:val="."/>
  <w:listSeparator w:val=","/>
  <w14:docId w14:val="5C28FC86"/>
  <w15:docId w15:val="{2A165BBE-EDF4-45E8-BBFB-FCBFD63B01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autoRedefine/>
    <w:uiPriority w:val="9"/>
    <w:qFormat/>
    <w:rsid w:val="009D222D"/>
    <w:pPr>
      <w:keepNext/>
      <w:keepLines/>
      <w:spacing w:after="0" w:line="240" w:lineRule="auto"/>
      <w:outlineLvl w:val="0"/>
    </w:pPr>
    <w:rPr>
      <w:rFonts w:asciiTheme="majorHAnsi" w:eastAsiaTheme="majorEastAsia" w:hAnsiTheme="majorHAnsi" w:cstheme="majorBidi"/>
      <w:sz w:val="34"/>
      <w:szCs w:val="32"/>
    </w:rPr>
  </w:style>
  <w:style w:type="paragraph" w:styleId="Heading2">
    <w:name w:val="heading 2"/>
    <w:basedOn w:val="Normal"/>
    <w:next w:val="Normal"/>
    <w:link w:val="Heading2Char"/>
    <w:autoRedefine/>
    <w:uiPriority w:val="9"/>
    <w:unhideWhenUsed/>
    <w:qFormat/>
    <w:rsid w:val="00F40E20"/>
    <w:pPr>
      <w:keepNext/>
      <w:keepLines/>
      <w:spacing w:before="40" w:after="0"/>
      <w:outlineLvl w:val="1"/>
    </w:pPr>
    <w:rPr>
      <w:rFonts w:asciiTheme="majorHAnsi" w:eastAsiaTheme="majorEastAsia" w:hAnsiTheme="majorHAnsi" w:cstheme="majorBidi"/>
      <w:sz w:val="26"/>
      <w:szCs w:val="26"/>
    </w:rPr>
  </w:style>
  <w:style w:type="paragraph" w:styleId="Heading3">
    <w:name w:val="heading 3"/>
    <w:basedOn w:val="Normal"/>
    <w:next w:val="Normal"/>
    <w:link w:val="Heading3Char"/>
    <w:autoRedefine/>
    <w:uiPriority w:val="9"/>
    <w:unhideWhenUsed/>
    <w:qFormat/>
    <w:rsid w:val="00106D11"/>
    <w:pPr>
      <w:keepNext/>
      <w:keepLines/>
      <w:spacing w:before="40" w:after="0"/>
      <w:outlineLvl w:val="2"/>
    </w:pPr>
    <w:rPr>
      <w:rFonts w:asciiTheme="majorHAnsi" w:eastAsiaTheme="majorEastAsia" w:hAnsiTheme="majorHAnsi" w:cstheme="majorBidi"/>
      <w:sz w:val="24"/>
      <w:szCs w:val="24"/>
    </w:rPr>
  </w:style>
  <w:style w:type="paragraph" w:styleId="Heading4">
    <w:name w:val="heading 4"/>
    <w:basedOn w:val="Normal"/>
    <w:next w:val="Normal"/>
    <w:link w:val="Heading4Char"/>
    <w:autoRedefine/>
    <w:uiPriority w:val="9"/>
    <w:unhideWhenUsed/>
    <w:qFormat/>
    <w:rsid w:val="00106D11"/>
    <w:pPr>
      <w:keepNext/>
      <w:keepLines/>
      <w:spacing w:before="40" w:after="0"/>
      <w:outlineLvl w:val="3"/>
    </w:pPr>
    <w:rPr>
      <w:rFonts w:asciiTheme="majorHAnsi" w:eastAsiaTheme="majorEastAsia" w:hAnsiTheme="majorHAnsi" w:cstheme="majorBidi"/>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F40E20"/>
    <w:rPr>
      <w:rFonts w:asciiTheme="majorHAnsi" w:eastAsiaTheme="majorEastAsia" w:hAnsiTheme="majorHAnsi" w:cstheme="majorBidi"/>
      <w:sz w:val="26"/>
      <w:szCs w:val="26"/>
    </w:rPr>
  </w:style>
  <w:style w:type="character" w:customStyle="1" w:styleId="Heading1Char">
    <w:name w:val="Heading 1 Char"/>
    <w:basedOn w:val="DefaultParagraphFont"/>
    <w:link w:val="Heading1"/>
    <w:uiPriority w:val="9"/>
    <w:rsid w:val="009D222D"/>
    <w:rPr>
      <w:rFonts w:asciiTheme="majorHAnsi" w:eastAsiaTheme="majorEastAsia" w:hAnsiTheme="majorHAnsi" w:cstheme="majorBidi"/>
      <w:sz w:val="34"/>
      <w:szCs w:val="32"/>
    </w:rPr>
  </w:style>
  <w:style w:type="character" w:customStyle="1" w:styleId="Heading3Char">
    <w:name w:val="Heading 3 Char"/>
    <w:basedOn w:val="DefaultParagraphFont"/>
    <w:link w:val="Heading3"/>
    <w:uiPriority w:val="9"/>
    <w:rsid w:val="00106D11"/>
    <w:rPr>
      <w:rFonts w:asciiTheme="majorHAnsi" w:eastAsiaTheme="majorEastAsia" w:hAnsiTheme="majorHAnsi" w:cstheme="majorBidi"/>
      <w:sz w:val="24"/>
      <w:szCs w:val="24"/>
    </w:rPr>
  </w:style>
  <w:style w:type="character" w:customStyle="1" w:styleId="Heading4Char">
    <w:name w:val="Heading 4 Char"/>
    <w:basedOn w:val="DefaultParagraphFont"/>
    <w:link w:val="Heading4"/>
    <w:uiPriority w:val="9"/>
    <w:rsid w:val="00106D11"/>
    <w:rPr>
      <w:rFonts w:asciiTheme="majorHAnsi" w:eastAsiaTheme="majorEastAsia" w:hAnsiTheme="majorHAnsi" w:cstheme="majorBidi"/>
      <w:i/>
      <w:iCs/>
    </w:rPr>
  </w:style>
  <w:style w:type="paragraph" w:styleId="ListParagraph">
    <w:name w:val="List Paragraph"/>
    <w:basedOn w:val="Normal"/>
    <w:uiPriority w:val="34"/>
    <w:qFormat/>
    <w:rsid w:val="00865867"/>
    <w:pPr>
      <w:ind w:left="720"/>
      <w:contextualSpacing/>
    </w:pPr>
  </w:style>
  <w:style w:type="character" w:styleId="Hyperlink">
    <w:name w:val="Hyperlink"/>
    <w:basedOn w:val="DefaultParagraphFont"/>
    <w:uiPriority w:val="99"/>
    <w:unhideWhenUsed/>
    <w:rsid w:val="005D1861"/>
    <w:rPr>
      <w:color w:val="0563C1" w:themeColor="hyperlink"/>
      <w:u w:val="single"/>
    </w:rPr>
  </w:style>
  <w:style w:type="character" w:styleId="FollowedHyperlink">
    <w:name w:val="FollowedHyperlink"/>
    <w:basedOn w:val="DefaultParagraphFont"/>
    <w:uiPriority w:val="99"/>
    <w:semiHidden/>
    <w:unhideWhenUsed/>
    <w:rsid w:val="00806240"/>
    <w:rPr>
      <w:color w:val="954F72" w:themeColor="followedHyperlink"/>
      <w:u w:val="single"/>
    </w:rPr>
  </w:style>
  <w:style w:type="character" w:styleId="CommentReference">
    <w:name w:val="annotation reference"/>
    <w:basedOn w:val="DefaultParagraphFont"/>
    <w:uiPriority w:val="99"/>
    <w:semiHidden/>
    <w:unhideWhenUsed/>
    <w:rsid w:val="00726CBE"/>
    <w:rPr>
      <w:sz w:val="16"/>
      <w:szCs w:val="16"/>
    </w:rPr>
  </w:style>
  <w:style w:type="paragraph" w:styleId="CommentText">
    <w:name w:val="annotation text"/>
    <w:basedOn w:val="Normal"/>
    <w:link w:val="CommentTextChar"/>
    <w:uiPriority w:val="99"/>
    <w:unhideWhenUsed/>
    <w:rsid w:val="00726CBE"/>
    <w:pPr>
      <w:spacing w:line="240" w:lineRule="auto"/>
    </w:pPr>
    <w:rPr>
      <w:sz w:val="20"/>
      <w:szCs w:val="20"/>
    </w:rPr>
  </w:style>
  <w:style w:type="character" w:customStyle="1" w:styleId="CommentTextChar">
    <w:name w:val="Comment Text Char"/>
    <w:basedOn w:val="DefaultParagraphFont"/>
    <w:link w:val="CommentText"/>
    <w:uiPriority w:val="99"/>
    <w:rsid w:val="00726CBE"/>
    <w:rPr>
      <w:sz w:val="20"/>
      <w:szCs w:val="20"/>
    </w:rPr>
  </w:style>
  <w:style w:type="paragraph" w:styleId="CommentSubject">
    <w:name w:val="annotation subject"/>
    <w:basedOn w:val="CommentText"/>
    <w:next w:val="CommentText"/>
    <w:link w:val="CommentSubjectChar"/>
    <w:uiPriority w:val="99"/>
    <w:semiHidden/>
    <w:unhideWhenUsed/>
    <w:rsid w:val="00726CBE"/>
    <w:rPr>
      <w:b/>
      <w:bCs/>
    </w:rPr>
  </w:style>
  <w:style w:type="character" w:customStyle="1" w:styleId="CommentSubjectChar">
    <w:name w:val="Comment Subject Char"/>
    <w:basedOn w:val="CommentTextChar"/>
    <w:link w:val="CommentSubject"/>
    <w:uiPriority w:val="99"/>
    <w:semiHidden/>
    <w:rsid w:val="00726CBE"/>
    <w:rPr>
      <w:b/>
      <w:bCs/>
      <w:sz w:val="20"/>
      <w:szCs w:val="20"/>
    </w:rPr>
  </w:style>
  <w:style w:type="paragraph" w:styleId="BalloonText">
    <w:name w:val="Balloon Text"/>
    <w:basedOn w:val="Normal"/>
    <w:link w:val="BalloonTextChar"/>
    <w:uiPriority w:val="99"/>
    <w:semiHidden/>
    <w:unhideWhenUsed/>
    <w:rsid w:val="00726CB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26CBE"/>
    <w:rPr>
      <w:rFonts w:ascii="Segoe UI" w:hAnsi="Segoe UI" w:cs="Segoe UI"/>
      <w:sz w:val="18"/>
      <w:szCs w:val="18"/>
    </w:rPr>
  </w:style>
  <w:style w:type="table" w:styleId="TableGrid">
    <w:name w:val="Table Grid"/>
    <w:basedOn w:val="TableNormal"/>
    <w:uiPriority w:val="39"/>
    <w:rsid w:val="0066018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normaltextrun">
    <w:name w:val="normaltextrun"/>
    <w:basedOn w:val="DefaultParagraphFont"/>
    <w:rsid w:val="00021296"/>
  </w:style>
  <w:style w:type="paragraph" w:styleId="Revision">
    <w:name w:val="Revision"/>
    <w:hidden/>
    <w:uiPriority w:val="99"/>
    <w:semiHidden/>
    <w:rsid w:val="00AC4FD6"/>
    <w:pPr>
      <w:spacing w:after="0" w:line="240" w:lineRule="auto"/>
    </w:pPr>
  </w:style>
  <w:style w:type="paragraph" w:styleId="Footer">
    <w:name w:val="footer"/>
    <w:basedOn w:val="Normal"/>
    <w:link w:val="FooterChar"/>
    <w:uiPriority w:val="99"/>
    <w:unhideWhenUsed/>
    <w:rsid w:val="009500EF"/>
    <w:pPr>
      <w:tabs>
        <w:tab w:val="center" w:pos="4513"/>
        <w:tab w:val="right" w:pos="9026"/>
      </w:tabs>
      <w:spacing w:after="0" w:line="240" w:lineRule="auto"/>
    </w:pPr>
  </w:style>
  <w:style w:type="character" w:customStyle="1" w:styleId="FooterChar">
    <w:name w:val="Footer Char"/>
    <w:basedOn w:val="DefaultParagraphFont"/>
    <w:link w:val="Footer"/>
    <w:uiPriority w:val="99"/>
    <w:rsid w:val="009500EF"/>
  </w:style>
  <w:style w:type="character" w:styleId="PageNumber">
    <w:name w:val="page number"/>
    <w:basedOn w:val="DefaultParagraphFont"/>
    <w:uiPriority w:val="99"/>
    <w:semiHidden/>
    <w:unhideWhenUsed/>
    <w:rsid w:val="009500EF"/>
  </w:style>
  <w:style w:type="paragraph" w:styleId="Header">
    <w:name w:val="header"/>
    <w:basedOn w:val="Normal"/>
    <w:link w:val="HeaderChar"/>
    <w:uiPriority w:val="99"/>
    <w:unhideWhenUsed/>
    <w:rsid w:val="00D9344B"/>
    <w:pPr>
      <w:tabs>
        <w:tab w:val="center" w:pos="4513"/>
        <w:tab w:val="right" w:pos="9026"/>
      </w:tabs>
      <w:spacing w:after="0" w:line="240" w:lineRule="auto"/>
    </w:pPr>
  </w:style>
  <w:style w:type="character" w:customStyle="1" w:styleId="HeaderChar">
    <w:name w:val="Header Char"/>
    <w:basedOn w:val="DefaultParagraphFont"/>
    <w:link w:val="Header"/>
    <w:uiPriority w:val="99"/>
    <w:rsid w:val="00D9344B"/>
  </w:style>
  <w:style w:type="character" w:customStyle="1" w:styleId="UnresolvedMention1">
    <w:name w:val="Unresolved Mention1"/>
    <w:basedOn w:val="DefaultParagraphFont"/>
    <w:uiPriority w:val="99"/>
    <w:semiHidden/>
    <w:unhideWhenUsed/>
    <w:rsid w:val="0059285A"/>
    <w:rPr>
      <w:color w:val="605E5C"/>
      <w:shd w:val="clear" w:color="auto" w:fill="E1DFDD"/>
    </w:rPr>
  </w:style>
  <w:style w:type="character" w:customStyle="1" w:styleId="ref-journal">
    <w:name w:val="ref-journal"/>
    <w:basedOn w:val="DefaultParagraphFont"/>
    <w:rsid w:val="00606DC1"/>
  </w:style>
  <w:style w:type="paragraph" w:styleId="NormalWeb">
    <w:name w:val="Normal (Web)"/>
    <w:basedOn w:val="Normal"/>
    <w:uiPriority w:val="99"/>
    <w:semiHidden/>
    <w:unhideWhenUsed/>
    <w:rsid w:val="00D12FCC"/>
    <w:pPr>
      <w:spacing w:before="100" w:beforeAutospacing="1" w:after="100" w:afterAutospacing="1" w:line="240" w:lineRule="auto"/>
    </w:pPr>
    <w:rPr>
      <w:rFonts w:ascii="Times New Roman" w:eastAsia="Times New Roman" w:hAnsi="Times New Roman" w:cs="Times New Roman"/>
      <w:sz w:val="24"/>
      <w:szCs w:val="24"/>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33367362">
      <w:bodyDiv w:val="1"/>
      <w:marLeft w:val="0"/>
      <w:marRight w:val="0"/>
      <w:marTop w:val="0"/>
      <w:marBottom w:val="0"/>
      <w:divBdr>
        <w:top w:val="none" w:sz="0" w:space="0" w:color="auto"/>
        <w:left w:val="none" w:sz="0" w:space="0" w:color="auto"/>
        <w:bottom w:val="none" w:sz="0" w:space="0" w:color="auto"/>
        <w:right w:val="none" w:sz="0" w:space="0" w:color="auto"/>
      </w:divBdr>
      <w:divsChild>
        <w:div w:id="1150367973">
          <w:marLeft w:val="0"/>
          <w:marRight w:val="0"/>
          <w:marTop w:val="0"/>
          <w:marBottom w:val="0"/>
          <w:divBdr>
            <w:top w:val="none" w:sz="0" w:space="0" w:color="auto"/>
            <w:left w:val="none" w:sz="0" w:space="0" w:color="auto"/>
            <w:bottom w:val="none" w:sz="0" w:space="0" w:color="auto"/>
            <w:right w:val="none" w:sz="0" w:space="0" w:color="auto"/>
          </w:divBdr>
        </w:div>
      </w:divsChild>
    </w:div>
    <w:div w:id="1079594859">
      <w:bodyDiv w:val="1"/>
      <w:marLeft w:val="0"/>
      <w:marRight w:val="0"/>
      <w:marTop w:val="0"/>
      <w:marBottom w:val="0"/>
      <w:divBdr>
        <w:top w:val="none" w:sz="0" w:space="0" w:color="auto"/>
        <w:left w:val="none" w:sz="0" w:space="0" w:color="auto"/>
        <w:bottom w:val="none" w:sz="0" w:space="0" w:color="auto"/>
        <w:right w:val="none" w:sz="0" w:space="0" w:color="auto"/>
      </w:divBdr>
      <w:divsChild>
        <w:div w:id="317198098">
          <w:marLeft w:val="0"/>
          <w:marRight w:val="0"/>
          <w:marTop w:val="0"/>
          <w:marBottom w:val="0"/>
          <w:divBdr>
            <w:top w:val="none" w:sz="0" w:space="0" w:color="auto"/>
            <w:left w:val="none" w:sz="0" w:space="0" w:color="auto"/>
            <w:bottom w:val="none" w:sz="0" w:space="0" w:color="auto"/>
            <w:right w:val="none" w:sz="0" w:space="0" w:color="auto"/>
          </w:divBdr>
        </w:div>
      </w:divsChild>
    </w:div>
    <w:div w:id="1281111320">
      <w:bodyDiv w:val="1"/>
      <w:marLeft w:val="0"/>
      <w:marRight w:val="0"/>
      <w:marTop w:val="0"/>
      <w:marBottom w:val="0"/>
      <w:divBdr>
        <w:top w:val="none" w:sz="0" w:space="0" w:color="auto"/>
        <w:left w:val="none" w:sz="0" w:space="0" w:color="auto"/>
        <w:bottom w:val="none" w:sz="0" w:space="0" w:color="auto"/>
        <w:right w:val="none" w:sz="0" w:space="0" w:color="auto"/>
      </w:divBdr>
    </w:div>
    <w:div w:id="1378318983">
      <w:bodyDiv w:val="1"/>
      <w:marLeft w:val="0"/>
      <w:marRight w:val="0"/>
      <w:marTop w:val="0"/>
      <w:marBottom w:val="0"/>
      <w:divBdr>
        <w:top w:val="none" w:sz="0" w:space="0" w:color="auto"/>
        <w:left w:val="none" w:sz="0" w:space="0" w:color="auto"/>
        <w:bottom w:val="none" w:sz="0" w:space="0" w:color="auto"/>
        <w:right w:val="none" w:sz="0" w:space="0" w:color="auto"/>
      </w:divBdr>
      <w:divsChild>
        <w:div w:id="304815155">
          <w:marLeft w:val="0"/>
          <w:marRight w:val="0"/>
          <w:marTop w:val="0"/>
          <w:marBottom w:val="0"/>
          <w:divBdr>
            <w:top w:val="none" w:sz="0" w:space="0" w:color="auto"/>
            <w:left w:val="none" w:sz="0" w:space="0" w:color="auto"/>
            <w:bottom w:val="none" w:sz="0" w:space="0" w:color="auto"/>
            <w:right w:val="none" w:sz="0" w:space="0" w:color="auto"/>
          </w:divBdr>
        </w:div>
      </w:divsChild>
    </w:div>
    <w:div w:id="1628509190">
      <w:bodyDiv w:val="1"/>
      <w:marLeft w:val="0"/>
      <w:marRight w:val="0"/>
      <w:marTop w:val="0"/>
      <w:marBottom w:val="0"/>
      <w:divBdr>
        <w:top w:val="none" w:sz="0" w:space="0" w:color="auto"/>
        <w:left w:val="none" w:sz="0" w:space="0" w:color="auto"/>
        <w:bottom w:val="none" w:sz="0" w:space="0" w:color="auto"/>
        <w:right w:val="none" w:sz="0" w:space="0" w:color="auto"/>
      </w:divBdr>
    </w:div>
    <w:div w:id="1633058062">
      <w:bodyDiv w:val="1"/>
      <w:marLeft w:val="0"/>
      <w:marRight w:val="0"/>
      <w:marTop w:val="0"/>
      <w:marBottom w:val="0"/>
      <w:divBdr>
        <w:top w:val="none" w:sz="0" w:space="0" w:color="auto"/>
        <w:left w:val="none" w:sz="0" w:space="0" w:color="auto"/>
        <w:bottom w:val="none" w:sz="0" w:space="0" w:color="auto"/>
        <w:right w:val="none" w:sz="0" w:space="0" w:color="auto"/>
      </w:divBdr>
    </w:div>
    <w:div w:id="20837207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oter" Target="footer1.xml"/><Relationship Id="rId2" Type="http://schemas.openxmlformats.org/officeDocument/2006/relationships/customXml" Target="../customXml/item2.xml"/><Relationship Id="rId20"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c.mcinerney@leeds.ac.uk" TargetMode="External"/><Relationship Id="rId5" Type="http://schemas.openxmlformats.org/officeDocument/2006/relationships/numbering" Target="numbering.xml"/><Relationship Id="rId10" Type="http://schemas.openxmlformats.org/officeDocument/2006/relationships/endnotes" Target="endnotes.xml"/><Relationship Id="rId19" Type="http://schemas.microsoft.com/office/2018/08/relationships/commentsExtensible" Target="commentsExtensib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6DE130CAEB37044C9F27A096B751B6FA" ma:contentTypeVersion="12" ma:contentTypeDescription="Create a new document." ma:contentTypeScope="" ma:versionID="5fe32df70957739b5070c3ec97c20c3b">
  <xsd:schema xmlns:xsd="http://www.w3.org/2001/XMLSchema" xmlns:xs="http://www.w3.org/2001/XMLSchema" xmlns:p="http://schemas.microsoft.com/office/2006/metadata/properties" xmlns:ns3="bbd61249-83b9-438e-a84b-789da273a8cb" xmlns:ns4="5e36aeda-f48f-46f3-9de8-7474189645c5" targetNamespace="http://schemas.microsoft.com/office/2006/metadata/properties" ma:root="true" ma:fieldsID="71da4579eb5b50dc5cf8c9abdd0204cc" ns3:_="" ns4:_="">
    <xsd:import namespace="bbd61249-83b9-438e-a84b-789da273a8cb"/>
    <xsd:import namespace="5e36aeda-f48f-46f3-9de8-7474189645c5"/>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4:SharedWithUsers" minOccurs="0"/>
                <xsd:element ref="ns4:SharedWithDetails" minOccurs="0"/>
                <xsd:element ref="ns4:SharingHintHash" minOccurs="0"/>
                <xsd:element ref="ns3:MediaServiceDateTaken" minOccurs="0"/>
                <xsd:element ref="ns3:MediaServiceAutoTags" minOccurs="0"/>
                <xsd:element ref="ns3:MediaServiceOCR"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bd61249-83b9-438e-a84b-789da273a8c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5" nillable="true" ma:displayName="MediaServiceDateTaken" ma:hidden="true" ma:internalName="MediaServiceDateTaken" ma:readOnly="true">
      <xsd:simpleType>
        <xsd:restriction base="dms:Text"/>
      </xsd:simpleType>
    </xsd:element>
    <xsd:element name="MediaServiceAutoTags" ma:index="16" nillable="true" ma:displayName="Tags" ma:internalName="MediaServiceAutoTags"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EventHashCode" ma:index="19"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5e36aeda-f48f-46f3-9de8-7474189645c5"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SharingHintHash" ma:index="14"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0286A67-B910-4FF4-8721-1790BCBF9B9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bd61249-83b9-438e-a84b-789da273a8cb"/>
    <ds:schemaRef ds:uri="5e36aeda-f48f-46f3-9de8-7474189645c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2CC37764-4454-4AEC-8F8D-91B1E14314A1}">
  <ds:schemaRefs>
    <ds:schemaRef ds:uri="http://schemas.microsoft.com/sharepoint/v3/contenttype/forms"/>
  </ds:schemaRefs>
</ds:datastoreItem>
</file>

<file path=customXml/itemProps3.xml><?xml version="1.0" encoding="utf-8"?>
<ds:datastoreItem xmlns:ds="http://schemas.openxmlformats.org/officeDocument/2006/customXml" ds:itemID="{0024DCC9-CBAB-4943-B2F0-744E30F053E7}">
  <ds:schemaRefs>
    <ds:schemaRef ds:uri="http://purl.org/dc/dcmitype/"/>
    <ds:schemaRef ds:uri="http://schemas.microsoft.com/office/infopath/2007/PartnerControls"/>
    <ds:schemaRef ds:uri="http://purl.org/dc/terms/"/>
    <ds:schemaRef ds:uri="bbd61249-83b9-438e-a84b-789da273a8cb"/>
    <ds:schemaRef ds:uri="http://schemas.microsoft.com/office/2006/metadata/properties"/>
    <ds:schemaRef ds:uri="http://schemas.microsoft.com/office/2006/documentManagement/types"/>
    <ds:schemaRef ds:uri="http://purl.org/dc/elements/1.1/"/>
    <ds:schemaRef ds:uri="http://schemas.openxmlformats.org/package/2006/metadata/core-properties"/>
    <ds:schemaRef ds:uri="5e36aeda-f48f-46f3-9de8-7474189645c5"/>
    <ds:schemaRef ds:uri="http://www.w3.org/XML/1998/namespace"/>
  </ds:schemaRefs>
</ds:datastoreItem>
</file>

<file path=customXml/itemProps4.xml><?xml version="1.0" encoding="utf-8"?>
<ds:datastoreItem xmlns:ds="http://schemas.openxmlformats.org/officeDocument/2006/customXml" ds:itemID="{ED968BB5-B662-4142-8E69-327BA6566A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7</TotalTime>
  <Pages>14</Pages>
  <Words>30339</Words>
  <Characters>172936</Characters>
  <Application>Microsoft Office Word</Application>
  <DocSecurity>0</DocSecurity>
  <Lines>1441</Lines>
  <Paragraphs>405</Paragraphs>
  <ScaleCrop>false</ScaleCrop>
  <HeadingPairs>
    <vt:vector size="2" baseType="variant">
      <vt:variant>
        <vt:lpstr>Title</vt:lpstr>
      </vt:variant>
      <vt:variant>
        <vt:i4>1</vt:i4>
      </vt:variant>
    </vt:vector>
  </HeadingPairs>
  <TitlesOfParts>
    <vt:vector size="1" baseType="lpstr">
      <vt:lpstr/>
    </vt:vector>
  </TitlesOfParts>
  <Company>University of Leeds</Company>
  <LinksUpToDate>false</LinksUpToDate>
  <CharactersWithSpaces>2028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iarán McInerney</dc:creator>
  <cp:keywords/>
  <dc:description/>
  <cp:lastModifiedBy>Ciarán McInerney</cp:lastModifiedBy>
  <cp:revision>18</cp:revision>
  <dcterms:created xsi:type="dcterms:W3CDTF">2020-12-18T16:51:00Z</dcterms:created>
  <dcterms:modified xsi:type="dcterms:W3CDTF">2021-01-06T11: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9b94113-83fb-3279-ac68-8a70b7357c0a</vt:lpwstr>
  </property>
  <property fmtid="{D5CDD505-2E9C-101B-9397-08002B2CF9AE}" pid="4" name="Mendeley Citation Style_1">
    <vt:lpwstr>http://www.zotero.org/styles/american-medical-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journal-of-clinical-oncology</vt:lpwstr>
  </property>
  <property fmtid="{D5CDD505-2E9C-101B-9397-08002B2CF9AE}" pid="16" name="Mendeley Recent Style Name 5_1">
    <vt:lpwstr>Journal of Clinical Oncolog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8th edition</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csl.mendeley.com/styles/405490401/vancouver-superscript-inline</vt:lpwstr>
  </property>
  <property fmtid="{D5CDD505-2E9C-101B-9397-08002B2CF9AE}" pid="22" name="Mendeley Recent Style Name 8_1">
    <vt:lpwstr>Vancouver - Ciarán McInerney, Research Assistant (Biostatistics)</vt:lpwstr>
  </property>
  <property fmtid="{D5CDD505-2E9C-101B-9397-08002B2CF9AE}" pid="23" name="Mendeley Recent Style Id 9_1">
    <vt:lpwstr>https://csl.mendeley.com/styles/405490401/vancouver-superscript-inline</vt:lpwstr>
  </property>
  <property fmtid="{D5CDD505-2E9C-101B-9397-08002B2CF9AE}" pid="24" name="Mendeley Recent Style Name 9_1">
    <vt:lpwstr>Vancouver - Ciarán McInerney, Research Assistant (Biostatistics) - Ciarán McInerney, Research Assistant (Biostatistics) - Ciarán McInerney, Research Assistant (Biostatistics)</vt:lpwstr>
  </property>
  <property fmtid="{D5CDD505-2E9C-101B-9397-08002B2CF9AE}" pid="25" name="ContentTypeId">
    <vt:lpwstr>0x0101006DE130CAEB37044C9F27A096B751B6FA</vt:lpwstr>
  </property>
</Properties>
</file>